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4A2ADC" w14:textId="5BF4C7F0" w:rsidR="004E7265" w:rsidRPr="004E7265" w:rsidRDefault="004E7265" w:rsidP="00E54809">
      <w:pPr>
        <w:spacing w:after="240"/>
        <w:rPr>
          <w:rFonts w:asciiTheme="minorBidi" w:hAnsiTheme="minorBidi" w:cstheme="minorBidi"/>
          <w:sz w:val="22"/>
        </w:rPr>
      </w:pPr>
      <w:bookmarkStart w:id="0" w:name="_Toc9007364"/>
      <w:bookmarkStart w:id="1" w:name="_GoBack"/>
      <w:bookmarkEnd w:id="1"/>
      <w:r w:rsidRPr="004E7265">
        <w:rPr>
          <w:b/>
          <w:bCs/>
          <w:sz w:val="22"/>
        </w:rPr>
        <w:t>Title of Manuscript:</w:t>
      </w:r>
      <w:r w:rsidRPr="004E7265">
        <w:rPr>
          <w:sz w:val="22"/>
        </w:rPr>
        <w:t xml:space="preserve"> </w:t>
      </w:r>
      <w:r w:rsidR="00D96389" w:rsidRPr="004E7265">
        <w:rPr>
          <w:sz w:val="22"/>
        </w:rPr>
        <w:t xml:space="preserve">Online </w:t>
      </w:r>
      <w:r w:rsidR="00EA31DB" w:rsidRPr="004E7265">
        <w:rPr>
          <w:sz w:val="22"/>
        </w:rPr>
        <w:t xml:space="preserve">paediatric chronic pain management: assessing the needs of </w:t>
      </w:r>
      <w:r w:rsidR="00B844E1" w:rsidRPr="004E7265">
        <w:rPr>
          <w:sz w:val="22"/>
        </w:rPr>
        <w:t xml:space="preserve">UK </w:t>
      </w:r>
      <w:r w:rsidR="00910DFF" w:rsidRPr="004E7265">
        <w:rPr>
          <w:rFonts w:asciiTheme="minorBidi" w:hAnsiTheme="minorBidi" w:cstheme="minorBidi"/>
          <w:sz w:val="22"/>
        </w:rPr>
        <w:t xml:space="preserve">adolescents, and </w:t>
      </w:r>
      <w:r w:rsidR="00EA31DB" w:rsidRPr="004E7265">
        <w:rPr>
          <w:rFonts w:asciiTheme="minorBidi" w:hAnsiTheme="minorBidi" w:cstheme="minorBidi"/>
          <w:sz w:val="22"/>
        </w:rPr>
        <w:t>parents, using a cross-sectional survey</w:t>
      </w:r>
      <w:bookmarkEnd w:id="0"/>
    </w:p>
    <w:p w14:paraId="581511C2" w14:textId="77777777" w:rsidR="004E7265" w:rsidRPr="004E7265" w:rsidRDefault="004E7265" w:rsidP="00E54809">
      <w:pPr>
        <w:shd w:val="clear" w:color="auto" w:fill="FFFFFF"/>
        <w:spacing w:before="480" w:after="240" w:line="360" w:lineRule="auto"/>
        <w:jc w:val="both"/>
        <w:rPr>
          <w:rFonts w:asciiTheme="minorBidi" w:eastAsia="Calibri" w:hAnsiTheme="minorBidi" w:cstheme="minorBidi"/>
          <w:b/>
          <w:bCs/>
          <w:sz w:val="22"/>
          <w:lang w:eastAsia="en-GB"/>
        </w:rPr>
      </w:pPr>
      <w:r w:rsidRPr="004E7265">
        <w:rPr>
          <w:rFonts w:asciiTheme="minorBidi" w:eastAsia="Calibri" w:hAnsiTheme="minorBidi" w:cstheme="minorBidi"/>
          <w:b/>
          <w:bCs/>
          <w:sz w:val="22"/>
          <w:lang w:eastAsia="en-GB"/>
        </w:rPr>
        <w:t xml:space="preserve">Declaration of Conflicting Interest: </w:t>
      </w:r>
      <w:r w:rsidRPr="004E7265">
        <w:rPr>
          <w:rFonts w:asciiTheme="minorBidi" w:eastAsia="Calibri" w:hAnsiTheme="minorBidi" w:cstheme="minorBidi"/>
          <w:sz w:val="22"/>
          <w:lang w:eastAsia="en-GB"/>
        </w:rPr>
        <w:t>The Authors declare that there is no conflict of interest.</w:t>
      </w:r>
    </w:p>
    <w:p w14:paraId="3B571319" w14:textId="77777777" w:rsidR="004E7265" w:rsidRPr="004E7265" w:rsidRDefault="004E7265" w:rsidP="00E54809">
      <w:pPr>
        <w:shd w:val="clear" w:color="auto" w:fill="FFFFFF"/>
        <w:spacing w:before="0" w:after="240" w:line="360" w:lineRule="auto"/>
        <w:jc w:val="both"/>
        <w:rPr>
          <w:rFonts w:asciiTheme="minorBidi" w:eastAsia="Calibri" w:hAnsiTheme="minorBidi" w:cstheme="minorBidi"/>
          <w:bCs/>
          <w:sz w:val="22"/>
          <w:lang w:eastAsia="en-GB"/>
        </w:rPr>
      </w:pPr>
      <w:r w:rsidRPr="004E7265">
        <w:rPr>
          <w:rFonts w:asciiTheme="minorBidi" w:eastAsia="Calibri" w:hAnsiTheme="minorBidi" w:cstheme="minorBidi"/>
          <w:b/>
          <w:bCs/>
          <w:sz w:val="22"/>
          <w:lang w:eastAsia="en-GB"/>
        </w:rPr>
        <w:t xml:space="preserve">Funding: </w:t>
      </w:r>
      <w:r w:rsidRPr="004E7265">
        <w:rPr>
          <w:rFonts w:asciiTheme="minorBidi" w:eastAsia="Calibri" w:hAnsiTheme="minorBidi" w:cstheme="minorBidi"/>
          <w:sz w:val="22"/>
          <w:lang w:eastAsia="en-GB"/>
        </w:rPr>
        <w:t>This work was supported by funding from UoS, through a Jubilee PhD studentship to AHW.</w:t>
      </w:r>
    </w:p>
    <w:p w14:paraId="168474D6" w14:textId="77777777" w:rsidR="004E7265" w:rsidRPr="004E7265" w:rsidRDefault="004E7265" w:rsidP="00E54809">
      <w:pPr>
        <w:shd w:val="clear" w:color="auto" w:fill="FFFFFF"/>
        <w:spacing w:before="0" w:after="240" w:line="360" w:lineRule="auto"/>
        <w:rPr>
          <w:rFonts w:asciiTheme="minorBidi" w:eastAsia="Calibri" w:hAnsiTheme="minorBidi" w:cstheme="minorBidi"/>
          <w:sz w:val="22"/>
          <w:lang w:eastAsia="en-GB"/>
        </w:rPr>
      </w:pPr>
      <w:r w:rsidRPr="004E7265">
        <w:rPr>
          <w:rFonts w:asciiTheme="minorBidi" w:eastAsia="Calibri" w:hAnsiTheme="minorBidi" w:cstheme="minorBidi"/>
          <w:b/>
          <w:bCs/>
          <w:sz w:val="22"/>
          <w:lang w:eastAsia="en-GB"/>
        </w:rPr>
        <w:t xml:space="preserve">Ethical approval: </w:t>
      </w:r>
      <w:r w:rsidRPr="004E7265">
        <w:rPr>
          <w:rFonts w:asciiTheme="minorBidi" w:eastAsia="Calibri" w:hAnsiTheme="minorBidi" w:cstheme="minorBidi"/>
          <w:sz w:val="22"/>
          <w:lang w:eastAsia="en-GB"/>
        </w:rPr>
        <w:t xml:space="preserve"> Ethical approval for this study was obtained from the UoS Psychology Department Ethics Committee (Reference: 48723)</w:t>
      </w:r>
    </w:p>
    <w:p w14:paraId="7282E58B" w14:textId="77777777" w:rsidR="004E7265" w:rsidRPr="004E7265" w:rsidRDefault="004E7265" w:rsidP="00E54809">
      <w:pPr>
        <w:shd w:val="clear" w:color="auto" w:fill="FFFFFF"/>
        <w:spacing w:before="0" w:after="240" w:line="360" w:lineRule="auto"/>
        <w:jc w:val="both"/>
        <w:rPr>
          <w:rFonts w:asciiTheme="minorBidi" w:eastAsia="Calibri" w:hAnsiTheme="minorBidi" w:cstheme="minorBidi"/>
          <w:b/>
          <w:sz w:val="22"/>
          <w:lang w:eastAsia="en-GB"/>
        </w:rPr>
      </w:pPr>
      <w:r w:rsidRPr="004E7265">
        <w:rPr>
          <w:rFonts w:asciiTheme="minorBidi" w:eastAsia="Calibri" w:hAnsiTheme="minorBidi" w:cstheme="minorBidi"/>
          <w:b/>
          <w:sz w:val="22"/>
          <w:lang w:eastAsia="en-GB"/>
        </w:rPr>
        <w:t xml:space="preserve">Informed Consent: </w:t>
      </w:r>
      <w:r w:rsidRPr="004E7265">
        <w:rPr>
          <w:rFonts w:asciiTheme="minorBidi" w:eastAsia="Calibri" w:hAnsiTheme="minorBidi" w:cstheme="minorBidi"/>
          <w:bCs/>
          <w:sz w:val="22"/>
          <w:lang w:eastAsia="en-GB"/>
        </w:rPr>
        <w:t>Informed consent was not sought for the present study because this study was an anonymous online survey. All participants completed an online consent checklist.</w:t>
      </w:r>
    </w:p>
    <w:p w14:paraId="22AD015B" w14:textId="77777777" w:rsidR="004E7265" w:rsidRPr="004E7265" w:rsidRDefault="004E7265" w:rsidP="00E54809">
      <w:pPr>
        <w:shd w:val="clear" w:color="auto" w:fill="FFFFFF"/>
        <w:spacing w:before="0" w:after="240" w:line="360" w:lineRule="auto"/>
        <w:jc w:val="both"/>
        <w:rPr>
          <w:rFonts w:asciiTheme="minorBidi" w:eastAsia="Calibri" w:hAnsiTheme="minorBidi" w:cstheme="minorBidi"/>
          <w:b/>
          <w:sz w:val="22"/>
          <w:lang w:eastAsia="en-GB"/>
        </w:rPr>
      </w:pPr>
      <w:r w:rsidRPr="004E7265">
        <w:rPr>
          <w:rFonts w:asciiTheme="minorBidi" w:eastAsia="Calibri" w:hAnsiTheme="minorBidi" w:cstheme="minorBidi"/>
          <w:b/>
          <w:sz w:val="22"/>
          <w:lang w:eastAsia="en-GB"/>
        </w:rPr>
        <w:t>Trial Registration</w:t>
      </w:r>
      <w:r w:rsidRPr="004E7265">
        <w:rPr>
          <w:rFonts w:asciiTheme="minorBidi" w:eastAsia="Calibri" w:hAnsiTheme="minorBidi" w:cstheme="minorBidi"/>
          <w:sz w:val="22"/>
          <w:lang w:eastAsia="en-GB"/>
        </w:rPr>
        <w:t xml:space="preserve"> </w:t>
      </w:r>
      <w:r w:rsidRPr="004E7265">
        <w:rPr>
          <w:rFonts w:asciiTheme="minorBidi" w:eastAsia="Calibri" w:hAnsiTheme="minorBidi" w:cstheme="minorBidi"/>
          <w:i/>
          <w:sz w:val="22"/>
          <w:lang w:eastAsia="en-GB"/>
        </w:rPr>
        <w:t>(where applicable)</w:t>
      </w:r>
      <w:r w:rsidRPr="004E7265">
        <w:rPr>
          <w:rFonts w:asciiTheme="minorBidi" w:eastAsia="Calibri" w:hAnsiTheme="minorBidi" w:cstheme="minorBidi"/>
          <w:b/>
          <w:sz w:val="22"/>
          <w:lang w:eastAsia="en-GB"/>
        </w:rPr>
        <w:t xml:space="preserve">: </w:t>
      </w:r>
      <w:r w:rsidRPr="004E7265">
        <w:rPr>
          <w:rFonts w:asciiTheme="minorBidi" w:eastAsia="Calibri" w:hAnsiTheme="minorBidi" w:cstheme="minorBidi"/>
          <w:bCs/>
          <w:sz w:val="22"/>
          <w:lang w:eastAsia="en-GB"/>
        </w:rPr>
        <w:t>Not applicable because this study was an online survey.</w:t>
      </w:r>
    </w:p>
    <w:p w14:paraId="6219BD46" w14:textId="77777777" w:rsidR="004E7265" w:rsidRPr="004E7265" w:rsidRDefault="004E7265" w:rsidP="00E54809">
      <w:pPr>
        <w:shd w:val="clear" w:color="auto" w:fill="FFFFFF"/>
        <w:spacing w:before="0" w:after="240" w:line="360" w:lineRule="auto"/>
        <w:jc w:val="both"/>
        <w:rPr>
          <w:rFonts w:asciiTheme="minorBidi" w:eastAsia="Calibri" w:hAnsiTheme="minorBidi" w:cstheme="minorBidi"/>
          <w:sz w:val="22"/>
          <w:lang w:eastAsia="en-GB"/>
        </w:rPr>
      </w:pPr>
      <w:r w:rsidRPr="004E7265">
        <w:rPr>
          <w:rFonts w:asciiTheme="minorBidi" w:eastAsia="Calibri" w:hAnsiTheme="minorBidi" w:cstheme="minorBidi"/>
          <w:b/>
          <w:bCs/>
          <w:sz w:val="22"/>
          <w:lang w:eastAsia="en-GB"/>
        </w:rPr>
        <w:t>Guarantor:</w:t>
      </w:r>
      <w:r w:rsidRPr="004E7265">
        <w:rPr>
          <w:rFonts w:asciiTheme="minorBidi" w:eastAsia="Calibri" w:hAnsiTheme="minorBidi" w:cstheme="minorBidi"/>
          <w:sz w:val="22"/>
          <w:lang w:eastAsia="en-GB"/>
        </w:rPr>
        <w:t xml:space="preserve"> CL</w:t>
      </w:r>
    </w:p>
    <w:p w14:paraId="107F0FA2" w14:textId="77777777" w:rsidR="004E7265" w:rsidRPr="004E7265" w:rsidRDefault="004E7265" w:rsidP="00E54809">
      <w:pPr>
        <w:shd w:val="clear" w:color="auto" w:fill="FFFFFF"/>
        <w:spacing w:before="0" w:after="240" w:line="360" w:lineRule="auto"/>
        <w:rPr>
          <w:rFonts w:asciiTheme="minorBidi" w:eastAsia="Calibri" w:hAnsiTheme="minorBidi" w:cstheme="minorBidi"/>
          <w:b/>
          <w:bCs/>
          <w:sz w:val="22"/>
          <w:lang w:eastAsia="en-GB"/>
        </w:rPr>
      </w:pPr>
      <w:r w:rsidRPr="004E7265">
        <w:rPr>
          <w:rFonts w:asciiTheme="minorBidi" w:eastAsia="Calibri" w:hAnsiTheme="minorBidi" w:cstheme="minorBidi"/>
          <w:b/>
          <w:bCs/>
          <w:sz w:val="22"/>
          <w:lang w:eastAsia="en-GB"/>
        </w:rPr>
        <w:t xml:space="preserve">Contributorship: </w:t>
      </w:r>
      <w:r w:rsidRPr="004E7265">
        <w:rPr>
          <w:rFonts w:asciiTheme="minorBidi" w:eastAsia="Calibri" w:hAnsiTheme="minorBidi" w:cstheme="minorBidi"/>
          <w:sz w:val="22"/>
          <w:lang w:eastAsia="en-GB"/>
        </w:rPr>
        <w:t>AHW and CL conceived the study. AHW searched prior literature. AHW, CL and DS were involved in gaining ethical approval. AHW created and published the survey, advertised the study to relevant organisations and the wider public, and analysed the study data. CL and DS contributed to the study recruitment strategy and data analysis. AHW wrote the first draft of the manuscript. All authors reviewed and edited the manuscript and approved the final version of the manuscript</w:t>
      </w:r>
    </w:p>
    <w:p w14:paraId="75876E39" w14:textId="77777777" w:rsidR="004E7265" w:rsidRPr="004E7265" w:rsidRDefault="004E7265" w:rsidP="00E54809">
      <w:pPr>
        <w:shd w:val="clear" w:color="auto" w:fill="FFFFFF"/>
        <w:spacing w:before="0" w:after="240" w:line="360" w:lineRule="auto"/>
        <w:jc w:val="both"/>
        <w:rPr>
          <w:rFonts w:asciiTheme="minorBidi" w:eastAsia="Calibri" w:hAnsiTheme="minorBidi" w:cstheme="minorBidi"/>
          <w:b/>
          <w:bCs/>
          <w:sz w:val="22"/>
          <w:lang w:eastAsia="en-GB"/>
        </w:rPr>
      </w:pPr>
      <w:r w:rsidRPr="004E7265">
        <w:rPr>
          <w:rFonts w:asciiTheme="minorBidi" w:eastAsia="Calibri" w:hAnsiTheme="minorBidi" w:cstheme="minorBidi"/>
          <w:b/>
          <w:bCs/>
          <w:sz w:val="22"/>
          <w:lang w:eastAsia="en-GB"/>
        </w:rPr>
        <w:t xml:space="preserve">Acknowledgements: </w:t>
      </w:r>
      <w:r w:rsidRPr="004E7265">
        <w:rPr>
          <w:rFonts w:asciiTheme="minorBidi" w:eastAsia="Calibri" w:hAnsiTheme="minorBidi" w:cstheme="minorBidi"/>
          <w:sz w:val="22"/>
          <w:lang w:eastAsia="en-GB"/>
        </w:rPr>
        <w:t>We would like to thank Chloe Barrett for her assistance in advertising this study.</w:t>
      </w:r>
    </w:p>
    <w:p w14:paraId="09E44B94" w14:textId="1402CD4F" w:rsidR="00E15A18" w:rsidRPr="004E7265" w:rsidRDefault="00E15A18" w:rsidP="004E7265">
      <w:pPr>
        <w:rPr>
          <w:rFonts w:asciiTheme="minorBidi" w:hAnsiTheme="minorBidi" w:cstheme="minorBidi"/>
          <w:sz w:val="22"/>
        </w:rPr>
      </w:pPr>
      <w:r w:rsidRPr="004E7265">
        <w:rPr>
          <w:rFonts w:asciiTheme="minorBidi" w:hAnsiTheme="minorBidi" w:cstheme="minorBidi"/>
          <w:sz w:val="22"/>
        </w:rPr>
        <w:br w:type="page"/>
      </w:r>
    </w:p>
    <w:p w14:paraId="60B2AB76" w14:textId="77777777" w:rsidR="00FF7165" w:rsidRPr="00772DF0" w:rsidRDefault="00FF7165" w:rsidP="00812AA9">
      <w:pPr>
        <w:rPr>
          <w:sz w:val="22"/>
        </w:rPr>
        <w:sectPr w:rsidR="00FF7165" w:rsidRPr="00772DF0" w:rsidSect="007C5C41">
          <w:headerReference w:type="default" r:id="rId11"/>
          <w:headerReference w:type="first" r:id="rId12"/>
          <w:pgSz w:w="11906" w:h="16838"/>
          <w:pgMar w:top="1418" w:right="1134" w:bottom="1134" w:left="1134" w:header="709" w:footer="709" w:gutter="0"/>
          <w:cols w:space="708"/>
          <w:titlePg/>
          <w:docGrid w:linePitch="360"/>
        </w:sectPr>
      </w:pPr>
    </w:p>
    <w:p w14:paraId="4D053D84" w14:textId="0937AA2B" w:rsidR="00CD1FF4" w:rsidRPr="00F41BFA" w:rsidRDefault="00EC7BDF" w:rsidP="00826C97">
      <w:pPr>
        <w:rPr>
          <w:sz w:val="22"/>
          <w:lang w:eastAsia="en-US"/>
        </w:rPr>
      </w:pPr>
      <w:r>
        <w:rPr>
          <w:sz w:val="22"/>
          <w:lang w:eastAsia="en-US"/>
        </w:rPr>
        <w:lastRenderedPageBreak/>
        <w:t>Pa</w:t>
      </w:r>
      <w:r w:rsidRPr="00F41BFA">
        <w:rPr>
          <w:sz w:val="22"/>
          <w:lang w:eastAsia="en-US"/>
        </w:rPr>
        <w:t>ediatric chronic pain</w:t>
      </w:r>
      <w:r w:rsidR="0014107D" w:rsidRPr="00F41BFA">
        <w:rPr>
          <w:sz w:val="22"/>
          <w:lang w:eastAsia="en-US"/>
        </w:rPr>
        <w:t xml:space="preserve"> is a</w:t>
      </w:r>
      <w:r w:rsidR="00AD4004" w:rsidRPr="00F41BFA">
        <w:rPr>
          <w:sz w:val="22"/>
          <w:lang w:eastAsia="en-US"/>
        </w:rPr>
        <w:t>n internationally recognised problem</w:t>
      </w:r>
      <w:r w:rsidR="000339E8" w:rsidRPr="00F41BFA">
        <w:rPr>
          <w:sz w:val="22"/>
          <w:lang w:eastAsia="en-US"/>
        </w:rPr>
        <w:t>;</w:t>
      </w:r>
      <w:r w:rsidR="00AD4004" w:rsidRPr="00F41BFA">
        <w:rPr>
          <w:sz w:val="22"/>
          <w:lang w:eastAsia="en-US"/>
        </w:rPr>
        <w:t xml:space="preserve"> </w:t>
      </w:r>
      <w:r w:rsidR="00393536" w:rsidRPr="00F41BFA">
        <w:rPr>
          <w:sz w:val="22"/>
          <w:lang w:eastAsia="en-US"/>
        </w:rPr>
        <w:t xml:space="preserve">recent estimates </w:t>
      </w:r>
      <w:r w:rsidR="00132AA6" w:rsidRPr="00F41BFA">
        <w:rPr>
          <w:sz w:val="22"/>
          <w:lang w:eastAsia="en-US"/>
        </w:rPr>
        <w:t xml:space="preserve">indicate </w:t>
      </w:r>
      <w:r w:rsidR="00E2489E" w:rsidRPr="00F41BFA">
        <w:rPr>
          <w:sz w:val="22"/>
          <w:lang w:eastAsia="en-US"/>
        </w:rPr>
        <w:t>13.2% to 33.8%</w:t>
      </w:r>
      <w:r w:rsidR="00FF3DD5" w:rsidRPr="00F41BFA">
        <w:rPr>
          <w:sz w:val="22"/>
          <w:lang w:eastAsia="en-US"/>
        </w:rPr>
        <w:t xml:space="preserve"> of adol</w:t>
      </w:r>
      <w:r w:rsidR="00BE731A" w:rsidRPr="00F41BFA">
        <w:rPr>
          <w:sz w:val="22"/>
          <w:lang w:eastAsia="en-US"/>
        </w:rPr>
        <w:t>escents experience multi-site chronic pain</w:t>
      </w:r>
      <w:r w:rsidR="001E676B" w:rsidRPr="00F41BFA">
        <w:rPr>
          <w:sz w:val="22"/>
          <w:lang w:eastAsia="en-US"/>
        </w:rPr>
        <w:t xml:space="preserve">, </w:t>
      </w:r>
      <w:r w:rsidR="00EF59ED" w:rsidRPr="00F41BFA">
        <w:rPr>
          <w:sz w:val="22"/>
          <w:lang w:eastAsia="en-US"/>
        </w:rPr>
        <w:t>including</w:t>
      </w:r>
      <w:r w:rsidR="00CE6C5D" w:rsidRPr="00F41BFA">
        <w:rPr>
          <w:sz w:val="22"/>
          <w:lang w:eastAsia="en-US"/>
        </w:rPr>
        <w:t xml:space="preserve"> </w:t>
      </w:r>
      <w:r w:rsidR="00FF5F3F" w:rsidRPr="00F41BFA">
        <w:rPr>
          <w:sz w:val="22"/>
          <w:lang w:eastAsia="en-US"/>
        </w:rPr>
        <w:t>1</w:t>
      </w:r>
      <w:r w:rsidR="0029099F" w:rsidRPr="00F41BFA">
        <w:rPr>
          <w:sz w:val="22"/>
          <w:lang w:eastAsia="en-US"/>
        </w:rPr>
        <w:t>6</w:t>
      </w:r>
      <w:r w:rsidR="00FF5F3F" w:rsidRPr="00F41BFA">
        <w:rPr>
          <w:sz w:val="22"/>
          <w:lang w:eastAsia="en-US"/>
        </w:rPr>
        <w:t>-19%</w:t>
      </w:r>
      <w:r w:rsidR="0029099F" w:rsidRPr="00F41BFA">
        <w:rPr>
          <w:sz w:val="22"/>
          <w:lang w:eastAsia="en-US"/>
        </w:rPr>
        <w:t xml:space="preserve"> of</w:t>
      </w:r>
      <w:r w:rsidR="00B43FA6" w:rsidRPr="00F41BFA">
        <w:rPr>
          <w:sz w:val="22"/>
          <w:lang w:eastAsia="en-US"/>
        </w:rPr>
        <w:t xml:space="preserve"> UK-based</w:t>
      </w:r>
      <w:r w:rsidR="0029099F" w:rsidRPr="00F41BFA">
        <w:rPr>
          <w:sz w:val="22"/>
          <w:lang w:eastAsia="en-US"/>
        </w:rPr>
        <w:t xml:space="preserve"> </w:t>
      </w:r>
      <w:r w:rsidR="00FF5F3F" w:rsidRPr="00F41BFA">
        <w:rPr>
          <w:sz w:val="22"/>
          <w:lang w:eastAsia="en-US"/>
        </w:rPr>
        <w:t>adolescents</w:t>
      </w:r>
      <w:r w:rsidR="00384FBE" w:rsidRPr="00F41BFA">
        <w:rPr>
          <w:sz w:val="22"/>
          <w:lang w:eastAsia="en-US"/>
        </w:rPr>
        <w:t xml:space="preserve"> </w:t>
      </w:r>
      <w:r w:rsidR="00384FBE" w:rsidRPr="00F41BFA">
        <w:rPr>
          <w:sz w:val="22"/>
          <w:lang w:eastAsia="en-US"/>
        </w:rPr>
        <w:fldChar w:fldCharType="begin"/>
      </w:r>
      <w:r w:rsidR="00826C97" w:rsidRPr="00F41BFA">
        <w:rPr>
          <w:sz w:val="22"/>
          <w:lang w:eastAsia="en-US"/>
        </w:rPr>
        <w:instrText xml:space="preserve"> ADDIN EN.CITE &lt;EndNote&gt;&lt;Cite&gt;&lt;Author&gt;Gobina&lt;/Author&gt;&lt;Year&gt;2019&lt;/Year&gt;&lt;RecNum&gt;1&lt;/RecNum&gt;&lt;DisplayText&gt;(1)&lt;/DisplayText&gt;&lt;record&gt;&lt;rec-number&gt;1&lt;/rec-number&gt;&lt;foreign-keys&gt;&lt;key app="EN" db-id="fzezxfsa7sx5sde520upzrzofe0xwzdfz29r" timestamp="1591547377"&gt;1&lt;/key&gt;&lt;/foreign-keys&gt;&lt;ref-type name="Journal Article"&gt;17&lt;/ref-type&gt;&lt;contributors&gt;&lt;authors&gt;&lt;author&gt;Gobina, Inese&lt;/author&gt;&lt;author&gt;Villberg, Jari&lt;/author&gt;&lt;author&gt;Välimaa, Raili&lt;/author&gt;&lt;author&gt;Tynjälä, Jorma&lt;/author&gt;&lt;author&gt;Whitehead, Ross&lt;/author&gt;&lt;author&gt;Cosma, Alina&lt;/author&gt;&lt;author&gt;Brooks, Fiona&lt;/author&gt;&lt;author&gt;Cavallo, Franco&lt;/author&gt;&lt;author&gt;Ng, Kwok&lt;/author&gt;&lt;author&gt;de Matos, Margarida Gaspar&lt;/author&gt;&lt;author&gt;Villerusa, Anita&lt;/author&gt;&lt;/authors&gt;&lt;/contributors&gt;&lt;titles&gt;&lt;title&gt;Prevalence of self-reported chronic pain among adolescents: Evidence from 42 countries and regions&lt;/title&gt;&lt;secondary-title&gt;European Journal of Pain&lt;/secondary-title&gt;&lt;/titles&gt;&lt;periodical&gt;&lt;full-title&gt;European Journal of Pain&lt;/full-title&gt;&lt;/periodical&gt;&lt;pages&gt;316-326&lt;/pages&gt;&lt;volume&gt;23&lt;/volume&gt;&lt;number&gt;2&lt;/number&gt;&lt;dates&gt;&lt;year&gt;2019&lt;/year&gt;&lt;/dates&gt;&lt;isbn&gt;1090-3801&lt;/isbn&gt;&lt;urls&gt;&lt;related-urls&gt;&lt;url&gt;https://onlinelibrary.wiley.com/doi/abs/10.1002/ejp.1306&lt;/url&gt;&lt;/related-urls&gt;&lt;/urls&gt;&lt;electronic-resource-num&gt;10.1002/ejp.1306&lt;/electronic-resource-num&gt;&lt;/record&gt;&lt;/Cite&gt;&lt;/EndNote&gt;</w:instrText>
      </w:r>
      <w:r w:rsidR="00384FBE" w:rsidRPr="00F41BFA">
        <w:rPr>
          <w:sz w:val="22"/>
          <w:lang w:eastAsia="en-US"/>
        </w:rPr>
        <w:fldChar w:fldCharType="separate"/>
      </w:r>
      <w:r w:rsidR="007A6C5B" w:rsidRPr="00F41BFA">
        <w:rPr>
          <w:noProof/>
          <w:sz w:val="22"/>
          <w:lang w:eastAsia="en-US"/>
        </w:rPr>
        <w:t>(1)</w:t>
      </w:r>
      <w:r w:rsidR="00384FBE" w:rsidRPr="00F41BFA">
        <w:rPr>
          <w:sz w:val="22"/>
          <w:lang w:eastAsia="en-US"/>
        </w:rPr>
        <w:fldChar w:fldCharType="end"/>
      </w:r>
      <w:r w:rsidR="006C5AC3" w:rsidRPr="00F41BFA">
        <w:rPr>
          <w:sz w:val="22"/>
          <w:lang w:eastAsia="en-US"/>
        </w:rPr>
        <w:t xml:space="preserve">. </w:t>
      </w:r>
      <w:r w:rsidR="00BE731A" w:rsidRPr="00F41BFA">
        <w:rPr>
          <w:sz w:val="22"/>
          <w:lang w:eastAsia="en-US"/>
        </w:rPr>
        <w:t>Paediatric chronic pain</w:t>
      </w:r>
      <w:r w:rsidR="00EF59ED" w:rsidRPr="00F41BFA">
        <w:rPr>
          <w:sz w:val="22"/>
          <w:lang w:eastAsia="en-US"/>
        </w:rPr>
        <w:t xml:space="preserve"> is often complex and can considerably impair a young persons’ physical, social, emotional and school functioning</w:t>
      </w:r>
      <w:r w:rsidR="00AD4004" w:rsidRPr="00F41BFA">
        <w:rPr>
          <w:sz w:val="22"/>
          <w:lang w:eastAsia="en-US"/>
        </w:rPr>
        <w:t xml:space="preserve"> </w:t>
      </w:r>
      <w:r w:rsidR="00AD4004" w:rsidRPr="00F41BFA">
        <w:rPr>
          <w:sz w:val="22"/>
          <w:lang w:eastAsia="en-US"/>
        </w:rPr>
        <w:fldChar w:fldCharType="begin"/>
      </w:r>
      <w:r w:rsidR="00826C97" w:rsidRPr="00F41BFA">
        <w:rPr>
          <w:sz w:val="22"/>
          <w:lang w:eastAsia="en-US"/>
        </w:rPr>
        <w:instrText xml:space="preserve"> ADDIN EN.CITE &lt;EndNote&gt;&lt;Cite&gt;&lt;Author&gt;Dick&lt;/Author&gt;&lt;Year&gt;2010&lt;/Year&gt;&lt;RecNum&gt;2&lt;/RecNum&gt;&lt;DisplayText&gt;(2, 3)&lt;/DisplayText&gt;&lt;record&gt;&lt;rec-number&gt;2&lt;/rec-number&gt;&lt;foreign-keys&gt;&lt;key app="EN" db-id="fzezxfsa7sx5sde520upzrzofe0xwzdfz29r" timestamp="1591547377"&gt;2&lt;/key&gt;&lt;/foreign-keys&gt;&lt;ref-type name="Journal Article"&gt;17&lt;/ref-type&gt;&lt;contributors&gt;&lt;authors&gt;&lt;author&gt;Dick, Bruce D.&lt;/author&gt;&lt;author&gt;Riddell, Rebecca Pillai&lt;/author&gt;&lt;/authors&gt;&lt;/contributors&gt;&lt;titles&gt;&lt;title&gt;Cognitive and School Functioning in Children and Adolescents with Chronic Pain: A Critical Review&lt;/title&gt;&lt;secondary-title&gt;Pain Research and Management&lt;/secondary-title&gt;&lt;/titles&gt;&lt;periodical&gt;&lt;full-title&gt;Pain Research and Management&lt;/full-title&gt;&lt;/periodical&gt;&lt;pages&gt;238-244&lt;/pages&gt;&lt;volume&gt;15&lt;/volume&gt;&lt;number&gt;4&lt;/number&gt;&lt;section&gt;238&lt;/section&gt;&lt;dates&gt;&lt;year&gt;2010&lt;/year&gt;&lt;/dates&gt;&lt;isbn&gt;1203-6765&lt;/isbn&gt;&lt;urls&gt;&lt;/urls&gt;&lt;electronic-resource-num&gt;10.1155/2010/354812&lt;/electronic-resource-num&gt;&lt;/record&gt;&lt;/Cite&gt;&lt;Cite&gt;&lt;Author&gt;Forgeron&lt;/Author&gt;&lt;Year&gt;2010&lt;/Year&gt;&lt;RecNum&gt;3&lt;/RecNum&gt;&lt;record&gt;&lt;rec-number&gt;3&lt;/rec-number&gt;&lt;foreign-keys&gt;&lt;key app="EN" db-id="fzezxfsa7sx5sde520upzrzofe0xwzdfz29r" timestamp="1591547377"&gt;3&lt;/key&gt;&lt;/foreign-keys&gt;&lt;ref-type name="Journal Article"&gt;17&lt;/ref-type&gt;&lt;contributors&gt;&lt;authors&gt;&lt;author&gt;Forgeron, Paula A.&lt;/author&gt;&lt;author&gt;King, Sara&lt;/author&gt;&lt;author&gt;Stinson, Jennifer N.&lt;/author&gt;&lt;author&gt;McGrath, Patrick J.&lt;/author&gt;&lt;author&gt;MacDonald, Amanda J.&lt;/author&gt;&lt;author&gt;Chambers, Christine T.&lt;/author&gt;&lt;/authors&gt;&lt;/contributors&gt;&lt;titles&gt;&lt;title&gt;Social Functioning and Peer Relationships in Children and Adolescents with Chronic Pain: A Systematic Review&lt;/title&gt;&lt;secondary-title&gt;Pain Research and Management&lt;/secondary-title&gt;&lt;/titles&gt;&lt;periodical&gt;&lt;full-title&gt;Pain Research and Management&lt;/full-title&gt;&lt;/periodical&gt;&lt;pages&gt;27-41&lt;/pages&gt;&lt;volume&gt;15&lt;/volume&gt;&lt;number&gt;1&lt;/number&gt;&lt;section&gt;27&lt;/section&gt;&lt;dates&gt;&lt;year&gt;2010&lt;/year&gt;&lt;/dates&gt;&lt;isbn&gt;1203-6765&lt;/isbn&gt;&lt;urls&gt;&lt;/urls&gt;&lt;electronic-resource-num&gt;10.1155/2010/820407&lt;/electronic-resource-num&gt;&lt;/record&gt;&lt;/Cite&gt;&lt;/EndNote&gt;</w:instrText>
      </w:r>
      <w:r w:rsidR="00AD4004" w:rsidRPr="00F41BFA">
        <w:rPr>
          <w:sz w:val="22"/>
          <w:lang w:eastAsia="en-US"/>
        </w:rPr>
        <w:fldChar w:fldCharType="separate"/>
      </w:r>
      <w:r w:rsidR="007A6C5B" w:rsidRPr="00F41BFA">
        <w:rPr>
          <w:noProof/>
          <w:sz w:val="22"/>
          <w:lang w:eastAsia="en-US"/>
        </w:rPr>
        <w:t>(2, 3)</w:t>
      </w:r>
      <w:r w:rsidR="00AD4004" w:rsidRPr="00F41BFA">
        <w:rPr>
          <w:sz w:val="22"/>
          <w:lang w:eastAsia="en-US"/>
        </w:rPr>
        <w:fldChar w:fldCharType="end"/>
      </w:r>
      <w:r w:rsidR="00DB2DB6" w:rsidRPr="00F41BFA">
        <w:rPr>
          <w:sz w:val="22"/>
          <w:lang w:eastAsia="en-US"/>
        </w:rPr>
        <w:t xml:space="preserve">. </w:t>
      </w:r>
      <w:r w:rsidR="009A2428" w:rsidRPr="00F41BFA">
        <w:rPr>
          <w:sz w:val="22"/>
          <w:lang w:eastAsia="en-US"/>
        </w:rPr>
        <w:t>Mental health comorbidities</w:t>
      </w:r>
      <w:r w:rsidR="000A3EF8" w:rsidRPr="00F41BFA">
        <w:rPr>
          <w:sz w:val="22"/>
          <w:lang w:eastAsia="en-US"/>
        </w:rPr>
        <w:t>, including an</w:t>
      </w:r>
      <w:r w:rsidR="000F6F14" w:rsidRPr="00F41BFA">
        <w:rPr>
          <w:sz w:val="22"/>
          <w:lang w:eastAsia="en-US"/>
        </w:rPr>
        <w:t xml:space="preserve">xiety and </w:t>
      </w:r>
      <w:r w:rsidR="004E5AE9" w:rsidRPr="00F41BFA">
        <w:rPr>
          <w:sz w:val="22"/>
          <w:lang w:eastAsia="en-US"/>
        </w:rPr>
        <w:t>mood disorders</w:t>
      </w:r>
      <w:r w:rsidR="000F6F14" w:rsidRPr="00F41BFA">
        <w:rPr>
          <w:sz w:val="22"/>
          <w:lang w:eastAsia="en-US"/>
        </w:rPr>
        <w:t>,</w:t>
      </w:r>
      <w:r w:rsidR="009A2428" w:rsidRPr="00F41BFA">
        <w:rPr>
          <w:sz w:val="22"/>
          <w:lang w:eastAsia="en-US"/>
        </w:rPr>
        <w:t xml:space="preserve"> are prevalent</w:t>
      </w:r>
      <w:r w:rsidR="000A3EF8" w:rsidRPr="00F41BFA">
        <w:rPr>
          <w:sz w:val="22"/>
          <w:lang w:eastAsia="en-US"/>
        </w:rPr>
        <w:t xml:space="preserve"> </w:t>
      </w:r>
      <w:r w:rsidR="00F32FB7" w:rsidRPr="00F41BFA">
        <w:rPr>
          <w:sz w:val="22"/>
          <w:lang w:eastAsia="en-US"/>
        </w:rPr>
        <w:t xml:space="preserve">and can hinder recovery in children and adolescents with chronic pain </w:t>
      </w:r>
      <w:r w:rsidR="007941DA" w:rsidRPr="00F41BFA">
        <w:rPr>
          <w:sz w:val="22"/>
          <w:lang w:eastAsia="en-US"/>
        </w:rPr>
        <w:fldChar w:fldCharType="begin">
          <w:fldData xml:space="preserve">PEVuZE5vdGU+PENpdGU+PEF1dGhvcj5WaW5hbGw8L0F1dGhvcj48WWVhcj4yMDE2PC9ZZWFyPjxS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=
</w:fldData>
        </w:fldChar>
      </w:r>
      <w:r w:rsidR="00826C97" w:rsidRPr="00F41BFA">
        <w:rPr>
          <w:sz w:val="22"/>
          <w:lang w:eastAsia="en-US"/>
        </w:rPr>
        <w:instrText xml:space="preserve"> ADDIN EN.CITE </w:instrText>
      </w:r>
      <w:r w:rsidR="00826C97" w:rsidRPr="00F41BFA">
        <w:rPr>
          <w:sz w:val="22"/>
          <w:lang w:eastAsia="en-US"/>
        </w:rPr>
        <w:fldChar w:fldCharType="begin">
          <w:fldData xml:space="preserve">PEVuZE5vdGU+PENpdGU+PEF1dGhvcj5WaW5hbGw8L0F1dGhvcj48WWVhcj4yMDE2PC9ZZWFyPjxS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=
</w:fldData>
        </w:fldChar>
      </w:r>
      <w:r w:rsidR="00826C97" w:rsidRPr="00F41BFA">
        <w:rPr>
          <w:sz w:val="22"/>
          <w:lang w:eastAsia="en-US"/>
        </w:rPr>
        <w:instrText xml:space="preserve"> ADDIN EN.CITE.DATA </w:instrText>
      </w:r>
      <w:r w:rsidR="00826C97" w:rsidRPr="00F41BFA">
        <w:rPr>
          <w:sz w:val="22"/>
          <w:lang w:eastAsia="en-US"/>
        </w:rPr>
      </w:r>
      <w:r w:rsidR="00826C97" w:rsidRPr="00F41BFA">
        <w:rPr>
          <w:sz w:val="22"/>
          <w:lang w:eastAsia="en-US"/>
        </w:rPr>
        <w:fldChar w:fldCharType="end"/>
      </w:r>
      <w:r w:rsidR="007941DA" w:rsidRPr="00F41BFA">
        <w:rPr>
          <w:sz w:val="22"/>
          <w:lang w:eastAsia="en-US"/>
        </w:rPr>
      </w:r>
      <w:r w:rsidR="007941DA" w:rsidRPr="00F41BFA">
        <w:rPr>
          <w:sz w:val="22"/>
          <w:lang w:eastAsia="en-US"/>
        </w:rPr>
        <w:fldChar w:fldCharType="separate"/>
      </w:r>
      <w:r w:rsidR="00F32FB7" w:rsidRPr="00F41BFA">
        <w:rPr>
          <w:noProof/>
          <w:sz w:val="22"/>
          <w:lang w:eastAsia="en-US"/>
        </w:rPr>
        <w:t>(4-8)</w:t>
      </w:r>
      <w:r w:rsidR="007941DA" w:rsidRPr="00F41BFA">
        <w:rPr>
          <w:sz w:val="22"/>
          <w:lang w:eastAsia="en-US"/>
        </w:rPr>
        <w:fldChar w:fldCharType="end"/>
      </w:r>
      <w:r w:rsidR="007941DA" w:rsidRPr="00F41BFA">
        <w:rPr>
          <w:sz w:val="22"/>
          <w:lang w:eastAsia="en-US"/>
        </w:rPr>
        <w:t xml:space="preserve">. </w:t>
      </w:r>
      <w:r w:rsidR="004D3DF6" w:rsidRPr="00F41BFA">
        <w:rPr>
          <w:sz w:val="22"/>
          <w:lang w:eastAsia="en-US"/>
        </w:rPr>
        <w:t>An i</w:t>
      </w:r>
      <w:r w:rsidR="00AD4004" w:rsidRPr="00F41BFA">
        <w:rPr>
          <w:sz w:val="22"/>
          <w:lang w:eastAsia="en-US"/>
        </w:rPr>
        <w:t xml:space="preserve">nterdisciplinary approach </w:t>
      </w:r>
      <w:r w:rsidR="00BE731A" w:rsidRPr="00F41BFA">
        <w:rPr>
          <w:sz w:val="22"/>
          <w:lang w:eastAsia="en-US"/>
        </w:rPr>
        <w:t>to paediatric chronic pain</w:t>
      </w:r>
      <w:r w:rsidR="004D3DF6" w:rsidRPr="00F41BFA">
        <w:rPr>
          <w:sz w:val="22"/>
          <w:lang w:eastAsia="en-US"/>
        </w:rPr>
        <w:t xml:space="preserve"> management is recommended </w:t>
      </w:r>
      <w:r w:rsidR="00AD4004" w:rsidRPr="00F41BFA">
        <w:rPr>
          <w:sz w:val="22"/>
          <w:lang w:eastAsia="en-US"/>
        </w:rPr>
        <w:fldChar w:fldCharType="begin"/>
      </w:r>
      <w:r w:rsidR="00826C97" w:rsidRPr="00F41BFA">
        <w:rPr>
          <w:sz w:val="22"/>
          <w:lang w:eastAsia="en-US"/>
        </w:rPr>
        <w:instrText xml:space="preserve"> ADDIN EN.CITE &lt;EndNote&gt;&lt;Cite&gt;&lt;Author&gt;Liossi&lt;/Author&gt;&lt;Year&gt;2016&lt;/Year&gt;&lt;RecNum&gt;5&lt;/RecNum&gt;&lt;DisplayText&gt;(9, 10)&lt;/DisplayText&gt;&lt;record&gt;&lt;rec-number&gt;5&lt;/rec-number&gt;&lt;foreign-keys&gt;&lt;key app="EN" db-id="fzezxfsa7sx5sde520upzrzofe0xwzdfz29r" timestamp="1591547378"&gt;5&lt;/key&gt;&lt;/foreign-keys&gt;&lt;ref-type name="Journal Article"&gt;17&lt;/ref-type&gt;&lt;contributors&gt;&lt;authors&gt;&lt;author&gt;Liossi, C.&lt;/author&gt;&lt;author&gt;Howard, Richard F.&lt;/author&gt;&lt;/authors&gt;&lt;/contributors&gt;&lt;titles&gt;&lt;title&gt;Pediatric Chronic Pain: Biopsychosocial Assessment and Formulation&lt;/title&gt;&lt;secondary-title&gt;Pediatrics&lt;/secondary-title&gt;&lt;short-title&gt;Pediatric Chronic Pain&lt;/short-title&gt;&lt;/titles&gt;&lt;periodical&gt;&lt;full-title&gt;Pediatrics&lt;/full-title&gt;&lt;/periodical&gt;&lt;pages&gt;e20160331&lt;/pages&gt;&lt;volume&gt;138&lt;/volume&gt;&lt;dates&gt;&lt;year&gt;2016&lt;/year&gt;&lt;pub-dates&gt;&lt;date&gt;11/2016&lt;/date&gt;&lt;/pub-dates&gt;&lt;/dates&gt;&lt;isbn&gt;0031-4005, 1098-4275&lt;/isbn&gt;&lt;urls&gt;&lt;/urls&gt;&lt;electronic-resource-num&gt;10.1542/peds.2016-0331&lt;/electronic-resource-num&gt;&lt;remote-database-name&gt;CrossRef&lt;/remote-database-name&gt;&lt;language&gt;en&lt;/language&gt;&lt;access-date&gt;2017-11-28 14:12:42&lt;/access-date&gt;&lt;/record&gt;&lt;/Cite&gt;&lt;Cite&gt;&lt;Author&gt;Rajapakse&lt;/Author&gt;&lt;Year&gt;2014&lt;/Year&gt;&lt;RecNum&gt;6&lt;/RecNum&gt;&lt;record&gt;&lt;rec-number&gt;6&lt;/rec-number&gt;&lt;foreign-keys&gt;&lt;key app="EN" db-id="fzezxfsa7sx5sde520upzrzofe0xwzdfz29r" timestamp="1591547379"&gt;6&lt;/key&gt;&lt;/foreign-keys&gt;&lt;ref-type name="Journal Article"&gt;17&lt;/ref-type&gt;&lt;contributors&gt;&lt;authors&gt;&lt;author&gt;Rajapakse, Dilini&lt;/author&gt;&lt;author&gt;Liossi, Christina&lt;/author&gt;&lt;author&gt;Howard, Richard F&lt;/author&gt;&lt;/authors&gt;&lt;/contributors&gt;&lt;titles&gt;&lt;title&gt;Presentation and management of chronic pain&lt;/title&gt;&lt;secondary-title&gt;Archives of Disease in Childhood&lt;/secondary-title&gt;&lt;/titles&gt;&lt;periodical&gt;&lt;full-title&gt;Archives of Disease in Childhood&lt;/full-title&gt;&lt;/periodical&gt;&lt;pages&gt;474-480&lt;/pages&gt;&lt;volume&gt;99&lt;/volume&gt;&lt;number&gt;5&lt;/number&gt;&lt;dates&gt;&lt;year&gt;2014&lt;/year&gt;&lt;/dates&gt;&lt;urls&gt;&lt;related-urls&gt;&lt;url&gt;https://adc.bmj.com/content/archdischild/99/5/474.full.pdf&lt;/url&gt;&lt;/related-urls&gt;&lt;/urls&gt;&lt;electronic-resource-num&gt;10.1136/archdischild-2013-304207&lt;/electronic-resource-num&gt;&lt;/record&gt;&lt;/Cite&gt;&lt;/EndNote&gt;</w:instrText>
      </w:r>
      <w:r w:rsidR="00AD4004" w:rsidRPr="00F41BFA">
        <w:rPr>
          <w:sz w:val="22"/>
          <w:lang w:eastAsia="en-US"/>
        </w:rPr>
        <w:fldChar w:fldCharType="separate"/>
      </w:r>
      <w:r w:rsidR="00F32FB7" w:rsidRPr="00F41BFA">
        <w:rPr>
          <w:noProof/>
          <w:sz w:val="22"/>
          <w:lang w:eastAsia="en-US"/>
        </w:rPr>
        <w:t>(9, 10)</w:t>
      </w:r>
      <w:r w:rsidR="00AD4004" w:rsidRPr="00F41BFA">
        <w:rPr>
          <w:sz w:val="22"/>
          <w:lang w:eastAsia="en-US"/>
        </w:rPr>
        <w:fldChar w:fldCharType="end"/>
      </w:r>
      <w:r w:rsidR="004D3DF6" w:rsidRPr="00F41BFA">
        <w:rPr>
          <w:sz w:val="22"/>
          <w:lang w:eastAsia="en-US"/>
        </w:rPr>
        <w:t xml:space="preserve">, and evidence </w:t>
      </w:r>
      <w:r w:rsidR="00A721AA" w:rsidRPr="00F41BFA">
        <w:rPr>
          <w:sz w:val="22"/>
          <w:lang w:eastAsia="en-US"/>
        </w:rPr>
        <w:t>shows</w:t>
      </w:r>
      <w:r w:rsidR="004D3DF6" w:rsidRPr="00F41BFA">
        <w:rPr>
          <w:sz w:val="22"/>
          <w:lang w:eastAsia="en-US"/>
        </w:rPr>
        <w:t xml:space="preserve"> interdisciplinary treatments can improve</w:t>
      </w:r>
      <w:r w:rsidR="006943AB" w:rsidRPr="00F41BFA">
        <w:rPr>
          <w:sz w:val="22"/>
          <w:lang w:eastAsia="en-US"/>
        </w:rPr>
        <w:t xml:space="preserve"> </w:t>
      </w:r>
      <w:r w:rsidR="00AC0B1D" w:rsidRPr="00F41BFA">
        <w:rPr>
          <w:sz w:val="22"/>
          <w:lang w:eastAsia="en-US"/>
        </w:rPr>
        <w:t xml:space="preserve">functional outcomes </w:t>
      </w:r>
      <w:r w:rsidR="00AC0B1D" w:rsidRPr="00F41BFA">
        <w:rPr>
          <w:sz w:val="22"/>
          <w:lang w:eastAsia="en-US"/>
        </w:rPr>
        <w:fldChar w:fldCharType="begin">
          <w:fldData xml:space="preserve">PEVuZE5vdGU+PENpdGU+PEF1dGhvcj5IZWNobGVyPC9BdXRob3I+PFllYXI+MjAxNTwvWWVhcj48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</w:fldData>
        </w:fldChar>
      </w:r>
      <w:r w:rsidR="00826C97" w:rsidRPr="00F41BFA">
        <w:rPr>
          <w:sz w:val="22"/>
          <w:lang w:eastAsia="en-US"/>
        </w:rPr>
        <w:instrText xml:space="preserve"> ADDIN EN.CITE </w:instrText>
      </w:r>
      <w:r w:rsidR="00826C97" w:rsidRPr="00F41BFA">
        <w:rPr>
          <w:sz w:val="22"/>
          <w:lang w:eastAsia="en-US"/>
        </w:rPr>
        <w:fldChar w:fldCharType="begin">
          <w:fldData xml:space="preserve">PEVuZE5vdGU+PENpdGU+PEF1dGhvcj5IZWNobGVyPC9BdXRob3I+PFllYXI+MjAxNTwvWWVhcj48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</w:fldData>
        </w:fldChar>
      </w:r>
      <w:r w:rsidR="00826C97" w:rsidRPr="00F41BFA">
        <w:rPr>
          <w:sz w:val="22"/>
          <w:lang w:eastAsia="en-US"/>
        </w:rPr>
        <w:instrText xml:space="preserve"> ADDIN EN.CITE.DATA </w:instrText>
      </w:r>
      <w:r w:rsidR="00826C97" w:rsidRPr="00F41BFA">
        <w:rPr>
          <w:sz w:val="22"/>
          <w:lang w:eastAsia="en-US"/>
        </w:rPr>
      </w:r>
      <w:r w:rsidR="00826C97" w:rsidRPr="00F41BFA">
        <w:rPr>
          <w:sz w:val="22"/>
          <w:lang w:eastAsia="en-US"/>
        </w:rPr>
        <w:fldChar w:fldCharType="end"/>
      </w:r>
      <w:r w:rsidR="00AC0B1D" w:rsidRPr="00F41BFA">
        <w:rPr>
          <w:sz w:val="22"/>
          <w:lang w:eastAsia="en-US"/>
        </w:rPr>
      </w:r>
      <w:r w:rsidR="00AC0B1D" w:rsidRPr="00F41BFA">
        <w:rPr>
          <w:sz w:val="22"/>
          <w:lang w:eastAsia="en-US"/>
        </w:rPr>
        <w:fldChar w:fldCharType="separate"/>
      </w:r>
      <w:r w:rsidR="00F32FB7" w:rsidRPr="00F41BFA">
        <w:rPr>
          <w:noProof/>
          <w:sz w:val="22"/>
          <w:lang w:eastAsia="en-US"/>
        </w:rPr>
        <w:t>(11, 12)</w:t>
      </w:r>
      <w:r w:rsidR="00AC0B1D" w:rsidRPr="00F41BFA">
        <w:rPr>
          <w:sz w:val="22"/>
          <w:lang w:eastAsia="en-US"/>
        </w:rPr>
        <w:fldChar w:fldCharType="end"/>
      </w:r>
      <w:r w:rsidR="001F1300" w:rsidRPr="00F41BFA">
        <w:rPr>
          <w:sz w:val="22"/>
          <w:lang w:eastAsia="en-US"/>
        </w:rPr>
        <w:t xml:space="preserve">. </w:t>
      </w:r>
      <w:r w:rsidR="00060050" w:rsidRPr="00F41BFA">
        <w:rPr>
          <w:sz w:val="22"/>
          <w:lang w:eastAsia="en-US"/>
        </w:rPr>
        <w:t xml:space="preserve">However, </w:t>
      </w:r>
      <w:r w:rsidR="001F1300" w:rsidRPr="00F41BFA">
        <w:rPr>
          <w:sz w:val="22"/>
          <w:lang w:eastAsia="en-US"/>
        </w:rPr>
        <w:t xml:space="preserve">many families </w:t>
      </w:r>
      <w:r w:rsidR="00060050" w:rsidRPr="00F41BFA">
        <w:rPr>
          <w:sz w:val="22"/>
          <w:lang w:eastAsia="en-US"/>
        </w:rPr>
        <w:t xml:space="preserve">do not have access or </w:t>
      </w:r>
      <w:r w:rsidR="00645F66" w:rsidRPr="00F41BFA">
        <w:rPr>
          <w:sz w:val="22"/>
          <w:lang w:eastAsia="en-US"/>
        </w:rPr>
        <w:t>cannot</w:t>
      </w:r>
      <w:r w:rsidR="00AC0B1D" w:rsidRPr="00F41BFA">
        <w:rPr>
          <w:sz w:val="22"/>
          <w:lang w:eastAsia="en-US"/>
        </w:rPr>
        <w:t xml:space="preserve"> travel long-distance</w:t>
      </w:r>
      <w:r w:rsidR="001E2065" w:rsidRPr="00F41BFA">
        <w:rPr>
          <w:sz w:val="22"/>
          <w:lang w:eastAsia="en-US"/>
        </w:rPr>
        <w:t>s</w:t>
      </w:r>
      <w:r w:rsidR="00AC0B1D" w:rsidRPr="00F41BFA">
        <w:rPr>
          <w:sz w:val="22"/>
          <w:lang w:eastAsia="en-US"/>
        </w:rPr>
        <w:t xml:space="preserve"> to clinics</w:t>
      </w:r>
      <w:r w:rsidR="006555B0" w:rsidRPr="00F41BFA">
        <w:rPr>
          <w:sz w:val="22"/>
          <w:lang w:eastAsia="en-US"/>
        </w:rPr>
        <w:t xml:space="preserve"> </w:t>
      </w:r>
      <w:r w:rsidR="006555B0" w:rsidRPr="00F41BFA">
        <w:rPr>
          <w:sz w:val="22"/>
          <w:lang w:eastAsia="en-US"/>
        </w:rPr>
        <w:fldChar w:fldCharType="begin"/>
      </w:r>
      <w:r w:rsidR="00826C97" w:rsidRPr="00F41BFA">
        <w:rPr>
          <w:sz w:val="22"/>
          <w:lang w:eastAsia="en-US"/>
        </w:rPr>
        <w:instrText xml:space="preserve"> ADDIN EN.CITE &lt;EndNote&gt;&lt;Cite&gt;&lt;Author&gt;Elgar&lt;/Author&gt;&lt;Year&gt;2003&lt;/Year&gt;&lt;RecNum&gt;9&lt;/RecNum&gt;&lt;DisplayText&gt;(13)&lt;/DisplayText&gt;&lt;record&gt;&lt;rec-number&gt;9&lt;/rec-number&gt;&lt;foreign-keys&gt;&lt;key app="EN" db-id="fzezxfsa7sx5sde520upzrzofe0xwzdfz29r" timestamp="1591547380"&gt;9&lt;/key&gt;&lt;/foreign-keys&gt;&lt;ref-type name="Journal Article"&gt;17&lt;/ref-type&gt;&lt;contributors&gt;&lt;authors&gt;&lt;author&gt;Elgar, F. J.&lt;/author&gt;&lt;author&gt;McGrath, P. J.&lt;/author&gt;&lt;/authors&gt;&lt;/contributors&gt;&lt;titles&gt;&lt;title&gt;Self-administered psychosocial treatments for children and families&lt;/title&gt;&lt;secondary-title&gt;Journal of Clinical Psychology&lt;/secondary-title&gt;&lt;/titles&gt;&lt;periodical&gt;&lt;full-title&gt;Journal of Clinical Psychology&lt;/full-title&gt;&lt;/periodical&gt;&lt;pages&gt;321-339&lt;/pages&gt;&lt;volume&gt;59&lt;/volume&gt;&lt;number&gt;3&lt;/number&gt;&lt;dates&gt;&lt;year&gt;2003&lt;/year&gt;&lt;/dates&gt;&lt;urls&gt;&lt;related-urls&gt;&lt;url&gt;https://onlinelibrary.wiley.com/doi/abs/10.1002/jclp.10132&lt;/url&gt;&lt;/related-urls&gt;&lt;/urls&gt;&lt;electronic-resource-num&gt;doi:10.1002/jclp.10132&lt;/electronic-resource-num&gt;&lt;/record&gt;&lt;/Cite&gt;&lt;/EndNote&gt;</w:instrText>
      </w:r>
      <w:r w:rsidR="006555B0" w:rsidRPr="00F41BFA">
        <w:rPr>
          <w:sz w:val="22"/>
          <w:lang w:eastAsia="en-US"/>
        </w:rPr>
        <w:fldChar w:fldCharType="separate"/>
      </w:r>
      <w:r w:rsidR="00F32FB7" w:rsidRPr="00F41BFA">
        <w:rPr>
          <w:noProof/>
          <w:sz w:val="22"/>
          <w:lang w:eastAsia="en-US"/>
        </w:rPr>
        <w:t>(13)</w:t>
      </w:r>
      <w:r w:rsidR="006555B0" w:rsidRPr="00F41BFA">
        <w:rPr>
          <w:sz w:val="22"/>
          <w:lang w:eastAsia="en-US"/>
        </w:rPr>
        <w:fldChar w:fldCharType="end"/>
      </w:r>
      <w:r w:rsidR="006555B0" w:rsidRPr="00F41BFA">
        <w:rPr>
          <w:sz w:val="22"/>
          <w:lang w:eastAsia="en-US"/>
        </w:rPr>
        <w:t>.</w:t>
      </w:r>
      <w:r w:rsidR="00B049EA" w:rsidRPr="00F41BFA">
        <w:rPr>
          <w:sz w:val="22"/>
          <w:lang w:eastAsia="en-US"/>
        </w:rPr>
        <w:t xml:space="preserve"> </w:t>
      </w:r>
      <w:r w:rsidR="001E2065" w:rsidRPr="00F41BFA">
        <w:rPr>
          <w:sz w:val="22"/>
          <w:lang w:eastAsia="en-US"/>
        </w:rPr>
        <w:t>S</w:t>
      </w:r>
      <w:r w:rsidR="003D4F83" w:rsidRPr="00F41BFA">
        <w:rPr>
          <w:sz w:val="22"/>
          <w:lang w:eastAsia="en-US"/>
        </w:rPr>
        <w:t>elf-manage</w:t>
      </w:r>
      <w:r w:rsidR="00B023CB" w:rsidRPr="00F41BFA">
        <w:rPr>
          <w:sz w:val="22"/>
          <w:lang w:eastAsia="en-US"/>
        </w:rPr>
        <w:t>ment</w:t>
      </w:r>
      <w:r w:rsidR="003D4F83" w:rsidRPr="00F41BFA">
        <w:rPr>
          <w:sz w:val="22"/>
          <w:lang w:eastAsia="en-US"/>
        </w:rPr>
        <w:t xml:space="preserve"> </w:t>
      </w:r>
      <w:r w:rsidR="00B049EA" w:rsidRPr="00F41BFA">
        <w:rPr>
          <w:sz w:val="22"/>
          <w:lang w:eastAsia="en-US"/>
        </w:rPr>
        <w:t xml:space="preserve">using </w:t>
      </w:r>
      <w:r w:rsidR="00B17545" w:rsidRPr="00F41BFA">
        <w:rPr>
          <w:sz w:val="22"/>
          <w:lang w:eastAsia="en-US"/>
        </w:rPr>
        <w:t>online, remotely-delivered,</w:t>
      </w:r>
      <w:r w:rsidR="00B049EA" w:rsidRPr="00F41BFA">
        <w:rPr>
          <w:sz w:val="22"/>
          <w:lang w:eastAsia="en-US"/>
        </w:rPr>
        <w:t xml:space="preserve"> interventions </w:t>
      </w:r>
      <w:r w:rsidR="00B17545" w:rsidRPr="00F41BFA">
        <w:rPr>
          <w:sz w:val="22"/>
          <w:lang w:eastAsia="en-US"/>
        </w:rPr>
        <w:t xml:space="preserve">can </w:t>
      </w:r>
      <w:r w:rsidR="006555B0" w:rsidRPr="00F41BFA">
        <w:rPr>
          <w:sz w:val="22"/>
          <w:lang w:eastAsia="en-US"/>
        </w:rPr>
        <w:t>reduce the number of clinic visits.</w:t>
      </w:r>
    </w:p>
    <w:p w14:paraId="529F9742" w14:textId="4FD88012" w:rsidR="006872CA" w:rsidRPr="00F41BFA" w:rsidRDefault="001E2065" w:rsidP="00826C97">
      <w:pPr>
        <w:rPr>
          <w:sz w:val="22"/>
          <w:lang w:eastAsia="en-US"/>
        </w:rPr>
      </w:pPr>
      <w:r w:rsidRPr="00F41BFA">
        <w:rPr>
          <w:sz w:val="22"/>
          <w:lang w:eastAsia="en-US"/>
        </w:rPr>
        <w:t xml:space="preserve">A </w:t>
      </w:r>
      <w:r w:rsidR="00B23479" w:rsidRPr="00F41BFA">
        <w:rPr>
          <w:sz w:val="22"/>
          <w:lang w:eastAsia="en-US"/>
        </w:rPr>
        <w:t>r</w:t>
      </w:r>
      <w:r w:rsidR="00BE7BDA" w:rsidRPr="00F41BFA">
        <w:rPr>
          <w:sz w:val="22"/>
          <w:lang w:eastAsia="en-US"/>
        </w:rPr>
        <w:t xml:space="preserve">eview of psychological </w:t>
      </w:r>
      <w:r w:rsidR="00333FB6" w:rsidRPr="00F41BFA">
        <w:rPr>
          <w:sz w:val="22"/>
          <w:lang w:eastAsia="en-US"/>
        </w:rPr>
        <w:t xml:space="preserve">interventions </w:t>
      </w:r>
      <w:r w:rsidR="00BA4B9A" w:rsidRPr="00F41BFA">
        <w:rPr>
          <w:sz w:val="22"/>
          <w:lang w:eastAsia="en-US"/>
        </w:rPr>
        <w:t xml:space="preserve">to child and adolescent </w:t>
      </w:r>
      <w:r w:rsidR="00BE731A" w:rsidRPr="00F41BFA">
        <w:rPr>
          <w:sz w:val="22"/>
          <w:lang w:eastAsia="en-US"/>
        </w:rPr>
        <w:t>chronic pain</w:t>
      </w:r>
      <w:r w:rsidR="00E31CD3" w:rsidRPr="00F41BFA">
        <w:rPr>
          <w:sz w:val="22"/>
          <w:lang w:eastAsia="en-US"/>
        </w:rPr>
        <w:t xml:space="preserve"> </w:t>
      </w:r>
      <w:r w:rsidR="00D344F7" w:rsidRPr="00F41BFA">
        <w:rPr>
          <w:sz w:val="22"/>
          <w:lang w:eastAsia="en-US"/>
        </w:rPr>
        <w:t>showed</w:t>
      </w:r>
      <w:r w:rsidR="00D01E27" w:rsidRPr="00F41BFA">
        <w:rPr>
          <w:sz w:val="22"/>
          <w:lang w:eastAsia="en-US"/>
        </w:rPr>
        <w:t xml:space="preserve"> </w:t>
      </w:r>
      <w:r w:rsidR="00BA4B9A" w:rsidRPr="00F41BFA">
        <w:rPr>
          <w:sz w:val="22"/>
          <w:lang w:eastAsia="en-US"/>
        </w:rPr>
        <w:t xml:space="preserve">remotely </w:t>
      </w:r>
      <w:r w:rsidR="00D01E27" w:rsidRPr="00F41BFA">
        <w:rPr>
          <w:sz w:val="22"/>
          <w:lang w:eastAsia="en-US"/>
        </w:rPr>
        <w:t>delivered</w:t>
      </w:r>
      <w:r w:rsidR="001F1300" w:rsidRPr="00F41BFA">
        <w:rPr>
          <w:sz w:val="22"/>
          <w:lang w:eastAsia="en-US"/>
        </w:rPr>
        <w:t xml:space="preserve"> </w:t>
      </w:r>
      <w:r w:rsidR="000854C6" w:rsidRPr="00F41BFA">
        <w:rPr>
          <w:sz w:val="22"/>
          <w:lang w:eastAsia="en-US"/>
        </w:rPr>
        <w:t>cognitive</w:t>
      </w:r>
      <w:r w:rsidR="00565D34" w:rsidRPr="00F41BFA">
        <w:rPr>
          <w:sz w:val="22"/>
          <w:lang w:eastAsia="en-US"/>
        </w:rPr>
        <w:t>-</w:t>
      </w:r>
      <w:r w:rsidR="000854C6" w:rsidRPr="00F41BFA">
        <w:rPr>
          <w:sz w:val="22"/>
          <w:lang w:eastAsia="en-US"/>
        </w:rPr>
        <w:t xml:space="preserve">behavioural </w:t>
      </w:r>
      <w:r w:rsidR="00D01E27" w:rsidRPr="00F41BFA">
        <w:rPr>
          <w:sz w:val="22"/>
          <w:lang w:eastAsia="en-US"/>
        </w:rPr>
        <w:t>therapy (CBT)</w:t>
      </w:r>
      <w:r w:rsidR="00B27B4D" w:rsidRPr="00F41BFA">
        <w:rPr>
          <w:sz w:val="22"/>
          <w:lang w:eastAsia="en-US"/>
        </w:rPr>
        <w:t xml:space="preserve"> is described positively by patients, with some evidence for </w:t>
      </w:r>
      <w:r w:rsidR="00BA4B9A" w:rsidRPr="00F41BFA">
        <w:rPr>
          <w:sz w:val="22"/>
          <w:lang w:eastAsia="en-US"/>
        </w:rPr>
        <w:t>reduced</w:t>
      </w:r>
      <w:r w:rsidR="00B27B4D" w:rsidRPr="00F41BFA">
        <w:rPr>
          <w:sz w:val="22"/>
          <w:lang w:eastAsia="en-US"/>
        </w:rPr>
        <w:t xml:space="preserve"> pain severity post-treatment </w:t>
      </w:r>
      <w:r w:rsidR="00BA4B9A" w:rsidRPr="00F41BFA">
        <w:rPr>
          <w:sz w:val="22"/>
          <w:lang w:eastAsia="en-US"/>
        </w:rPr>
        <w:t xml:space="preserve">for </w:t>
      </w:r>
      <w:r w:rsidR="00B27B4D" w:rsidRPr="00F41BFA">
        <w:rPr>
          <w:sz w:val="22"/>
          <w:lang w:eastAsia="en-US"/>
        </w:rPr>
        <w:t xml:space="preserve">headache but not </w:t>
      </w:r>
      <w:r w:rsidR="00BA4B9A" w:rsidRPr="00F41BFA">
        <w:rPr>
          <w:sz w:val="22"/>
          <w:lang w:eastAsia="en-US"/>
        </w:rPr>
        <w:t>for</w:t>
      </w:r>
      <w:r w:rsidR="00B27B4D" w:rsidRPr="00F41BFA">
        <w:rPr>
          <w:sz w:val="22"/>
          <w:lang w:eastAsia="en-US"/>
        </w:rPr>
        <w:t xml:space="preserve"> mixed </w:t>
      </w:r>
      <w:r w:rsidR="00571794" w:rsidRPr="00F41BFA">
        <w:rPr>
          <w:sz w:val="22"/>
          <w:lang w:eastAsia="en-US"/>
        </w:rPr>
        <w:t>chronic pain</w:t>
      </w:r>
      <w:r w:rsidR="00697110" w:rsidRPr="00F41BFA">
        <w:rPr>
          <w:sz w:val="22"/>
          <w:lang w:eastAsia="en-US"/>
        </w:rPr>
        <w:t xml:space="preserve"> </w:t>
      </w:r>
      <w:r w:rsidR="00697110" w:rsidRPr="00F41BFA">
        <w:rPr>
          <w:sz w:val="22"/>
          <w:lang w:eastAsia="en-US"/>
        </w:rPr>
        <w:fldChar w:fldCharType="begin"/>
      </w:r>
      <w:r w:rsidR="00826C97" w:rsidRPr="00F41BFA">
        <w:rPr>
          <w:sz w:val="22"/>
          <w:lang w:eastAsia="en-US"/>
        </w:rPr>
        <w:instrText xml:space="preserve"> ADDIN EN.CITE &lt;EndNote&gt;&lt;Cite&gt;&lt;Author&gt;Fisher&lt;/Author&gt;&lt;Year&gt;2019&lt;/Year&gt;&lt;RecNum&gt;10&lt;/RecNum&gt;&lt;DisplayText&gt;(14)&lt;/DisplayText&gt;&lt;record&gt;&lt;rec-number&gt;10&lt;/rec-number&gt;&lt;foreign-keys&gt;&lt;key app="EN" db-id="fzezxfsa7sx5sde520upzrzofe0xwzdfz29r" timestamp="1591547380"&gt;10&lt;/key&gt;&lt;/foreign-keys&gt;&lt;ref-type name="Journal Article"&gt;17&lt;/ref-type&gt;&lt;contributors&gt;&lt;authors&gt;&lt;author&gt;Fisher, E.&lt;/author&gt;&lt;author&gt;Law, E.&lt;/author&gt;&lt;author&gt;Dudeney, J.&lt;/author&gt;&lt;author&gt;Eccleston, C.&lt;/author&gt;&lt;author&gt;Palermo, T. M.&lt;/author&gt;&lt;/authors&gt;&lt;/contributors&gt;&lt;titles&gt;&lt;title&gt;Psychological therapies (remotely delivered) for the management of chronic and recurrent pain in children and adolescents&lt;/title&gt;&lt;secondary-title&gt;Cochrane Database of Systematic Reviews&lt;/secondary-title&gt;&lt;/titles&gt;&lt;periodical&gt;&lt;full-title&gt;Cochrane Database of Systematic Reviews&lt;/full-title&gt;&lt;/periodical&gt;&lt;number&gt;4&lt;/number&gt;&lt;keywords&gt;&lt;keyword&gt;Adolescent&lt;/keyword&gt;&lt;keyword&gt;Anxiety [therapy]&lt;/keyword&gt;&lt;keyword&gt;Child&lt;/keyword&gt;&lt;keyword&gt;Child, Preschool&lt;/keyword&gt;&lt;keyword&gt;Chronic Pain [*therapy]&lt;/keyword&gt;&lt;keyword&gt;Depression [therapy]&lt;/keyword&gt;&lt;keyword&gt;Female&lt;/keyword&gt;&lt;keyword&gt;Humans&lt;/keyword&gt;&lt;keyword&gt;Male&lt;/keyword&gt;&lt;keyword&gt;Pain Management [*methods]&lt;/keyword&gt;&lt;keyword&gt;Psychotherapy [*methods]&lt;/keyword&gt;&lt;keyword&gt;Randomized Controlled Trials as Topic&lt;/keyword&gt;&lt;keyword&gt;Recurrence&lt;/keyword&gt;&lt;keyword&gt;Telemedicine [*methods]&lt;/keyword&gt;&lt;keyword&gt;Treatment Outcome&lt;/keyword&gt;&lt;/keywords&gt;&lt;dates&gt;&lt;year&gt;2019&lt;/year&gt;&lt;/dates&gt;&lt;publisher&gt;John Wiley &amp;amp; Sons, Ltd&lt;/publisher&gt;&lt;isbn&gt;1465-1858&lt;/isbn&gt;&lt;accession-num&gt;CD011118&lt;/accession-num&gt;&lt;urls&gt;&lt;related-urls&gt;&lt;url&gt;https://doi.org//10.1002/14651858.CD011118.pub3&lt;/url&gt;&lt;/related-urls&gt;&lt;/urls&gt;&lt;electronic-resource-num&gt;10.1002/14651858.CD011118.pub3&lt;/electronic-resource-num&gt;&lt;/record&gt;&lt;/Cite&gt;&lt;/EndNote&gt;</w:instrText>
      </w:r>
      <w:r w:rsidR="00697110" w:rsidRPr="00F41BFA">
        <w:rPr>
          <w:sz w:val="22"/>
          <w:lang w:eastAsia="en-US"/>
        </w:rPr>
        <w:fldChar w:fldCharType="separate"/>
      </w:r>
      <w:r w:rsidR="00F32FB7" w:rsidRPr="00F41BFA">
        <w:rPr>
          <w:noProof/>
          <w:sz w:val="22"/>
          <w:lang w:eastAsia="en-US"/>
        </w:rPr>
        <w:t>(14)</w:t>
      </w:r>
      <w:r w:rsidR="00697110" w:rsidRPr="00F41BFA">
        <w:rPr>
          <w:sz w:val="22"/>
          <w:lang w:eastAsia="en-US"/>
        </w:rPr>
        <w:fldChar w:fldCharType="end"/>
      </w:r>
      <w:r w:rsidR="001F1300" w:rsidRPr="00F41BFA">
        <w:rPr>
          <w:sz w:val="22"/>
          <w:lang w:eastAsia="en-US"/>
        </w:rPr>
        <w:t xml:space="preserve">. </w:t>
      </w:r>
      <w:r w:rsidR="00095191" w:rsidRPr="00F41BFA">
        <w:rPr>
          <w:sz w:val="22"/>
          <w:lang w:eastAsia="en-US"/>
        </w:rPr>
        <w:t>Another r</w:t>
      </w:r>
      <w:r w:rsidR="00441461" w:rsidRPr="00F41BFA">
        <w:rPr>
          <w:sz w:val="22"/>
          <w:lang w:eastAsia="en-US"/>
        </w:rPr>
        <w:t>eview of</w:t>
      </w:r>
      <w:r w:rsidR="004C093D" w:rsidRPr="00F41BFA">
        <w:rPr>
          <w:sz w:val="22"/>
          <w:lang w:eastAsia="en-US"/>
        </w:rPr>
        <w:t xml:space="preserve"> the availability of e-health tools </w:t>
      </w:r>
      <w:r w:rsidR="00C739B2" w:rsidRPr="00F41BFA">
        <w:rPr>
          <w:sz w:val="22"/>
          <w:lang w:eastAsia="en-US"/>
        </w:rPr>
        <w:t>for paediatric pain</w:t>
      </w:r>
      <w:r w:rsidR="00095191" w:rsidRPr="00F41BFA">
        <w:rPr>
          <w:sz w:val="22"/>
          <w:lang w:eastAsia="en-US"/>
        </w:rPr>
        <w:t xml:space="preserve"> identified</w:t>
      </w:r>
      <w:r w:rsidR="00441461" w:rsidRPr="00F41BFA">
        <w:rPr>
          <w:sz w:val="22"/>
          <w:lang w:eastAsia="en-US"/>
        </w:rPr>
        <w:t xml:space="preserve"> </w:t>
      </w:r>
      <w:r w:rsidR="00364064" w:rsidRPr="00F41BFA">
        <w:rPr>
          <w:sz w:val="22"/>
          <w:lang w:eastAsia="en-US"/>
        </w:rPr>
        <w:t xml:space="preserve">53 </w:t>
      </w:r>
      <w:r w:rsidR="00281030" w:rsidRPr="00F41BFA">
        <w:rPr>
          <w:sz w:val="22"/>
          <w:lang w:eastAsia="en-US"/>
        </w:rPr>
        <w:t>tools</w:t>
      </w:r>
      <w:r w:rsidR="007D4D4B" w:rsidRPr="00F41BFA">
        <w:rPr>
          <w:sz w:val="22"/>
          <w:lang w:eastAsia="en-US"/>
        </w:rPr>
        <w:t xml:space="preserve"> </w:t>
      </w:r>
      <w:r w:rsidR="00697110" w:rsidRPr="00F41BFA">
        <w:rPr>
          <w:sz w:val="22"/>
          <w:lang w:eastAsia="en-US"/>
        </w:rPr>
        <w:fldChar w:fldCharType="begin">
          <w:fldData xml:space="preserve">PEVuZE5vdGU+PENpdGU+PEF1dGhvcj5IaWdnaW5zPC9BdXRob3I+PFllYXI+MjAxODwvWWVhcj48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</w:fldData>
        </w:fldChar>
      </w:r>
      <w:r w:rsidR="00826C97" w:rsidRPr="00F41BFA">
        <w:rPr>
          <w:sz w:val="22"/>
          <w:lang w:eastAsia="en-US"/>
        </w:rPr>
        <w:instrText xml:space="preserve"> ADDIN EN.CITE </w:instrText>
      </w:r>
      <w:r w:rsidR="00826C97" w:rsidRPr="00F41BFA">
        <w:rPr>
          <w:sz w:val="22"/>
          <w:lang w:eastAsia="en-US"/>
        </w:rPr>
        <w:fldChar w:fldCharType="begin">
          <w:fldData xml:space="preserve">PEVuZE5vdGU+PENpdGU+PEF1dGhvcj5IaWdnaW5zPC9BdXRob3I+PFllYXI+MjAxODwvWWVhcj48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</w:fldData>
        </w:fldChar>
      </w:r>
      <w:r w:rsidR="00826C97" w:rsidRPr="00F41BFA">
        <w:rPr>
          <w:sz w:val="22"/>
          <w:lang w:eastAsia="en-US"/>
        </w:rPr>
        <w:instrText xml:space="preserve"> ADDIN EN.CITE.DATA </w:instrText>
      </w:r>
      <w:r w:rsidR="00826C97" w:rsidRPr="00F41BFA">
        <w:rPr>
          <w:sz w:val="22"/>
          <w:lang w:eastAsia="en-US"/>
        </w:rPr>
      </w:r>
      <w:r w:rsidR="00826C97" w:rsidRPr="00F41BFA">
        <w:rPr>
          <w:sz w:val="22"/>
          <w:lang w:eastAsia="en-US"/>
        </w:rPr>
        <w:fldChar w:fldCharType="end"/>
      </w:r>
      <w:r w:rsidR="00697110" w:rsidRPr="00F41BFA">
        <w:rPr>
          <w:sz w:val="22"/>
          <w:lang w:eastAsia="en-US"/>
        </w:rPr>
      </w:r>
      <w:r w:rsidR="00697110" w:rsidRPr="00F41BFA">
        <w:rPr>
          <w:sz w:val="22"/>
          <w:lang w:eastAsia="en-US"/>
        </w:rPr>
        <w:fldChar w:fldCharType="separate"/>
      </w:r>
      <w:r w:rsidR="00F32FB7" w:rsidRPr="00F41BFA">
        <w:rPr>
          <w:noProof/>
          <w:sz w:val="22"/>
          <w:lang w:eastAsia="en-US"/>
        </w:rPr>
        <w:t>(15)</w:t>
      </w:r>
      <w:r w:rsidR="00697110" w:rsidRPr="00F41BFA">
        <w:rPr>
          <w:sz w:val="22"/>
          <w:lang w:eastAsia="en-US"/>
        </w:rPr>
        <w:fldChar w:fldCharType="end"/>
      </w:r>
      <w:r w:rsidR="00020605" w:rsidRPr="00F41BFA">
        <w:rPr>
          <w:sz w:val="22"/>
          <w:lang w:eastAsia="en-US"/>
        </w:rPr>
        <w:t xml:space="preserve">, </w:t>
      </w:r>
      <w:r w:rsidR="008A2A61" w:rsidRPr="00F41BFA">
        <w:rPr>
          <w:sz w:val="22"/>
          <w:lang w:eastAsia="en-US"/>
        </w:rPr>
        <w:t>12</w:t>
      </w:r>
      <w:r w:rsidR="00E12F82" w:rsidRPr="00F41BFA">
        <w:rPr>
          <w:sz w:val="22"/>
          <w:lang w:eastAsia="en-US"/>
        </w:rPr>
        <w:t xml:space="preserve"> of which </w:t>
      </w:r>
      <w:r w:rsidR="00020605" w:rsidRPr="00F41BFA">
        <w:rPr>
          <w:sz w:val="22"/>
          <w:lang w:eastAsia="en-US"/>
        </w:rPr>
        <w:t xml:space="preserve">were intended for </w:t>
      </w:r>
      <w:r w:rsidR="000A184A" w:rsidRPr="00F41BFA">
        <w:rPr>
          <w:sz w:val="22"/>
          <w:lang w:eastAsia="en-US"/>
        </w:rPr>
        <w:t xml:space="preserve">chronic pain </w:t>
      </w:r>
      <w:r w:rsidR="00020605" w:rsidRPr="00F41BFA">
        <w:rPr>
          <w:sz w:val="22"/>
          <w:lang w:eastAsia="en-US"/>
        </w:rPr>
        <w:t>manageme</w:t>
      </w:r>
      <w:r w:rsidR="000A184A" w:rsidRPr="00F41BFA">
        <w:rPr>
          <w:sz w:val="22"/>
          <w:lang w:eastAsia="en-US"/>
        </w:rPr>
        <w:t>nt. Online adolescent chronic pain</w:t>
      </w:r>
      <w:r w:rsidR="00020605" w:rsidRPr="00F41BFA">
        <w:rPr>
          <w:sz w:val="22"/>
          <w:lang w:eastAsia="en-US"/>
        </w:rPr>
        <w:t xml:space="preserve"> programs</w:t>
      </w:r>
      <w:r w:rsidR="00380690" w:rsidRPr="00F41BFA">
        <w:rPr>
          <w:sz w:val="22"/>
          <w:lang w:eastAsia="en-US"/>
        </w:rPr>
        <w:t xml:space="preserve"> successfully developed in the United States (US) and Canada</w:t>
      </w:r>
      <w:r w:rsidR="00020605" w:rsidRPr="00F41BFA">
        <w:rPr>
          <w:sz w:val="22"/>
          <w:lang w:eastAsia="en-US"/>
        </w:rPr>
        <w:t xml:space="preserve"> include WebMAP </w:t>
      </w:r>
      <w:r w:rsidR="00020605" w:rsidRPr="00F41BFA">
        <w:rPr>
          <w:sz w:val="22"/>
          <w:lang w:eastAsia="en-US"/>
        </w:rPr>
        <w:fldChar w:fldCharType="begin">
          <w:fldData xml:space="preserve">PEVuZE5vdGU+PENpdGU+PEF1dGhvcj5QYWxlcm1vPC9BdXRob3I+PFllYXI+MjAxNjwvWWVhcj48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</w:fldData>
        </w:fldChar>
      </w:r>
      <w:r w:rsidR="00826C97" w:rsidRPr="00F41BFA">
        <w:rPr>
          <w:sz w:val="22"/>
          <w:lang w:eastAsia="en-US"/>
        </w:rPr>
        <w:instrText xml:space="preserve"> ADDIN EN.CITE </w:instrText>
      </w:r>
      <w:r w:rsidR="00826C97" w:rsidRPr="00F41BFA">
        <w:rPr>
          <w:sz w:val="22"/>
          <w:lang w:eastAsia="en-US"/>
        </w:rPr>
        <w:fldChar w:fldCharType="begin">
          <w:fldData xml:space="preserve">PEVuZE5vdGU+PENpdGU+PEF1dGhvcj5QYWxlcm1vPC9BdXRob3I+PFllYXI+MjAxNjwvWWVhcj48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</w:fldData>
        </w:fldChar>
      </w:r>
      <w:r w:rsidR="00826C97" w:rsidRPr="00F41BFA">
        <w:rPr>
          <w:sz w:val="22"/>
          <w:lang w:eastAsia="en-US"/>
        </w:rPr>
        <w:instrText xml:space="preserve"> ADDIN EN.CITE.DATA </w:instrText>
      </w:r>
      <w:r w:rsidR="00826C97" w:rsidRPr="00F41BFA">
        <w:rPr>
          <w:sz w:val="22"/>
          <w:lang w:eastAsia="en-US"/>
        </w:rPr>
      </w:r>
      <w:r w:rsidR="00826C97" w:rsidRPr="00F41BFA">
        <w:rPr>
          <w:sz w:val="22"/>
          <w:lang w:eastAsia="en-US"/>
        </w:rPr>
        <w:fldChar w:fldCharType="end"/>
      </w:r>
      <w:r w:rsidR="00020605" w:rsidRPr="00F41BFA">
        <w:rPr>
          <w:sz w:val="22"/>
          <w:lang w:eastAsia="en-US"/>
        </w:rPr>
      </w:r>
      <w:r w:rsidR="00020605" w:rsidRPr="00F41BFA">
        <w:rPr>
          <w:sz w:val="22"/>
          <w:lang w:eastAsia="en-US"/>
        </w:rPr>
        <w:fldChar w:fldCharType="separate"/>
      </w:r>
      <w:r w:rsidR="00F32FB7" w:rsidRPr="00F41BFA">
        <w:rPr>
          <w:noProof/>
          <w:sz w:val="22"/>
          <w:lang w:eastAsia="en-US"/>
        </w:rPr>
        <w:t>(16)</w:t>
      </w:r>
      <w:r w:rsidR="00020605" w:rsidRPr="00F41BFA">
        <w:rPr>
          <w:sz w:val="22"/>
          <w:lang w:eastAsia="en-US"/>
        </w:rPr>
        <w:fldChar w:fldCharType="end"/>
      </w:r>
      <w:r w:rsidR="00020605" w:rsidRPr="00F41BFA">
        <w:rPr>
          <w:sz w:val="22"/>
          <w:lang w:eastAsia="en-US"/>
        </w:rPr>
        <w:t xml:space="preserve"> and iCanCope</w:t>
      </w:r>
      <w:r w:rsidR="00020605" w:rsidRPr="00F41BFA">
        <w:rPr>
          <w:rFonts w:cs="Arial"/>
          <w:sz w:val="22"/>
          <w:lang w:eastAsia="en-US"/>
        </w:rPr>
        <w:t>™</w:t>
      </w:r>
      <w:r w:rsidR="00950F38" w:rsidRPr="00F41BFA">
        <w:rPr>
          <w:rFonts w:cs="Arial"/>
          <w:sz w:val="22"/>
          <w:lang w:eastAsia="en-US"/>
        </w:rPr>
        <w:t xml:space="preserve"> respectively</w:t>
      </w:r>
      <w:r w:rsidR="00020605" w:rsidRPr="00F41BFA">
        <w:rPr>
          <w:rFonts w:cs="Arial"/>
          <w:sz w:val="22"/>
          <w:lang w:eastAsia="en-US"/>
        </w:rPr>
        <w:t xml:space="preserve"> </w:t>
      </w:r>
      <w:r w:rsidR="00020605" w:rsidRPr="00F41BFA">
        <w:rPr>
          <w:rFonts w:cs="Arial"/>
          <w:sz w:val="22"/>
          <w:lang w:eastAsia="en-US"/>
        </w:rPr>
        <w:fldChar w:fldCharType="begin">
          <w:fldData xml:space="preserve">PEVuZE5vdGU+PENpdGU+PEF1dGhvcj5TdGluc29uPC9BdXRob3I+PFllYXI+MjAxNDwvWWVhcj48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</w:fldData>
        </w:fldChar>
      </w:r>
      <w:r w:rsidR="00826C97" w:rsidRPr="00F41BFA">
        <w:rPr>
          <w:rFonts w:cs="Arial"/>
          <w:sz w:val="22"/>
          <w:lang w:eastAsia="en-US"/>
        </w:rPr>
        <w:instrText xml:space="preserve"> ADDIN EN.CITE </w:instrText>
      </w:r>
      <w:r w:rsidR="00826C97" w:rsidRPr="00F41BFA">
        <w:rPr>
          <w:rFonts w:cs="Arial"/>
          <w:sz w:val="22"/>
          <w:lang w:eastAsia="en-US"/>
        </w:rPr>
        <w:fldChar w:fldCharType="begin">
          <w:fldData xml:space="preserve">PEVuZE5vdGU+PENpdGU+PEF1dGhvcj5TdGluc29uPC9BdXRob3I+PFllYXI+MjAxNDwvWWVhcj48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</w:fldData>
        </w:fldChar>
      </w:r>
      <w:r w:rsidR="00826C97" w:rsidRPr="00F41BFA">
        <w:rPr>
          <w:rFonts w:cs="Arial"/>
          <w:sz w:val="22"/>
          <w:lang w:eastAsia="en-US"/>
        </w:rPr>
        <w:instrText xml:space="preserve"> ADDIN EN.CITE.DATA </w:instrText>
      </w:r>
      <w:r w:rsidR="00826C97" w:rsidRPr="00F41BFA">
        <w:rPr>
          <w:rFonts w:cs="Arial"/>
          <w:sz w:val="22"/>
          <w:lang w:eastAsia="en-US"/>
        </w:rPr>
      </w:r>
      <w:r w:rsidR="00826C97" w:rsidRPr="00F41BFA">
        <w:rPr>
          <w:rFonts w:cs="Arial"/>
          <w:sz w:val="22"/>
          <w:lang w:eastAsia="en-US"/>
        </w:rPr>
        <w:fldChar w:fldCharType="end"/>
      </w:r>
      <w:r w:rsidR="00020605" w:rsidRPr="00F41BFA">
        <w:rPr>
          <w:rFonts w:cs="Arial"/>
          <w:sz w:val="22"/>
          <w:lang w:eastAsia="en-US"/>
        </w:rPr>
      </w:r>
      <w:r w:rsidR="00020605" w:rsidRPr="00F41BFA">
        <w:rPr>
          <w:rFonts w:cs="Arial"/>
          <w:sz w:val="22"/>
          <w:lang w:eastAsia="en-US"/>
        </w:rPr>
        <w:fldChar w:fldCharType="separate"/>
      </w:r>
      <w:r w:rsidR="00F32FB7" w:rsidRPr="00F41BFA">
        <w:rPr>
          <w:rFonts w:cs="Arial"/>
          <w:noProof/>
          <w:sz w:val="22"/>
          <w:lang w:eastAsia="en-US"/>
        </w:rPr>
        <w:t>(17, 18)</w:t>
      </w:r>
      <w:r w:rsidR="00020605" w:rsidRPr="00F41BFA">
        <w:rPr>
          <w:rFonts w:cs="Arial"/>
          <w:sz w:val="22"/>
          <w:lang w:eastAsia="en-US"/>
        </w:rPr>
        <w:fldChar w:fldCharType="end"/>
      </w:r>
      <w:r w:rsidR="00082C47" w:rsidRPr="00F41BFA">
        <w:rPr>
          <w:rFonts w:cs="Arial"/>
          <w:sz w:val="22"/>
          <w:lang w:eastAsia="en-US"/>
        </w:rPr>
        <w:t>.</w:t>
      </w:r>
      <w:r w:rsidRPr="00F41BFA">
        <w:rPr>
          <w:rFonts w:cs="Arial"/>
          <w:sz w:val="22"/>
          <w:lang w:eastAsia="en-US"/>
        </w:rPr>
        <w:t xml:space="preserve"> </w:t>
      </w:r>
      <w:r w:rsidR="00B96285" w:rsidRPr="00F41BFA">
        <w:rPr>
          <w:rFonts w:cs="Arial"/>
          <w:sz w:val="22"/>
          <w:lang w:eastAsia="en-US"/>
        </w:rPr>
        <w:t>T</w:t>
      </w:r>
      <w:r w:rsidR="00C91816" w:rsidRPr="00F41BFA">
        <w:rPr>
          <w:sz w:val="22"/>
          <w:lang w:eastAsia="en-US"/>
        </w:rPr>
        <w:t>here has n</w:t>
      </w:r>
      <w:r w:rsidR="00950F38" w:rsidRPr="00F41BFA">
        <w:rPr>
          <w:sz w:val="22"/>
          <w:lang w:eastAsia="en-US"/>
        </w:rPr>
        <w:t xml:space="preserve">ot </w:t>
      </w:r>
      <w:r w:rsidR="00B96285" w:rsidRPr="00F41BFA">
        <w:rPr>
          <w:sz w:val="22"/>
          <w:lang w:eastAsia="en-US"/>
        </w:rPr>
        <w:t xml:space="preserve">however </w:t>
      </w:r>
      <w:r w:rsidR="00950F38" w:rsidRPr="00F41BFA">
        <w:rPr>
          <w:sz w:val="22"/>
          <w:lang w:eastAsia="en-US"/>
        </w:rPr>
        <w:t xml:space="preserve">been an interdisciplinary </w:t>
      </w:r>
      <w:r w:rsidR="00C91816" w:rsidRPr="00F41BFA">
        <w:rPr>
          <w:sz w:val="22"/>
          <w:lang w:eastAsia="en-US"/>
        </w:rPr>
        <w:t>multi-modal interven</w:t>
      </w:r>
      <w:r w:rsidR="0015708D" w:rsidRPr="00F41BFA">
        <w:rPr>
          <w:sz w:val="22"/>
          <w:lang w:eastAsia="en-US"/>
        </w:rPr>
        <w:t>tion developed for adolescent chronic pain</w:t>
      </w:r>
      <w:r w:rsidR="00C91816" w:rsidRPr="00F41BFA">
        <w:rPr>
          <w:sz w:val="22"/>
          <w:lang w:eastAsia="en-US"/>
        </w:rPr>
        <w:t xml:space="preserve"> in</w:t>
      </w:r>
      <w:r w:rsidR="00987852" w:rsidRPr="00F41BFA">
        <w:rPr>
          <w:sz w:val="22"/>
          <w:lang w:eastAsia="en-US"/>
        </w:rPr>
        <w:t xml:space="preserve"> a UK context.</w:t>
      </w:r>
      <w:r w:rsidR="001B1614" w:rsidRPr="00F41BFA">
        <w:rPr>
          <w:sz w:val="22"/>
          <w:lang w:eastAsia="en-US"/>
        </w:rPr>
        <w:t xml:space="preserve"> </w:t>
      </w:r>
    </w:p>
    <w:p w14:paraId="160AE945" w14:textId="2433BD82" w:rsidR="001C6D02" w:rsidRPr="00F41BFA" w:rsidRDefault="002B695C" w:rsidP="00DF2EE8">
      <w:pPr>
        <w:rPr>
          <w:sz w:val="22"/>
          <w:lang w:eastAsia="en-US"/>
        </w:rPr>
      </w:pPr>
      <w:r w:rsidRPr="00F41BFA">
        <w:rPr>
          <w:sz w:val="22"/>
        </w:rPr>
        <w:t xml:space="preserve">Insights from adolescents in the UK are </w:t>
      </w:r>
      <w:r w:rsidR="00F11821" w:rsidRPr="00F41BFA">
        <w:rPr>
          <w:sz w:val="22"/>
        </w:rPr>
        <w:t xml:space="preserve">important as their needs may differ based on their experiences of healthcare, </w:t>
      </w:r>
      <w:r w:rsidR="00456B02" w:rsidRPr="00F41BFA">
        <w:rPr>
          <w:sz w:val="22"/>
        </w:rPr>
        <w:t xml:space="preserve">along with </w:t>
      </w:r>
      <w:r w:rsidR="00F11821" w:rsidRPr="00F41BFA">
        <w:rPr>
          <w:sz w:val="22"/>
        </w:rPr>
        <w:t>their experiences of chronic pain in various social contexts</w:t>
      </w:r>
      <w:r w:rsidR="00826C97" w:rsidRPr="00F41BFA">
        <w:rPr>
          <w:sz w:val="22"/>
        </w:rPr>
        <w:t xml:space="preserve"> </w:t>
      </w:r>
      <w:r w:rsidR="00826C97" w:rsidRPr="00F41BFA">
        <w:rPr>
          <w:sz w:val="22"/>
        </w:rPr>
        <w:fldChar w:fldCharType="begin"/>
      </w:r>
      <w:r w:rsidR="00C52699" w:rsidRPr="00F41BFA">
        <w:rPr>
          <w:sz w:val="22"/>
        </w:rPr>
        <w:instrText xml:space="preserve"> ADDIN EN.CITE &lt;EndNote&gt;&lt;Cite&gt;&lt;Author&gt;Viner&lt;/Author&gt;&lt;Year&gt;2012&lt;/Year&gt;&lt;RecNum&gt;62&lt;/RecNum&gt;&lt;DisplayText&gt;(19)&lt;/DisplayText&gt;&lt;record&gt;&lt;rec-number&gt;62&lt;/rec-number&gt;&lt;foreign-keys&gt;&lt;key app="EN" db-id="fzezxfsa7sx5sde520upzrzofe0xwzdfz29r" timestamp="1591886792"&gt;62&lt;/key&gt;&lt;/foreign-keys&gt;&lt;ref-type name="Journal Article"&gt;17&lt;/ref-type&gt;&lt;contributors&gt;&lt;authors&gt;&lt;author&gt;Viner, Russell M.&lt;/author&gt;&lt;author&gt;Ozer, Elizabeth M.&lt;/author&gt;&lt;author&gt;Denny, Simon&lt;/author&gt;&lt;author&gt;Marmot, Michael&lt;/author&gt;&lt;author&gt;Resnick, Michael&lt;/author&gt;&lt;author&gt;Fatusi, Adesegun&lt;/author&gt;&lt;author&gt;Currie, Candace&lt;/author&gt;&lt;/authors&gt;&lt;/contributors&gt;&lt;titles&gt;&lt;title&gt;Adolescence and the social determinants of health&lt;/title&gt;&lt;secondary-title&gt;The Lancet&lt;/secondary-title&gt;&lt;/titles&gt;&lt;periodical&gt;&lt;full-title&gt;The Lancet&lt;/full-title&gt;&lt;/periodical&gt;&lt;pages&gt;1641-1652&lt;/pages&gt;&lt;volume&gt;379&lt;/volume&gt;&lt;number&gt;9826&lt;/number&gt;&lt;dates&gt;&lt;year&gt;2012&lt;/year&gt;&lt;pub-dates&gt;&lt;date&gt;2012/04/28/&lt;/date&gt;&lt;/pub-dates&gt;&lt;/dates&gt;&lt;isbn&gt;0140-6736&lt;/isbn&gt;&lt;urls&gt;&lt;related-urls&gt;&lt;url&gt;http://www.sciencedirect.com/science/article/pii/S0140673612601494&lt;/url&gt;&lt;/related-urls&gt;&lt;/urls&gt;&lt;electronic-resource-num&gt;https://doi.org/10.1016/S0140-6736(12)60149-4&lt;/electronic-resource-num&gt;&lt;/record&gt;&lt;/Cite&gt;&lt;/EndNote&gt;</w:instrText>
      </w:r>
      <w:r w:rsidR="00826C97" w:rsidRPr="00F41BFA">
        <w:rPr>
          <w:sz w:val="22"/>
        </w:rPr>
        <w:fldChar w:fldCharType="separate"/>
      </w:r>
      <w:r w:rsidR="00C52699" w:rsidRPr="00F41BFA">
        <w:rPr>
          <w:noProof/>
          <w:sz w:val="22"/>
        </w:rPr>
        <w:t>(19)</w:t>
      </w:r>
      <w:r w:rsidR="00826C97" w:rsidRPr="00F41BFA">
        <w:rPr>
          <w:sz w:val="22"/>
        </w:rPr>
        <w:fldChar w:fldCharType="end"/>
      </w:r>
      <w:r w:rsidR="00F11821" w:rsidRPr="00F41BFA">
        <w:rPr>
          <w:sz w:val="22"/>
        </w:rPr>
        <w:t>.</w:t>
      </w:r>
      <w:r w:rsidR="0056606D" w:rsidRPr="00F41BFA">
        <w:rPr>
          <w:sz w:val="22"/>
        </w:rPr>
        <w:t xml:space="preserve"> For example, in the UK, the NHS offers free access to </w:t>
      </w:r>
      <w:r w:rsidR="00304C0A" w:rsidRPr="00F41BFA">
        <w:rPr>
          <w:sz w:val="22"/>
        </w:rPr>
        <w:t>chronic pain m</w:t>
      </w:r>
      <w:r w:rsidR="0056606D" w:rsidRPr="00F41BFA">
        <w:rPr>
          <w:sz w:val="22"/>
        </w:rPr>
        <w:t>anagement programmes following GP referral</w:t>
      </w:r>
      <w:r w:rsidR="00563316" w:rsidRPr="00F41BFA">
        <w:rPr>
          <w:sz w:val="22"/>
        </w:rPr>
        <w:t>, whereas</w:t>
      </w:r>
      <w:r w:rsidR="00304C0A" w:rsidRPr="00F41BFA">
        <w:rPr>
          <w:sz w:val="22"/>
        </w:rPr>
        <w:t xml:space="preserve"> in the USA insurance companies review requests for specialist consultation</w:t>
      </w:r>
      <w:r w:rsidR="00026725" w:rsidRPr="00F41BFA">
        <w:rPr>
          <w:sz w:val="22"/>
        </w:rPr>
        <w:t xml:space="preserve"> </w:t>
      </w:r>
      <w:r w:rsidR="00026725" w:rsidRPr="00F41BFA">
        <w:rPr>
          <w:sz w:val="22"/>
        </w:rPr>
        <w:fldChar w:fldCharType="begin"/>
      </w:r>
      <w:r w:rsidR="00026725" w:rsidRPr="00F41BFA">
        <w:rPr>
          <w:sz w:val="22"/>
        </w:rPr>
        <w:instrText xml:space="preserve"> ADDIN EN.CITE &lt;EndNote&gt;&lt;Cite&gt;&lt;Author&gt;Cucchiaro&lt;/Author&gt;&lt;Year&gt;2017&lt;/Year&gt;&lt;RecNum&gt;63&lt;/RecNum&gt;&lt;DisplayText&gt;(20)&lt;/DisplayText&gt;&lt;record&gt;&lt;rec-number&gt;63&lt;/rec-number&gt;&lt;foreign-keys&gt;&lt;key app="EN" db-id="fzezxfsa7sx5sde520upzrzofe0xwzdfz29r" timestamp="1591889242"&gt;63&lt;/key&gt;&lt;/foreign-keys&gt;&lt;ref-type name="Journal Article"&gt;17&lt;/ref-type&gt;&lt;contributors&gt;&lt;authors&gt;&lt;author&gt;Cucchiaro, Giovanni&lt;/author&gt;&lt;author&gt;Schwartz, Jennifer&lt;/author&gt;&lt;author&gt;Hutchason, Alec&lt;/author&gt;&lt;author&gt;Ornelas, Beatriz&lt;/author&gt;&lt;/authors&gt;&lt;/contributors&gt;&lt;titles&gt;&lt;title&gt;Chronic Pain in Children: A Look at the Referral Process to a Pediatric Pain Clinic&lt;/title&gt;&lt;secondary-title&gt;International journal of pediatrics&lt;/secondary-title&gt;&lt;alt-title&gt;Int J Pediatr&lt;/alt-title&gt;&lt;/titles&gt;&lt;periodical&gt;&lt;full-title&gt;International journal of pediatrics&lt;/full-title&gt;&lt;abbr-1&gt;Int J Pediatr&lt;/abbr-1&gt;&lt;/periodical&gt;&lt;alt-periodical&gt;&lt;full-title&gt;International journal of pediatrics&lt;/full-title&gt;&lt;abbr-1&gt;Int J Pediatr&lt;/abbr-1&gt;&lt;/alt-periodical&gt;&lt;pages&gt;8769402-8769402&lt;/pages&gt;&lt;volume&gt;2017&lt;/volume&gt;&lt;edition&gt;2017/03/22&lt;/edition&gt;&lt;dates&gt;&lt;year&gt;2017&lt;/year&gt;&lt;/dates&gt;&lt;publisher&gt;Hindawi&lt;/publisher&gt;&lt;isbn&gt;1687-9740&amp;#xD;1687-9759&lt;/isbn&gt;&lt;accession-num&gt;28421117&lt;/accession-num&gt;&lt;urls&gt;&lt;related-urls&gt;&lt;url&gt;https://pubmed.ncbi.nlm.nih.gov/28421117&lt;/url&gt;&lt;url&gt;https://www.ncbi.nlm.nih.gov/pmc/articles/PMC5380848/&lt;/url&gt;&lt;/related-urls&gt;&lt;/urls&gt;&lt;electronic-resource-num&gt;10.1155/2017/8769402&lt;/electronic-resource-num&gt;&lt;remote-database-name&gt;PubMed&lt;/remote-database-name&gt;&lt;language&gt;eng&lt;/language&gt;&lt;/record&gt;&lt;/Cite&gt;&lt;/EndNote&gt;</w:instrText>
      </w:r>
      <w:r w:rsidR="00026725" w:rsidRPr="00F41BFA">
        <w:rPr>
          <w:sz w:val="22"/>
        </w:rPr>
        <w:fldChar w:fldCharType="separate"/>
      </w:r>
      <w:r w:rsidR="00026725" w:rsidRPr="00F41BFA">
        <w:rPr>
          <w:noProof/>
          <w:sz w:val="22"/>
        </w:rPr>
        <w:t>(20)</w:t>
      </w:r>
      <w:r w:rsidR="00026725" w:rsidRPr="00F41BFA">
        <w:rPr>
          <w:sz w:val="22"/>
        </w:rPr>
        <w:fldChar w:fldCharType="end"/>
      </w:r>
      <w:r w:rsidR="00304C0A" w:rsidRPr="00F41BFA">
        <w:rPr>
          <w:sz w:val="22"/>
        </w:rPr>
        <w:t xml:space="preserve">. </w:t>
      </w:r>
      <w:r w:rsidR="00F90E57" w:rsidRPr="00F41BFA">
        <w:rPr>
          <w:sz w:val="22"/>
          <w:lang w:eastAsia="en-US"/>
        </w:rPr>
        <w:t>A</w:t>
      </w:r>
      <w:r w:rsidR="00060D38" w:rsidRPr="00F41BFA">
        <w:rPr>
          <w:sz w:val="22"/>
          <w:lang w:eastAsia="en-US"/>
        </w:rPr>
        <w:t>t a population-level</w:t>
      </w:r>
      <w:r w:rsidR="0040233C" w:rsidRPr="00F41BFA">
        <w:rPr>
          <w:sz w:val="22"/>
          <w:lang w:eastAsia="en-US"/>
        </w:rPr>
        <w:t xml:space="preserve">, </w:t>
      </w:r>
      <w:r w:rsidR="00F90E57" w:rsidRPr="00F41BFA">
        <w:rPr>
          <w:sz w:val="22"/>
          <w:lang w:eastAsia="en-US"/>
        </w:rPr>
        <w:t xml:space="preserve">adolescents may identify a range of different priorities and problems </w:t>
      </w:r>
      <w:r w:rsidR="0040233C" w:rsidRPr="00F41BFA">
        <w:rPr>
          <w:sz w:val="22"/>
          <w:lang w:eastAsia="en-US"/>
        </w:rPr>
        <w:t>which require different solutions to successfully implement an intervention in the real-world</w:t>
      </w:r>
      <w:r w:rsidR="00505A93" w:rsidRPr="00F41BFA">
        <w:rPr>
          <w:sz w:val="22"/>
        </w:rPr>
        <w:t xml:space="preserve"> </w:t>
      </w:r>
      <w:r w:rsidR="00505A93" w:rsidRPr="00F41BFA">
        <w:rPr>
          <w:sz w:val="22"/>
        </w:rPr>
        <w:fldChar w:fldCharType="begin"/>
      </w:r>
      <w:r w:rsidR="00026725" w:rsidRPr="00F41BFA">
        <w:rPr>
          <w:sz w:val="22"/>
        </w:rPr>
        <w:instrText xml:space="preserve"> ADDIN EN.CITE &lt;EndNote&gt;&lt;Cite&gt;&lt;Author&gt;Cathain&lt;/Author&gt;&lt;Year&gt;2019&lt;/Year&gt;&lt;RecNum&gt;17&lt;/RecNum&gt;&lt;DisplayText&gt;(21)&lt;/DisplayText&gt;&lt;record&gt;&lt;rec-number&gt;17&lt;/rec-number&gt;&lt;foreign-keys&gt;&lt;key app="EN" db-id="fzezxfsa7sx5sde520upzrzofe0xwzdfz29r" timestamp="1591547383"&gt;17&lt;/key&gt;&lt;/foreign-keys&gt;&lt;ref-type name="Journal Article"&gt;17&lt;/ref-type&gt;&lt;contributors&gt;&lt;authors&gt;&lt;author&gt;Cathain, Alicia&lt;/author&gt;&lt;author&gt;Croot, Liz&lt;/author&gt;&lt;author&gt;Duncan, Edward&lt;/author&gt;&lt;author&gt;Rousseau, Nikki&lt;/author&gt;&lt;author&gt;Sworn, Katie&lt;/author&gt;&lt;author&gt;Turner, Katrina M.&lt;/author&gt;&lt;author&gt;Yardley, Lucy&lt;/author&gt;&lt;author&gt;Hoddinott, Pat&lt;/author&gt;&lt;/authors&gt;&lt;/contributors&gt;&lt;titles&gt;&lt;title&gt;Guidance on how to develop complex interventions to improve health and healthcare&lt;/title&gt;&lt;secondary-title&gt;BMJ Open&lt;/secondary-title&gt;&lt;/titles&gt;&lt;periodical&gt;&lt;full-title&gt;BMJ Open&lt;/full-title&gt;&lt;/periodical&gt;&lt;pages&gt;e029954&lt;/pages&gt;&lt;volume&gt;9&lt;/volume&gt;&lt;number&gt;8&lt;/number&gt;&lt;dates&gt;&lt;year&gt;2019&lt;/year&gt;&lt;/dates&gt;&lt;urls&gt;&lt;related-urls&gt;&lt;url&gt;http://bmjopen.bmj.com/content/9/8/e029954.abstract&lt;/url&gt;&lt;/related-urls&gt;&lt;/urls&gt;&lt;electronic-resource-num&gt;10.1136/bmjopen-2019-029954&lt;/electronic-resource-num&gt;&lt;/record&gt;&lt;/Cite&gt;&lt;/EndNote&gt;</w:instrText>
      </w:r>
      <w:r w:rsidR="00505A93" w:rsidRPr="00F41BFA">
        <w:rPr>
          <w:sz w:val="22"/>
        </w:rPr>
        <w:fldChar w:fldCharType="separate"/>
      </w:r>
      <w:r w:rsidR="00026725" w:rsidRPr="00F41BFA">
        <w:rPr>
          <w:noProof/>
          <w:sz w:val="22"/>
        </w:rPr>
        <w:t>(21)</w:t>
      </w:r>
      <w:r w:rsidR="00505A93" w:rsidRPr="00F41BFA">
        <w:rPr>
          <w:sz w:val="22"/>
        </w:rPr>
        <w:fldChar w:fldCharType="end"/>
      </w:r>
      <w:r w:rsidR="0040233C" w:rsidRPr="00F41BFA">
        <w:rPr>
          <w:sz w:val="22"/>
        </w:rPr>
        <w:t>.</w:t>
      </w:r>
      <w:r w:rsidR="006872CA" w:rsidRPr="00F41BFA">
        <w:rPr>
          <w:sz w:val="22"/>
        </w:rPr>
        <w:t xml:space="preserve"> </w:t>
      </w:r>
      <w:r w:rsidR="006872CA" w:rsidRPr="00F41BFA">
        <w:rPr>
          <w:sz w:val="22"/>
          <w:lang w:eastAsia="en-US"/>
        </w:rPr>
        <w:t xml:space="preserve">Understanding the needs of </w:t>
      </w:r>
      <w:r w:rsidR="006872CA" w:rsidRPr="00F41BFA">
        <w:rPr>
          <w:sz w:val="22"/>
          <w:lang w:eastAsia="en-US"/>
        </w:rPr>
        <w:lastRenderedPageBreak/>
        <w:t xml:space="preserve">this population and gathering their views as potential users of a new resource reflects the MRC guidance for developing complex interventions, and integrates the Person-Based Approach </w:t>
      </w:r>
      <w:r w:rsidR="006872CA" w:rsidRPr="00F41BFA">
        <w:rPr>
          <w:sz w:val="22"/>
          <w:lang w:eastAsia="en-US"/>
        </w:rPr>
        <w:fldChar w:fldCharType="begin"/>
      </w:r>
      <w:r w:rsidR="00026725" w:rsidRPr="00F41BFA">
        <w:rPr>
          <w:sz w:val="22"/>
          <w:lang w:eastAsia="en-US"/>
        </w:rPr>
        <w:instrText xml:space="preserve"> ADDIN EN.CITE &lt;EndNote&gt;&lt;Cite&gt;&lt;Author&gt;Yardley&lt;/Author&gt;&lt;Year&gt;2015&lt;/Year&gt;&lt;RecNum&gt;18&lt;/RecNum&gt;&lt;DisplayText&gt;(22)&lt;/DisplayText&gt;&lt;record&gt;&lt;rec-number&gt;18&lt;/rec-number&gt;&lt;foreign-keys&gt;&lt;key app="EN" db-id="fzezxfsa7sx5sde520upzrzofe0xwzdfz29r" timestamp="1591547384"&gt;18&lt;/key&gt;&lt;/foreign-keys&gt;&lt;ref-type name="Journal Article"&gt;17&lt;/ref-type&gt;&lt;contributors&gt;&lt;authors&gt;&lt;author&gt;Yardley, L.&lt;/author&gt;&lt;author&gt;Morrison, L.&lt;/author&gt;&lt;author&gt;Bradbury, K.&lt;/author&gt;&lt;author&gt;Muller, I.&lt;/author&gt;&lt;/authors&gt;&lt;/contributors&gt;&lt;auth-address&gt;Department of Psychology, Faculty of Social and Human Sciences, University of Southampton, Southampton, United Kingdom. L.Yardley@soton.ac.uk.&lt;/auth-addres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edition&gt;2015/02/03&lt;/edition&gt;&lt;keywords&gt;&lt;keyword&gt;*Health Behavior&lt;/keyword&gt;&lt;keyword&gt;Humans&lt;/keyword&gt;&lt;keyword&gt;Internet&lt;/keyword&gt;&lt;keyword&gt;*Patient Care Planning&lt;/keyword&gt;&lt;keyword&gt;Patient Education as Topic/*methods&lt;/keyword&gt;&lt;keyword&gt;Qualitative Research&lt;/keyword&gt;&lt;keyword&gt;*Self Care&lt;/keyword&gt;&lt;keyword&gt;behavior change.&lt;/keyword&gt;&lt;keyword&gt;evaluation studies&lt;/keyword&gt;&lt;keyword&gt;feasibility studies&lt;/keyword&gt;&lt;keyword&gt;health promotion&lt;/keyword&gt;&lt;keyword&gt;patient education&lt;/keyword&gt;&lt;keyword&gt;person-based approach&lt;/keyword&gt;&lt;keyword&gt;professional education&lt;/keyword&gt;&lt;/keywords&gt;&lt;dates&gt;&lt;year&gt;2015&lt;/year&gt;&lt;pub-dates&gt;&lt;date&gt;Jan 30&lt;/date&gt;&lt;/pub-dates&gt;&lt;/dates&gt;&lt;isbn&gt;1438-8871 (Electronic)&amp;#xD;1438-8871 (Linking)&lt;/isbn&gt;&lt;accession-num&gt;25639757&lt;/accession-num&gt;&lt;urls&gt;&lt;related-urls&gt;&lt;url&gt;https://www.ncbi.nlm.nih.gov/pubmed/25639757&lt;/url&gt;&lt;/related-urls&gt;&lt;/urls&gt;&lt;custom2&gt;PMC4327440&lt;/custom2&gt;&lt;electronic-resource-num&gt;10.2196/jmir.4055&lt;/electronic-resource-num&gt;&lt;/record&gt;&lt;/Cite&gt;&lt;/EndNote&gt;</w:instrText>
      </w:r>
      <w:r w:rsidR="006872CA" w:rsidRPr="00F41BFA">
        <w:rPr>
          <w:sz w:val="22"/>
          <w:lang w:eastAsia="en-US"/>
        </w:rPr>
        <w:fldChar w:fldCharType="separate"/>
      </w:r>
      <w:r w:rsidR="00026725" w:rsidRPr="00F41BFA">
        <w:rPr>
          <w:noProof/>
          <w:sz w:val="22"/>
          <w:lang w:eastAsia="en-US"/>
        </w:rPr>
        <w:t>(22)</w:t>
      </w:r>
      <w:r w:rsidR="006872CA" w:rsidRPr="00F41BFA">
        <w:rPr>
          <w:sz w:val="22"/>
          <w:lang w:eastAsia="en-US"/>
        </w:rPr>
        <w:fldChar w:fldCharType="end"/>
      </w:r>
      <w:r w:rsidR="006872CA" w:rsidRPr="00F41BFA">
        <w:rPr>
          <w:sz w:val="22"/>
          <w:lang w:eastAsia="en-US"/>
        </w:rPr>
        <w:t xml:space="preserve">. It is also intuitive to consider parents as stakeholders in development under these frameworks. </w:t>
      </w:r>
    </w:p>
    <w:p w14:paraId="15BAB7E7" w14:textId="24C2F09D" w:rsidR="00035076" w:rsidRPr="00F41BFA" w:rsidRDefault="00BB548D" w:rsidP="002865B9">
      <w:pPr>
        <w:rPr>
          <w:sz w:val="22"/>
          <w:lang w:eastAsia="en-US"/>
        </w:rPr>
      </w:pPr>
      <w:r w:rsidRPr="00F41BFA">
        <w:rPr>
          <w:sz w:val="22"/>
          <w:lang w:eastAsia="en-US"/>
        </w:rPr>
        <w:t>Whilst</w:t>
      </w:r>
      <w:r w:rsidR="004533FC" w:rsidRPr="00F41BFA">
        <w:rPr>
          <w:sz w:val="22"/>
          <w:lang w:eastAsia="en-US"/>
        </w:rPr>
        <w:t xml:space="preserve"> it is well-recognised that adolescents are native internet users </w:t>
      </w:r>
      <w:r w:rsidR="004533FC" w:rsidRPr="00F41BFA">
        <w:rPr>
          <w:sz w:val="22"/>
          <w:lang w:eastAsia="en-US"/>
        </w:rPr>
        <w:fldChar w:fldCharType="begin"/>
      </w:r>
      <w:r w:rsidR="00026725" w:rsidRPr="00F41BFA">
        <w:rPr>
          <w:sz w:val="22"/>
          <w:lang w:eastAsia="en-US"/>
        </w:rPr>
        <w:instrText xml:space="preserve"> ADDIN EN.CITE &lt;EndNote&gt;&lt;Cite&gt;&lt;Author&gt;Ofcom&lt;/Author&gt;&lt;Year&gt;2019&lt;/Year&gt;&lt;RecNum&gt;15&lt;/RecNum&gt;&lt;DisplayText&gt;(23)&lt;/DisplayText&gt;&lt;record&gt;&lt;rec-number&gt;15&lt;/rec-number&gt;&lt;foreign-keys&gt;&lt;key app="EN" db-id="fzezxfsa7sx5sde520upzrzofe0xwzdfz29r" timestamp="1591547383"&gt;15&lt;/key&gt;&lt;/foreign-keys&gt;&lt;ref-type name="Journal Article"&gt;17&lt;/ref-type&gt;&lt;contributors&gt;&lt;authors&gt;&lt;author&gt;Ofcom&lt;/author&gt;&lt;/authors&gt;&lt;/contributors&gt;&lt;titles&gt;&lt;title&gt;Children and Parents: Media Use and Attitudes Report 2018&lt;/title&gt;&lt;/titles&gt;&lt;dates&gt;&lt;year&gt;2019&lt;/year&gt;&lt;/dates&gt;&lt;urls&gt;&lt;related-urls&gt;&lt;url&gt;https://www.ofcom.org.uk/__data/assets/pdf_file/0024/134907/children-and-parents-media-use-and-attitudes-2018.pdf&lt;/url&gt;&lt;/related-urls&gt;&lt;/urls&gt;&lt;/record&gt;&lt;/Cite&gt;&lt;/EndNote&gt;</w:instrText>
      </w:r>
      <w:r w:rsidR="004533FC" w:rsidRPr="00F41BFA">
        <w:rPr>
          <w:sz w:val="22"/>
          <w:lang w:eastAsia="en-US"/>
        </w:rPr>
        <w:fldChar w:fldCharType="separate"/>
      </w:r>
      <w:r w:rsidR="00026725" w:rsidRPr="00F41BFA">
        <w:rPr>
          <w:noProof/>
          <w:sz w:val="22"/>
          <w:lang w:eastAsia="en-US"/>
        </w:rPr>
        <w:t>(23)</w:t>
      </w:r>
      <w:r w:rsidR="004533FC" w:rsidRPr="00F41BFA">
        <w:rPr>
          <w:sz w:val="22"/>
          <w:lang w:eastAsia="en-US"/>
        </w:rPr>
        <w:fldChar w:fldCharType="end"/>
      </w:r>
      <w:r w:rsidR="004533FC" w:rsidRPr="00F41BFA">
        <w:rPr>
          <w:sz w:val="22"/>
          <w:lang w:eastAsia="en-US"/>
        </w:rPr>
        <w:t>,</w:t>
      </w:r>
      <w:r w:rsidR="00BE5CD1" w:rsidRPr="00F41BFA">
        <w:rPr>
          <w:sz w:val="22"/>
          <w:lang w:eastAsia="en-US"/>
        </w:rPr>
        <w:t xml:space="preserve"> and social media platforms are a critical part of </w:t>
      </w:r>
      <w:r w:rsidR="00D96B79" w:rsidRPr="00F41BFA">
        <w:rPr>
          <w:sz w:val="22"/>
          <w:lang w:eastAsia="en-US"/>
        </w:rPr>
        <w:t>their daily</w:t>
      </w:r>
      <w:r w:rsidR="00BE5CD1" w:rsidRPr="00F41BFA">
        <w:rPr>
          <w:sz w:val="22"/>
          <w:lang w:eastAsia="en-US"/>
        </w:rPr>
        <w:t xml:space="preserve"> lives </w:t>
      </w:r>
      <w:r w:rsidR="00BE5CD1" w:rsidRPr="00F41BFA">
        <w:rPr>
          <w:sz w:val="22"/>
          <w:lang w:eastAsia="en-US"/>
        </w:rPr>
        <w:fldChar w:fldCharType="begin"/>
      </w:r>
      <w:r w:rsidR="00026725" w:rsidRPr="00F41BFA">
        <w:rPr>
          <w:sz w:val="22"/>
          <w:lang w:eastAsia="en-US"/>
        </w:rPr>
        <w:instrText xml:space="preserve"> ADDIN EN.CITE &lt;EndNote&gt;&lt;Cite&gt;&lt;Author&gt;Caes&lt;/Author&gt;&lt;Year&gt;2018&lt;/Year&gt;&lt;RecNum&gt;16&lt;/RecNum&gt;&lt;DisplayText&gt;(24)&lt;/DisplayText&gt;&lt;record&gt;&lt;rec-number&gt;16&lt;/rec-number&gt;&lt;foreign-keys&gt;&lt;key app="EN" db-id="fzezxfsa7sx5sde520upzrzofe0xwzdfz29r" timestamp="1591547383"&gt;16&lt;/key&gt;&lt;/foreign-keys&gt;&lt;ref-type name="Journal Article"&gt;17&lt;/ref-type&gt;&lt;contributors&gt;&lt;authors&gt;&lt;author&gt;Caes, Line&lt;/author&gt;&lt;author&gt;Jones, Abigail&lt;/author&gt;&lt;author&gt;Jordan, Abbie&lt;/author&gt;&lt;/authors&gt;&lt;/contributors&gt;&lt;titles&gt;&lt;title&gt;Engaging use of social media as a research tool to capture the daily life experiences of young people with chronic pain&lt;/title&gt;&lt;secondary-title&gt;Evidence Based Nursing&lt;/secondary-title&gt;&lt;/titles&gt;&lt;periodical&gt;&lt;full-title&gt;Evidence Based Nursing&lt;/full-title&gt;&lt;/periodical&gt;&lt;pages&gt;91&lt;/pages&gt;&lt;volume&gt;21&lt;/volume&gt;&lt;number&gt;4&lt;/number&gt;&lt;dates&gt;&lt;year&gt;2018&lt;/year&gt;&lt;/dates&gt;&lt;urls&gt;&lt;related-urls&gt;&lt;url&gt;http://ebn.bmj.com/content/21/4/91.abstract&lt;/url&gt;&lt;/related-urls&gt;&lt;/urls&gt;&lt;electronic-resource-num&gt;10.1136/eb-2018-102980&lt;/electronic-resource-num&gt;&lt;/record&gt;&lt;/Cite&gt;&lt;/EndNote&gt;</w:instrText>
      </w:r>
      <w:r w:rsidR="00BE5CD1" w:rsidRPr="00F41BFA">
        <w:rPr>
          <w:sz w:val="22"/>
          <w:lang w:eastAsia="en-US"/>
        </w:rPr>
        <w:fldChar w:fldCharType="separate"/>
      </w:r>
      <w:r w:rsidR="00026725" w:rsidRPr="00F41BFA">
        <w:rPr>
          <w:noProof/>
          <w:sz w:val="22"/>
          <w:lang w:eastAsia="en-US"/>
        </w:rPr>
        <w:t>(24)</w:t>
      </w:r>
      <w:r w:rsidR="00BE5CD1" w:rsidRPr="00F41BFA">
        <w:rPr>
          <w:sz w:val="22"/>
          <w:lang w:eastAsia="en-US"/>
        </w:rPr>
        <w:fldChar w:fldCharType="end"/>
      </w:r>
      <w:r w:rsidR="00681CA6" w:rsidRPr="00F41BFA">
        <w:rPr>
          <w:sz w:val="22"/>
          <w:lang w:eastAsia="en-US"/>
        </w:rPr>
        <w:t xml:space="preserve">, </w:t>
      </w:r>
      <w:r w:rsidR="004533FC" w:rsidRPr="00F41BFA">
        <w:rPr>
          <w:sz w:val="22"/>
          <w:lang w:eastAsia="en-US"/>
        </w:rPr>
        <w:t>little is known about online resources t</w:t>
      </w:r>
      <w:r w:rsidR="0021579C" w:rsidRPr="00F41BFA">
        <w:rPr>
          <w:sz w:val="22"/>
          <w:lang w:eastAsia="en-US"/>
        </w:rPr>
        <w:t>hat adolescents use to manage chronic pain</w:t>
      </w:r>
      <w:r w:rsidR="006872CA" w:rsidRPr="00F41BFA">
        <w:rPr>
          <w:sz w:val="22"/>
          <w:lang w:eastAsia="en-US"/>
        </w:rPr>
        <w:t xml:space="preserve">, as well as comorbid mental health issues </w:t>
      </w:r>
      <w:r w:rsidR="006872CA" w:rsidRPr="00F41BFA">
        <w:rPr>
          <w:sz w:val="22"/>
          <w:lang w:eastAsia="en-US"/>
        </w:rPr>
        <w:fldChar w:fldCharType="begin"/>
      </w:r>
      <w:r w:rsidR="00C52699" w:rsidRPr="00F41BFA">
        <w:rPr>
          <w:sz w:val="22"/>
          <w:lang w:eastAsia="en-US"/>
        </w:rPr>
        <w:instrText xml:space="preserve"> ADDIN EN.CITE &lt;EndNote&gt;&lt;Cite&gt;&lt;Author&gt;Vinall&lt;/Author&gt;&lt;Year&gt;2016&lt;/Year&gt;&lt;RecNum&gt;4&lt;/RecNum&gt;&lt;DisplayText&gt;(4)&lt;/DisplayText&gt;&lt;record&gt;&lt;rec-number&gt;4&lt;/rec-number&gt;&lt;foreign-keys&gt;&lt;key app="EN" db-id="fzezxfsa7sx5sde520upzrzofe0xwzdfz29r" timestamp="1591547378"&gt;4&lt;/key&gt;&lt;/foreign-keys&gt;&lt;ref-type name="Journal Article"&gt;17&lt;/ref-type&gt;&lt;contributors&gt;&lt;authors&gt;&lt;author&gt;Vinall, Jillian&lt;/author&gt;&lt;author&gt;Pavlova, Maria&lt;/author&gt;&lt;author&gt;Asmundson, Gordon JG&lt;/author&gt;&lt;author&gt;Rasic, Nivez&lt;/author&gt;&lt;author&gt;Noel, Melanie&lt;/author&gt;&lt;/authors&gt;&lt;/contributors&gt;&lt;titles&gt;&lt;title&gt;Mental health comorbidities in pediatric chronic pain: a narrative review of epidemiology, models, neurobiological mechanisms and treatment&lt;/title&gt;&lt;secondary-title&gt;Children&lt;/secondary-title&gt;&lt;/titles&gt;&lt;periodical&gt;&lt;full-title&gt;Children&lt;/full-title&gt;&lt;/periodical&gt;&lt;pages&gt;40&lt;/pages&gt;&lt;volume&gt;3&lt;/volume&gt;&lt;number&gt;4&lt;/number&gt;&lt;dates&gt;&lt;year&gt;2016&lt;/year&gt;&lt;/dates&gt;&lt;urls&gt;&lt;/urls&gt;&lt;electronic-resource-num&gt;10.3390/children3040040&lt;/electronic-resource-num&gt;&lt;/record&gt;&lt;/Cite&gt;&lt;/EndNote&gt;</w:instrText>
      </w:r>
      <w:r w:rsidR="006872CA" w:rsidRPr="00F41BFA">
        <w:rPr>
          <w:sz w:val="22"/>
          <w:lang w:eastAsia="en-US"/>
        </w:rPr>
        <w:fldChar w:fldCharType="separate"/>
      </w:r>
      <w:r w:rsidR="006872CA" w:rsidRPr="00F41BFA">
        <w:rPr>
          <w:noProof/>
          <w:sz w:val="22"/>
          <w:lang w:eastAsia="en-US"/>
        </w:rPr>
        <w:t>(4)</w:t>
      </w:r>
      <w:r w:rsidR="006872CA" w:rsidRPr="00F41BFA">
        <w:rPr>
          <w:sz w:val="22"/>
          <w:lang w:eastAsia="en-US"/>
        </w:rPr>
        <w:fldChar w:fldCharType="end"/>
      </w:r>
      <w:r w:rsidR="00BE5CD1" w:rsidRPr="00F41BFA">
        <w:rPr>
          <w:sz w:val="22"/>
          <w:lang w:eastAsia="en-US"/>
        </w:rPr>
        <w:t>.</w:t>
      </w:r>
      <w:r w:rsidR="00203739" w:rsidRPr="00F41BFA">
        <w:rPr>
          <w:sz w:val="22"/>
          <w:lang w:eastAsia="en-US"/>
        </w:rPr>
        <w:t xml:space="preserve"> </w:t>
      </w:r>
      <w:r w:rsidR="001E2065" w:rsidRPr="00F41BFA">
        <w:rPr>
          <w:sz w:val="22"/>
          <w:lang w:eastAsia="en-US"/>
        </w:rPr>
        <w:t>U</w:t>
      </w:r>
      <w:r w:rsidR="00594A48" w:rsidRPr="00F41BFA">
        <w:rPr>
          <w:sz w:val="22"/>
          <w:lang w:eastAsia="en-US"/>
        </w:rPr>
        <w:t>nderstand</w:t>
      </w:r>
      <w:r w:rsidR="001E2065" w:rsidRPr="00F41BFA">
        <w:rPr>
          <w:sz w:val="22"/>
          <w:lang w:eastAsia="en-US"/>
        </w:rPr>
        <w:t>ing</w:t>
      </w:r>
      <w:r w:rsidR="00594A48" w:rsidRPr="00F41BFA">
        <w:rPr>
          <w:sz w:val="22"/>
          <w:lang w:eastAsia="en-US"/>
        </w:rPr>
        <w:t xml:space="preserve"> </w:t>
      </w:r>
      <w:r w:rsidR="003A7A43" w:rsidRPr="00F41BFA">
        <w:rPr>
          <w:sz w:val="22"/>
          <w:lang w:eastAsia="en-US"/>
        </w:rPr>
        <w:t xml:space="preserve">adolescents’ </w:t>
      </w:r>
      <w:r w:rsidR="00681CA6" w:rsidRPr="00F41BFA">
        <w:rPr>
          <w:sz w:val="22"/>
          <w:lang w:eastAsia="en-US"/>
        </w:rPr>
        <w:t>c</w:t>
      </w:r>
      <w:r w:rsidR="003A7A43" w:rsidRPr="00F41BFA">
        <w:rPr>
          <w:sz w:val="22"/>
          <w:lang w:eastAsia="en-US"/>
        </w:rPr>
        <w:t>urrent use of online resources for these purposes is another important part of the context in which adolescents with chronic pain will potentially use</w:t>
      </w:r>
      <w:r w:rsidR="001F0CF1" w:rsidRPr="00F41BFA">
        <w:rPr>
          <w:sz w:val="22"/>
          <w:lang w:eastAsia="en-US"/>
        </w:rPr>
        <w:t xml:space="preserve"> </w:t>
      </w:r>
      <w:r w:rsidR="00037E11" w:rsidRPr="00F41BFA">
        <w:rPr>
          <w:sz w:val="22"/>
          <w:lang w:eastAsia="en-US"/>
        </w:rPr>
        <w:t>a new resourc</w:t>
      </w:r>
      <w:r w:rsidR="003A7A43" w:rsidRPr="00F41BFA">
        <w:rPr>
          <w:sz w:val="22"/>
          <w:lang w:eastAsia="en-US"/>
        </w:rPr>
        <w:t>e</w:t>
      </w:r>
      <w:r w:rsidR="00A159E3" w:rsidRPr="00F41BFA">
        <w:rPr>
          <w:sz w:val="22"/>
          <w:lang w:eastAsia="en-US"/>
        </w:rPr>
        <w:t xml:space="preserve"> </w:t>
      </w:r>
      <w:r w:rsidR="00A159E3" w:rsidRPr="00F41BFA">
        <w:rPr>
          <w:sz w:val="22"/>
          <w:lang w:eastAsia="en-US"/>
        </w:rPr>
        <w:fldChar w:fldCharType="begin"/>
      </w:r>
      <w:r w:rsidR="00026725" w:rsidRPr="00F41BFA">
        <w:rPr>
          <w:sz w:val="22"/>
          <w:lang w:eastAsia="en-US"/>
        </w:rPr>
        <w:instrText xml:space="preserve"> ADDIN EN.CITE &lt;EndNote&gt;&lt;Cite&gt;&lt;Author&gt;Cathain&lt;/Author&gt;&lt;Year&gt;2019&lt;/Year&gt;&lt;RecNum&gt;17&lt;/RecNum&gt;&lt;DisplayText&gt;(21)&lt;/DisplayText&gt;&lt;record&gt;&lt;rec-number&gt;17&lt;/rec-number&gt;&lt;foreign-keys&gt;&lt;key app="EN" db-id="fzezxfsa7sx5sde520upzrzofe0xwzdfz29r" timestamp="1591547383"&gt;17&lt;/key&gt;&lt;/foreign-keys&gt;&lt;ref-type name="Journal Article"&gt;17&lt;/ref-type&gt;&lt;contributors&gt;&lt;authors&gt;&lt;author&gt;Cathain, Alicia&lt;/author&gt;&lt;author&gt;Croot, Liz&lt;/author&gt;&lt;author&gt;Duncan, Edward&lt;/author&gt;&lt;author&gt;Rousseau, Nikki&lt;/author&gt;&lt;author&gt;Sworn, Katie&lt;/author&gt;&lt;author&gt;Turner, Katrina M.&lt;/author&gt;&lt;author&gt;Yardley, Lucy&lt;/author&gt;&lt;author&gt;Hoddinott, Pat&lt;/author&gt;&lt;/authors&gt;&lt;/contributors&gt;&lt;titles&gt;&lt;title&gt;Guidance on how to develop complex interventions to improve health and healthcare&lt;/title&gt;&lt;secondary-title&gt;BMJ Open&lt;/secondary-title&gt;&lt;/titles&gt;&lt;periodical&gt;&lt;full-title&gt;BMJ Open&lt;/full-title&gt;&lt;/periodical&gt;&lt;pages&gt;e029954&lt;/pages&gt;&lt;volume&gt;9&lt;/volume&gt;&lt;number&gt;8&lt;/number&gt;&lt;dates&gt;&lt;year&gt;2019&lt;/year&gt;&lt;/dates&gt;&lt;urls&gt;&lt;related-urls&gt;&lt;url&gt;http://bmjopen.bmj.com/content/9/8/e029954.abstract&lt;/url&gt;&lt;/related-urls&gt;&lt;/urls&gt;&lt;electronic-resource-num&gt;10.1136/bmjopen-2019-029954&lt;/electronic-resource-num&gt;&lt;/record&gt;&lt;/Cite&gt;&lt;/EndNote&gt;</w:instrText>
      </w:r>
      <w:r w:rsidR="00A159E3" w:rsidRPr="00F41BFA">
        <w:rPr>
          <w:sz w:val="22"/>
          <w:lang w:eastAsia="en-US"/>
        </w:rPr>
        <w:fldChar w:fldCharType="separate"/>
      </w:r>
      <w:r w:rsidR="00026725" w:rsidRPr="00F41BFA">
        <w:rPr>
          <w:noProof/>
          <w:sz w:val="22"/>
          <w:lang w:eastAsia="en-US"/>
        </w:rPr>
        <w:t>(21)</w:t>
      </w:r>
      <w:r w:rsidR="00A159E3" w:rsidRPr="00F41BFA">
        <w:rPr>
          <w:sz w:val="22"/>
          <w:lang w:eastAsia="en-US"/>
        </w:rPr>
        <w:fldChar w:fldCharType="end"/>
      </w:r>
      <w:r w:rsidR="003A7A43" w:rsidRPr="00F41BFA">
        <w:rPr>
          <w:sz w:val="22"/>
          <w:lang w:eastAsia="en-US"/>
        </w:rPr>
        <w:t>.</w:t>
      </w:r>
      <w:r w:rsidR="008A4C48" w:rsidRPr="00F41BFA">
        <w:rPr>
          <w:sz w:val="22"/>
          <w:lang w:eastAsia="en-US"/>
        </w:rPr>
        <w:t xml:space="preserve"> </w:t>
      </w:r>
      <w:r w:rsidR="00A159E3" w:rsidRPr="00F41BFA">
        <w:rPr>
          <w:sz w:val="22"/>
          <w:lang w:eastAsia="en-US"/>
        </w:rPr>
        <w:t>Research</w:t>
      </w:r>
      <w:r w:rsidR="008A4C48" w:rsidRPr="00F41BFA">
        <w:rPr>
          <w:sz w:val="22"/>
          <w:lang w:eastAsia="en-US"/>
        </w:rPr>
        <w:t xml:space="preserve"> i</w:t>
      </w:r>
      <w:r w:rsidR="00210A5C" w:rsidRPr="00F41BFA">
        <w:rPr>
          <w:sz w:val="22"/>
          <w:lang w:eastAsia="en-US"/>
        </w:rPr>
        <w:t xml:space="preserve">nvestigating </w:t>
      </w:r>
      <w:r w:rsidR="00A159E3" w:rsidRPr="00F41BFA">
        <w:rPr>
          <w:sz w:val="22"/>
          <w:lang w:eastAsia="en-US"/>
        </w:rPr>
        <w:t xml:space="preserve">healthy </w:t>
      </w:r>
      <w:r w:rsidR="00210A5C" w:rsidRPr="00F41BFA">
        <w:rPr>
          <w:sz w:val="22"/>
          <w:lang w:eastAsia="en-US"/>
        </w:rPr>
        <w:t>adolescents’ use of</w:t>
      </w:r>
      <w:r w:rsidR="008A4C48" w:rsidRPr="00F41BFA">
        <w:rPr>
          <w:sz w:val="22"/>
          <w:lang w:eastAsia="en-US"/>
        </w:rPr>
        <w:t xml:space="preserve"> online</w:t>
      </w:r>
      <w:r w:rsidR="00210A5C" w:rsidRPr="00F41BFA">
        <w:rPr>
          <w:sz w:val="22"/>
          <w:lang w:eastAsia="en-US"/>
        </w:rPr>
        <w:t xml:space="preserve"> resources for </w:t>
      </w:r>
      <w:r w:rsidR="006D1125" w:rsidRPr="00F41BFA">
        <w:rPr>
          <w:sz w:val="22"/>
          <w:lang w:eastAsia="en-US"/>
        </w:rPr>
        <w:t xml:space="preserve">acute </w:t>
      </w:r>
      <w:r w:rsidR="00210A5C" w:rsidRPr="00F41BFA">
        <w:rPr>
          <w:sz w:val="22"/>
          <w:lang w:eastAsia="en-US"/>
        </w:rPr>
        <w:t>pain management identified</w:t>
      </w:r>
      <w:r w:rsidR="00A159E3" w:rsidRPr="00F41BFA">
        <w:rPr>
          <w:sz w:val="22"/>
          <w:lang w:eastAsia="en-US"/>
        </w:rPr>
        <w:t xml:space="preserve"> that adolescents experienced anxiety around </w:t>
      </w:r>
      <w:r w:rsidR="00456B02" w:rsidRPr="00F41BFA">
        <w:rPr>
          <w:sz w:val="22"/>
          <w:lang w:eastAsia="en-US"/>
        </w:rPr>
        <w:t xml:space="preserve">their </w:t>
      </w:r>
      <w:r w:rsidR="00A159E3" w:rsidRPr="00F41BFA">
        <w:rPr>
          <w:sz w:val="22"/>
          <w:lang w:eastAsia="en-US"/>
        </w:rPr>
        <w:t xml:space="preserve">use, including pain-related anxiety and a mistrust of content </w:t>
      </w:r>
      <w:r w:rsidR="008A4C48" w:rsidRPr="00F41BFA">
        <w:rPr>
          <w:sz w:val="22"/>
          <w:lang w:eastAsia="en-US"/>
        </w:rPr>
        <w:fldChar w:fldCharType="begin">
          <w:fldData xml:space="preserve">PEVuZE5vdGU+PENpdGU+PEF1dGhvcj5IZW5kZXJzb248L0F1dGhvcj48WWVhcj4yMDE0PC9ZZWFy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IZW5kZXJzb248L0F1dGhvcj48WWVhcj4yMDE0PC9ZZWFy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8A4C48" w:rsidRPr="00F41BFA">
        <w:rPr>
          <w:sz w:val="22"/>
          <w:lang w:eastAsia="en-US"/>
        </w:rPr>
      </w:r>
      <w:r w:rsidR="008A4C48" w:rsidRPr="00F41BFA">
        <w:rPr>
          <w:sz w:val="22"/>
          <w:lang w:eastAsia="en-US"/>
        </w:rPr>
        <w:fldChar w:fldCharType="separate"/>
      </w:r>
      <w:r w:rsidR="00026725" w:rsidRPr="00F41BFA">
        <w:rPr>
          <w:noProof/>
          <w:sz w:val="22"/>
          <w:lang w:eastAsia="en-US"/>
        </w:rPr>
        <w:t>(25)</w:t>
      </w:r>
      <w:r w:rsidR="008A4C48" w:rsidRPr="00F41BFA">
        <w:rPr>
          <w:sz w:val="22"/>
          <w:lang w:eastAsia="en-US"/>
        </w:rPr>
        <w:fldChar w:fldCharType="end"/>
      </w:r>
      <w:r w:rsidR="008A4C48" w:rsidRPr="00F41BFA">
        <w:rPr>
          <w:sz w:val="22"/>
          <w:lang w:eastAsia="en-US"/>
        </w:rPr>
        <w:t>.</w:t>
      </w:r>
      <w:r w:rsidR="003A7A43" w:rsidRPr="00F41BFA">
        <w:rPr>
          <w:sz w:val="22"/>
          <w:lang w:eastAsia="en-US"/>
        </w:rPr>
        <w:t xml:space="preserve"> </w:t>
      </w:r>
      <w:r w:rsidR="00366253" w:rsidRPr="00F41BFA">
        <w:rPr>
          <w:sz w:val="22"/>
          <w:lang w:eastAsia="en-US"/>
        </w:rPr>
        <w:t xml:space="preserve">The use of online resources for </w:t>
      </w:r>
      <w:r w:rsidR="00CE7E90" w:rsidRPr="00F41BFA">
        <w:rPr>
          <w:sz w:val="22"/>
          <w:lang w:eastAsia="en-US"/>
        </w:rPr>
        <w:t xml:space="preserve">pain management </w:t>
      </w:r>
      <w:r w:rsidR="00210A5C" w:rsidRPr="00F41BFA">
        <w:rPr>
          <w:sz w:val="22"/>
          <w:lang w:eastAsia="en-US"/>
        </w:rPr>
        <w:t xml:space="preserve">has </w:t>
      </w:r>
      <w:r w:rsidR="00A159E3" w:rsidRPr="00F41BFA">
        <w:rPr>
          <w:sz w:val="22"/>
          <w:lang w:eastAsia="en-US"/>
        </w:rPr>
        <w:t xml:space="preserve">not been </w:t>
      </w:r>
      <w:r w:rsidR="00366253" w:rsidRPr="00F41BFA">
        <w:rPr>
          <w:sz w:val="22"/>
          <w:lang w:eastAsia="en-US"/>
        </w:rPr>
        <w:t xml:space="preserve">investigated in </w:t>
      </w:r>
      <w:r w:rsidR="00A159E3" w:rsidRPr="00F41BFA">
        <w:rPr>
          <w:sz w:val="22"/>
          <w:lang w:eastAsia="en-US"/>
        </w:rPr>
        <w:t>adolescents with chronic pain</w:t>
      </w:r>
      <w:r w:rsidR="002865B9" w:rsidRPr="00F41BFA">
        <w:rPr>
          <w:sz w:val="22"/>
          <w:lang w:eastAsia="en-US"/>
        </w:rPr>
        <w:t>.</w:t>
      </w:r>
    </w:p>
    <w:p w14:paraId="4D25F7AC" w14:textId="5AEECB23" w:rsidR="00782BD1" w:rsidRPr="00F41BFA" w:rsidRDefault="0056364A" w:rsidP="00026725">
      <w:pPr>
        <w:rPr>
          <w:sz w:val="22"/>
          <w:lang w:eastAsia="en-US"/>
        </w:rPr>
      </w:pPr>
      <w:r w:rsidRPr="00F41BFA">
        <w:rPr>
          <w:sz w:val="22"/>
          <w:lang w:eastAsia="en-US"/>
        </w:rPr>
        <w:t xml:space="preserve">Considering adolescent use of social media </w:t>
      </w:r>
      <w:r w:rsidR="00BC6D33" w:rsidRPr="00F41BFA">
        <w:rPr>
          <w:sz w:val="22"/>
          <w:lang w:eastAsia="en-US"/>
        </w:rPr>
        <w:t xml:space="preserve">for </w:t>
      </w:r>
      <w:r w:rsidR="00837FDC" w:rsidRPr="00F41BFA">
        <w:rPr>
          <w:sz w:val="22"/>
          <w:lang w:eastAsia="en-US"/>
        </w:rPr>
        <w:t>chronic pain</w:t>
      </w:r>
      <w:r w:rsidR="00BC6D33" w:rsidRPr="00F41BFA">
        <w:rPr>
          <w:sz w:val="22"/>
          <w:lang w:eastAsia="en-US"/>
        </w:rPr>
        <w:t xml:space="preserve"> management, a </w:t>
      </w:r>
      <w:r w:rsidR="004F3E30" w:rsidRPr="00F41BFA">
        <w:rPr>
          <w:sz w:val="22"/>
          <w:lang w:eastAsia="en-US"/>
        </w:rPr>
        <w:t xml:space="preserve">scoping review of </w:t>
      </w:r>
      <w:r w:rsidR="00785D6B" w:rsidRPr="00F41BFA">
        <w:rPr>
          <w:sz w:val="22"/>
          <w:lang w:eastAsia="en-US"/>
        </w:rPr>
        <w:t>support</w:t>
      </w:r>
      <w:r w:rsidR="009E3F24" w:rsidRPr="00F41BFA">
        <w:rPr>
          <w:sz w:val="22"/>
          <w:lang w:eastAsia="en-US"/>
        </w:rPr>
        <w:t>-</w:t>
      </w:r>
      <w:r w:rsidR="00C603AF" w:rsidRPr="00F41BFA">
        <w:rPr>
          <w:sz w:val="22"/>
          <w:lang w:eastAsia="en-US"/>
        </w:rPr>
        <w:t>seeking</w:t>
      </w:r>
      <w:r w:rsidR="004F3E30" w:rsidRPr="00F41BFA">
        <w:rPr>
          <w:sz w:val="22"/>
          <w:lang w:eastAsia="en-US"/>
        </w:rPr>
        <w:t xml:space="preserve"> on YouTube</w:t>
      </w:r>
      <w:r w:rsidR="00415141" w:rsidRPr="00F41BFA">
        <w:rPr>
          <w:sz w:val="22"/>
          <w:lang w:eastAsia="en-US"/>
        </w:rPr>
        <w:t xml:space="preserve"> found 18 videos </w:t>
      </w:r>
      <w:r w:rsidR="001E2065" w:rsidRPr="00F41BFA">
        <w:rPr>
          <w:sz w:val="22"/>
          <w:lang w:eastAsia="en-US"/>
        </w:rPr>
        <w:t>targeting</w:t>
      </w:r>
      <w:r w:rsidR="00837FDC" w:rsidRPr="00F41BFA">
        <w:rPr>
          <w:sz w:val="22"/>
          <w:lang w:eastAsia="en-US"/>
        </w:rPr>
        <w:t xml:space="preserve"> adolescents with chronic pain</w:t>
      </w:r>
      <w:r w:rsidR="004F3E30" w:rsidRPr="00F41BFA">
        <w:rPr>
          <w:sz w:val="22"/>
          <w:lang w:eastAsia="en-US"/>
        </w:rPr>
        <w:t xml:space="preserve"> </w:t>
      </w:r>
      <w:r w:rsidR="004F3E30" w:rsidRPr="00F41BFA">
        <w:rPr>
          <w:sz w:val="22"/>
          <w:lang w:eastAsia="en-US"/>
        </w:rPr>
        <w:fldChar w:fldCharType="begin">
          <w:fldData xml:space="preserve">aXRhdGlvblBvcFVwKCkgeyByZXR1cm4gJnF1b3Q7T3BlbkV4cG9ydFRvUG9wdXBFeHRlbmRlcl8x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==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Gb3JnZXJvbjwvQXV0aG9yPjxZZWFyPjIwMTk8L1llYXI+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==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026725" w:rsidRPr="00F41BFA">
        <w:rPr>
          <w:sz w:val="22"/>
          <w:lang w:eastAsia="en-US"/>
        </w:rPr>
        <w:fldChar w:fldCharType="begin">
          <w:fldData xml:space="preserve">RVZ0WVdsc09tUmtBaEVQRHhZRUh3VUZXV3B6TFhObGJtUXRZblYwZEc5dUlIQnlhVzFoY25rdFlu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==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026725" w:rsidRPr="00F41BFA">
        <w:rPr>
          <w:sz w:val="22"/>
          <w:lang w:eastAsia="en-US"/>
        </w:rPr>
        <w:fldChar w:fldCharType="begin">
          <w:fldData xml:space="preserve">aXRhdGlvblBvcFVwKCkgeyByZXR1cm4gJnF1b3Q7T3BlbkV4cG9ydFRvUG9wdXBFeHRlbmRlcl8x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==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4F3E30" w:rsidRPr="00F41BFA">
        <w:rPr>
          <w:sz w:val="22"/>
          <w:lang w:eastAsia="en-US"/>
        </w:rPr>
      </w:r>
      <w:r w:rsidR="004F3E30" w:rsidRPr="00F41BFA">
        <w:rPr>
          <w:sz w:val="22"/>
          <w:lang w:eastAsia="en-US"/>
        </w:rPr>
        <w:fldChar w:fldCharType="separate"/>
      </w:r>
      <w:r w:rsidR="00026725" w:rsidRPr="00F41BFA">
        <w:rPr>
          <w:noProof/>
          <w:sz w:val="22"/>
          <w:lang w:eastAsia="en-US"/>
        </w:rPr>
        <w:t>(26)</w:t>
      </w:r>
      <w:r w:rsidR="004F3E30" w:rsidRPr="00F41BFA">
        <w:rPr>
          <w:sz w:val="22"/>
          <w:lang w:eastAsia="en-US"/>
        </w:rPr>
        <w:fldChar w:fldCharType="end"/>
      </w:r>
      <w:r w:rsidR="00415141" w:rsidRPr="00F41BFA">
        <w:rPr>
          <w:sz w:val="22"/>
          <w:lang w:eastAsia="en-US"/>
        </w:rPr>
        <w:t>. M</w:t>
      </w:r>
      <w:r w:rsidR="00613133" w:rsidRPr="00F41BFA">
        <w:rPr>
          <w:sz w:val="22"/>
          <w:lang w:eastAsia="en-US"/>
        </w:rPr>
        <w:t>ost content covered</w:t>
      </w:r>
      <w:r w:rsidR="00244A4E" w:rsidRPr="00F41BFA">
        <w:rPr>
          <w:sz w:val="22"/>
          <w:lang w:eastAsia="en-US"/>
        </w:rPr>
        <w:t xml:space="preserve"> multidisciplinary and alternative treatment</w:t>
      </w:r>
      <w:r w:rsidR="00CB79FF" w:rsidRPr="00F41BFA">
        <w:rPr>
          <w:sz w:val="22"/>
          <w:lang w:eastAsia="en-US"/>
        </w:rPr>
        <w:t>s</w:t>
      </w:r>
      <w:r w:rsidR="00BC6D33" w:rsidRPr="00F41BFA">
        <w:rPr>
          <w:sz w:val="22"/>
          <w:lang w:eastAsia="en-US"/>
        </w:rPr>
        <w:t xml:space="preserve">, </w:t>
      </w:r>
      <w:r w:rsidR="001E2065" w:rsidRPr="00F41BFA">
        <w:rPr>
          <w:sz w:val="22"/>
          <w:lang w:eastAsia="en-US"/>
        </w:rPr>
        <w:t>consistent</w:t>
      </w:r>
      <w:r w:rsidR="00BC6D33" w:rsidRPr="00F41BFA">
        <w:rPr>
          <w:sz w:val="22"/>
          <w:lang w:eastAsia="en-US"/>
        </w:rPr>
        <w:t xml:space="preserve"> with interdisciplinary </w:t>
      </w:r>
      <w:r w:rsidR="00C97958" w:rsidRPr="00F41BFA">
        <w:rPr>
          <w:sz w:val="22"/>
          <w:lang w:eastAsia="en-US"/>
        </w:rPr>
        <w:t>approaches</w:t>
      </w:r>
      <w:r w:rsidR="00697110" w:rsidRPr="00F41BFA">
        <w:rPr>
          <w:sz w:val="22"/>
          <w:lang w:eastAsia="en-US"/>
        </w:rPr>
        <w:t>.</w:t>
      </w:r>
      <w:r w:rsidR="004F3E30" w:rsidRPr="00F41BFA">
        <w:rPr>
          <w:sz w:val="22"/>
          <w:lang w:eastAsia="en-US"/>
        </w:rPr>
        <w:t xml:space="preserve"> </w:t>
      </w:r>
      <w:r w:rsidR="00483BD0" w:rsidRPr="00F41BFA">
        <w:rPr>
          <w:sz w:val="22"/>
          <w:lang w:eastAsia="en-US"/>
        </w:rPr>
        <w:t>The v</w:t>
      </w:r>
      <w:r w:rsidR="00BA0B5A" w:rsidRPr="00F41BFA">
        <w:rPr>
          <w:sz w:val="22"/>
          <w:lang w:eastAsia="en-US"/>
        </w:rPr>
        <w:t xml:space="preserve">ideos had </w:t>
      </w:r>
      <w:r w:rsidR="009A148E" w:rsidRPr="00F41BFA">
        <w:rPr>
          <w:sz w:val="22"/>
          <w:lang w:eastAsia="en-US"/>
        </w:rPr>
        <w:t>936</w:t>
      </w:r>
      <w:r w:rsidR="0045063D" w:rsidRPr="00F41BFA">
        <w:rPr>
          <w:sz w:val="22"/>
          <w:lang w:eastAsia="en-US"/>
        </w:rPr>
        <w:t xml:space="preserve"> comments</w:t>
      </w:r>
      <w:r w:rsidR="00E31CD3" w:rsidRPr="00F41BFA">
        <w:rPr>
          <w:sz w:val="22"/>
          <w:lang w:eastAsia="en-US"/>
        </w:rPr>
        <w:t xml:space="preserve">, </w:t>
      </w:r>
      <w:r w:rsidR="00B938F5" w:rsidRPr="00F41BFA">
        <w:rPr>
          <w:sz w:val="22"/>
          <w:lang w:eastAsia="en-US"/>
        </w:rPr>
        <w:t>and</w:t>
      </w:r>
      <w:r w:rsidR="007C5C41" w:rsidRPr="00F41BFA">
        <w:rPr>
          <w:sz w:val="22"/>
          <w:lang w:eastAsia="en-US"/>
        </w:rPr>
        <w:t xml:space="preserve"> the</w:t>
      </w:r>
      <w:r w:rsidR="00A6236D" w:rsidRPr="00F41BFA">
        <w:rPr>
          <w:sz w:val="22"/>
          <w:lang w:eastAsia="en-US"/>
        </w:rPr>
        <w:t xml:space="preserve"> main </w:t>
      </w:r>
      <w:r w:rsidR="00FF45CB" w:rsidRPr="00F41BFA">
        <w:rPr>
          <w:sz w:val="22"/>
          <w:lang w:eastAsia="en-US"/>
        </w:rPr>
        <w:t>message</w:t>
      </w:r>
      <w:r w:rsidR="00A6236D" w:rsidRPr="00F41BFA">
        <w:rPr>
          <w:sz w:val="22"/>
          <w:lang w:eastAsia="en-US"/>
        </w:rPr>
        <w:t xml:space="preserve"> was</w:t>
      </w:r>
      <w:r w:rsidR="009A2CEF" w:rsidRPr="00F41BFA">
        <w:rPr>
          <w:sz w:val="22"/>
          <w:lang w:eastAsia="en-US"/>
        </w:rPr>
        <w:t xml:space="preserve"> ‘you are not alone’</w:t>
      </w:r>
      <w:r w:rsidR="00415141" w:rsidRPr="00F41BFA">
        <w:rPr>
          <w:sz w:val="22"/>
          <w:lang w:eastAsia="en-US"/>
        </w:rPr>
        <w:t>.</w:t>
      </w:r>
      <w:r w:rsidR="009A2CEF" w:rsidRPr="00F41BFA">
        <w:rPr>
          <w:sz w:val="22"/>
          <w:lang w:eastAsia="en-US"/>
        </w:rPr>
        <w:t xml:space="preserve"> Th</w:t>
      </w:r>
      <w:r w:rsidR="00415141" w:rsidRPr="00F41BFA">
        <w:rPr>
          <w:sz w:val="22"/>
          <w:lang w:eastAsia="en-US"/>
        </w:rPr>
        <w:t>ese comments</w:t>
      </w:r>
      <w:r w:rsidR="009A2CEF" w:rsidRPr="00F41BFA">
        <w:rPr>
          <w:sz w:val="22"/>
          <w:lang w:eastAsia="en-US"/>
        </w:rPr>
        <w:t xml:space="preserve"> </w:t>
      </w:r>
      <w:r w:rsidR="009F4CC6" w:rsidRPr="00F41BFA">
        <w:rPr>
          <w:sz w:val="22"/>
          <w:lang w:eastAsia="en-US"/>
        </w:rPr>
        <w:t xml:space="preserve">indicate </w:t>
      </w:r>
      <w:r w:rsidR="00FF02ED" w:rsidRPr="00F41BFA">
        <w:rPr>
          <w:sz w:val="22"/>
          <w:lang w:eastAsia="en-US"/>
        </w:rPr>
        <w:t xml:space="preserve">many </w:t>
      </w:r>
      <w:r w:rsidR="00837FDC" w:rsidRPr="00F41BFA">
        <w:rPr>
          <w:sz w:val="22"/>
          <w:lang w:eastAsia="en-US"/>
        </w:rPr>
        <w:t>adolescents with chronic pain</w:t>
      </w:r>
      <w:r w:rsidR="007F1F1B" w:rsidRPr="00F41BFA">
        <w:rPr>
          <w:sz w:val="22"/>
          <w:lang w:eastAsia="en-US"/>
        </w:rPr>
        <w:t xml:space="preserve"> go</w:t>
      </w:r>
      <w:r w:rsidR="007D4D4B" w:rsidRPr="00F41BFA">
        <w:rPr>
          <w:sz w:val="22"/>
          <w:lang w:eastAsia="en-US"/>
        </w:rPr>
        <w:t xml:space="preserve"> online for peer </w:t>
      </w:r>
      <w:r w:rsidR="009F4CC6" w:rsidRPr="00F41BFA">
        <w:rPr>
          <w:sz w:val="22"/>
          <w:lang w:eastAsia="en-US"/>
        </w:rPr>
        <w:t>support</w:t>
      </w:r>
      <w:r w:rsidR="00AA5EA3" w:rsidRPr="00F41BFA">
        <w:rPr>
          <w:sz w:val="22"/>
          <w:lang w:eastAsia="en-US"/>
        </w:rPr>
        <w:t>, and also</w:t>
      </w:r>
      <w:r w:rsidR="00263D8B" w:rsidRPr="00F41BFA">
        <w:rPr>
          <w:sz w:val="22"/>
          <w:lang w:eastAsia="en-US"/>
        </w:rPr>
        <w:t xml:space="preserve"> reflect reports that 12</w:t>
      </w:r>
      <w:r w:rsidR="00736E1A" w:rsidRPr="00F41BFA">
        <w:rPr>
          <w:sz w:val="22"/>
          <w:lang w:eastAsia="en-US"/>
        </w:rPr>
        <w:t xml:space="preserve"> to 15 year-</w:t>
      </w:r>
      <w:r w:rsidR="00263D8B" w:rsidRPr="00F41BFA">
        <w:rPr>
          <w:sz w:val="22"/>
          <w:lang w:eastAsia="en-US"/>
        </w:rPr>
        <w:t xml:space="preserve">olds turn first to YouTube for content that is important to them </w:t>
      </w:r>
      <w:r w:rsidR="00263D8B" w:rsidRPr="00F41BFA">
        <w:rPr>
          <w:sz w:val="22"/>
          <w:lang w:eastAsia="en-US"/>
        </w:rPr>
        <w:fldChar w:fldCharType="begin"/>
      </w:r>
      <w:r w:rsidR="00026725" w:rsidRPr="00F41BFA">
        <w:rPr>
          <w:sz w:val="22"/>
          <w:lang w:eastAsia="en-US"/>
        </w:rPr>
        <w:instrText xml:space="preserve"> ADDIN EN.CITE &lt;EndNote&gt;&lt;Cite&gt;&lt;Author&gt;Ofcom&lt;/Author&gt;&lt;Year&gt;2017&lt;/Year&gt;&lt;RecNum&gt;20&lt;/RecNum&gt;&lt;DisplayText&gt;(27)&lt;/DisplayText&gt;&lt;record&gt;&lt;rec-number&gt;20&lt;/rec-number&gt;&lt;foreign-keys&gt;&lt;key app="EN" db-id="fzezxfsa7sx5sde520upzrzofe0xwzdfz29r" timestamp="1591547384"&gt;20&lt;/key&gt;&lt;/foreign-keys&gt;&lt;ref-type name="Journal Article"&gt;17&lt;/ref-type&gt;&lt;contributors&gt;&lt;authors&gt;&lt;author&gt;Ofcom&lt;/author&gt;&lt;/authors&gt;&lt;/contributors&gt;&lt;titles&gt;&lt;title&gt;Children and Parents: Media Use and Attitudes Report&lt;/title&gt;&lt;/titles&gt;&lt;dates&gt;&lt;year&gt;2017&lt;/year&gt;&lt;/dates&gt;&lt;urls&gt;&lt;related-urls&gt;&lt;url&gt;https://www.ofcom.org.uk/__data/assets/pdf_file/0020/108182/children-parents-media-use-attitudes-2017.pdf&lt;/url&gt;&lt;/related-urls&gt;&lt;/urls&gt;&lt;/record&gt;&lt;/Cite&gt;&lt;/EndNote&gt;</w:instrText>
      </w:r>
      <w:r w:rsidR="00263D8B" w:rsidRPr="00F41BFA">
        <w:rPr>
          <w:sz w:val="22"/>
          <w:lang w:eastAsia="en-US"/>
        </w:rPr>
        <w:fldChar w:fldCharType="separate"/>
      </w:r>
      <w:r w:rsidR="00026725" w:rsidRPr="00F41BFA">
        <w:rPr>
          <w:noProof/>
          <w:sz w:val="22"/>
          <w:lang w:eastAsia="en-US"/>
        </w:rPr>
        <w:t>(27)</w:t>
      </w:r>
      <w:r w:rsidR="00263D8B" w:rsidRPr="00F41BFA">
        <w:rPr>
          <w:sz w:val="22"/>
          <w:lang w:eastAsia="en-US"/>
        </w:rPr>
        <w:fldChar w:fldCharType="end"/>
      </w:r>
      <w:r w:rsidR="001D6658" w:rsidRPr="00F41BFA">
        <w:rPr>
          <w:sz w:val="22"/>
          <w:lang w:eastAsia="en-US"/>
        </w:rPr>
        <w:t>.</w:t>
      </w:r>
      <w:r w:rsidR="0070727C" w:rsidRPr="00F41BFA">
        <w:rPr>
          <w:sz w:val="22"/>
          <w:lang w:eastAsia="en-US"/>
        </w:rPr>
        <w:t xml:space="preserve"> </w:t>
      </w:r>
    </w:p>
    <w:p w14:paraId="70138238" w14:textId="7D2539D1" w:rsidR="00577D59" w:rsidRPr="00F41BFA" w:rsidRDefault="00302866" w:rsidP="00026725">
      <w:pPr>
        <w:rPr>
          <w:sz w:val="22"/>
          <w:lang w:eastAsia="en-US"/>
        </w:rPr>
      </w:pPr>
      <w:bookmarkStart w:id="2" w:name="_Hlk34299454"/>
      <w:r w:rsidRPr="00F41BFA">
        <w:rPr>
          <w:sz w:val="22"/>
          <w:lang w:eastAsia="en-US"/>
        </w:rPr>
        <w:t>E</w:t>
      </w:r>
      <w:r w:rsidR="007A6DE1" w:rsidRPr="00F41BFA">
        <w:rPr>
          <w:sz w:val="22"/>
          <w:lang w:eastAsia="en-US"/>
        </w:rPr>
        <w:t>xactly what</w:t>
      </w:r>
      <w:r w:rsidR="00911071" w:rsidRPr="00F41BFA">
        <w:rPr>
          <w:sz w:val="22"/>
          <w:lang w:eastAsia="en-US"/>
        </w:rPr>
        <w:t xml:space="preserve"> </w:t>
      </w:r>
      <w:r w:rsidR="00E5604B" w:rsidRPr="00F41BFA">
        <w:rPr>
          <w:sz w:val="22"/>
          <w:lang w:eastAsia="en-US"/>
        </w:rPr>
        <w:t>guidance</w:t>
      </w:r>
      <w:r w:rsidR="003A4940" w:rsidRPr="00F41BFA">
        <w:rPr>
          <w:sz w:val="22"/>
          <w:lang w:eastAsia="en-US"/>
        </w:rPr>
        <w:t xml:space="preserve"> adolescents with </w:t>
      </w:r>
      <w:r w:rsidR="00551BCF" w:rsidRPr="00F41BFA">
        <w:rPr>
          <w:sz w:val="22"/>
          <w:lang w:eastAsia="en-US"/>
        </w:rPr>
        <w:t>chronic pain</w:t>
      </w:r>
      <w:r w:rsidR="003A4940" w:rsidRPr="00F41BFA">
        <w:rPr>
          <w:sz w:val="22"/>
          <w:lang w:eastAsia="en-US"/>
        </w:rPr>
        <w:t xml:space="preserve"> </w:t>
      </w:r>
      <w:r w:rsidR="005B27F6" w:rsidRPr="00F41BFA">
        <w:rPr>
          <w:sz w:val="22"/>
          <w:lang w:eastAsia="en-US"/>
        </w:rPr>
        <w:t>seek</w:t>
      </w:r>
      <w:r w:rsidR="000F0A97" w:rsidRPr="00F41BFA">
        <w:rPr>
          <w:sz w:val="22"/>
          <w:lang w:eastAsia="en-US"/>
        </w:rPr>
        <w:t xml:space="preserve"> </w:t>
      </w:r>
      <w:r w:rsidR="003A4940" w:rsidRPr="00F41BFA">
        <w:rPr>
          <w:sz w:val="22"/>
          <w:lang w:eastAsia="en-US"/>
        </w:rPr>
        <w:t>online</w:t>
      </w:r>
      <w:r w:rsidRPr="00F41BFA">
        <w:rPr>
          <w:sz w:val="22"/>
          <w:lang w:eastAsia="en-US"/>
        </w:rPr>
        <w:t xml:space="preserve"> remains unclea</w:t>
      </w:r>
      <w:r w:rsidR="00F8222B" w:rsidRPr="00F41BFA">
        <w:rPr>
          <w:sz w:val="22"/>
          <w:lang w:eastAsia="en-US"/>
        </w:rPr>
        <w:t>r</w:t>
      </w:r>
      <w:bookmarkEnd w:id="2"/>
      <w:r w:rsidR="00F8222B" w:rsidRPr="00F41BFA">
        <w:rPr>
          <w:sz w:val="22"/>
          <w:lang w:eastAsia="en-US"/>
        </w:rPr>
        <w:t xml:space="preserve">. </w:t>
      </w:r>
      <w:r w:rsidR="001E2065" w:rsidRPr="00F41BFA">
        <w:rPr>
          <w:sz w:val="22"/>
          <w:lang w:eastAsia="en-US"/>
        </w:rPr>
        <w:t>T</w:t>
      </w:r>
      <w:r w:rsidR="005B27F6" w:rsidRPr="00F41BFA">
        <w:rPr>
          <w:sz w:val="22"/>
          <w:lang w:eastAsia="en-US"/>
        </w:rPr>
        <w:t>here is</w:t>
      </w:r>
      <w:r w:rsidR="00532095" w:rsidRPr="00F41BFA">
        <w:rPr>
          <w:sz w:val="22"/>
          <w:lang w:eastAsia="en-US"/>
        </w:rPr>
        <w:t xml:space="preserve"> </w:t>
      </w:r>
      <w:r w:rsidR="001E2065" w:rsidRPr="00F41BFA">
        <w:rPr>
          <w:sz w:val="22"/>
          <w:lang w:eastAsia="en-US"/>
        </w:rPr>
        <w:t xml:space="preserve">also </w:t>
      </w:r>
      <w:r w:rsidR="00532095" w:rsidRPr="00F41BFA">
        <w:rPr>
          <w:sz w:val="22"/>
          <w:lang w:eastAsia="en-US"/>
        </w:rPr>
        <w:t>little</w:t>
      </w:r>
      <w:r w:rsidR="00616DA8" w:rsidRPr="00F41BFA">
        <w:rPr>
          <w:sz w:val="22"/>
          <w:lang w:eastAsia="en-US"/>
        </w:rPr>
        <w:t xml:space="preserve"> indication wh</w:t>
      </w:r>
      <w:r w:rsidR="0077582D" w:rsidRPr="00F41BFA">
        <w:rPr>
          <w:sz w:val="22"/>
          <w:lang w:eastAsia="en-US"/>
        </w:rPr>
        <w:t>ich</w:t>
      </w:r>
      <w:r w:rsidR="00616DA8" w:rsidRPr="00F41BFA">
        <w:rPr>
          <w:sz w:val="22"/>
          <w:lang w:eastAsia="en-US"/>
        </w:rPr>
        <w:t xml:space="preserve"> online resources are</w:t>
      </w:r>
      <w:r w:rsidR="00A77F4A" w:rsidRPr="00F41BFA">
        <w:rPr>
          <w:sz w:val="22"/>
          <w:lang w:eastAsia="en-US"/>
        </w:rPr>
        <w:t xml:space="preserve"> being used </w:t>
      </w:r>
      <w:r w:rsidR="001E2065" w:rsidRPr="00F41BFA">
        <w:rPr>
          <w:sz w:val="22"/>
          <w:lang w:eastAsia="en-US"/>
        </w:rPr>
        <w:t>ex</w:t>
      </w:r>
      <w:r w:rsidR="009632AA" w:rsidRPr="00F41BFA">
        <w:rPr>
          <w:sz w:val="22"/>
          <w:lang w:eastAsia="en-US"/>
        </w:rPr>
        <w:t>cept</w:t>
      </w:r>
      <w:r w:rsidR="001E2065" w:rsidRPr="00F41BFA">
        <w:rPr>
          <w:sz w:val="22"/>
          <w:lang w:eastAsia="en-US"/>
        </w:rPr>
        <w:t xml:space="preserve"> </w:t>
      </w:r>
      <w:r w:rsidR="00532095" w:rsidRPr="00F41BFA">
        <w:rPr>
          <w:sz w:val="22"/>
          <w:lang w:eastAsia="en-US"/>
        </w:rPr>
        <w:t>YouTube</w:t>
      </w:r>
      <w:r w:rsidR="000D650B" w:rsidRPr="00F41BFA">
        <w:rPr>
          <w:sz w:val="22"/>
          <w:lang w:eastAsia="en-US"/>
        </w:rPr>
        <w:t xml:space="preserve">. </w:t>
      </w:r>
      <w:r w:rsidR="0074314B" w:rsidRPr="00F41BFA">
        <w:rPr>
          <w:sz w:val="22"/>
          <w:lang w:eastAsia="en-US"/>
        </w:rPr>
        <w:t>Adolescent</w:t>
      </w:r>
      <w:r w:rsidR="00A85CCF" w:rsidRPr="00F41BFA">
        <w:rPr>
          <w:sz w:val="22"/>
          <w:lang w:eastAsia="en-US"/>
        </w:rPr>
        <w:t xml:space="preserve"> </w:t>
      </w:r>
      <w:r w:rsidR="005B69A2" w:rsidRPr="00F41BFA">
        <w:rPr>
          <w:sz w:val="22"/>
          <w:lang w:eastAsia="en-US"/>
        </w:rPr>
        <w:t xml:space="preserve">usage and </w:t>
      </w:r>
      <w:r w:rsidR="00EA7C4F" w:rsidRPr="00F41BFA">
        <w:rPr>
          <w:sz w:val="22"/>
          <w:lang w:eastAsia="en-US"/>
        </w:rPr>
        <w:t xml:space="preserve">preferences must be explored to create a </w:t>
      </w:r>
      <w:r w:rsidR="00516B67" w:rsidRPr="00F41BFA">
        <w:rPr>
          <w:sz w:val="22"/>
          <w:lang w:eastAsia="en-US"/>
        </w:rPr>
        <w:t xml:space="preserve">viable </w:t>
      </w:r>
      <w:r w:rsidR="00EA7C4F" w:rsidRPr="00F41BFA">
        <w:rPr>
          <w:sz w:val="22"/>
          <w:lang w:eastAsia="en-US"/>
        </w:rPr>
        <w:t>real-world solution</w:t>
      </w:r>
      <w:r w:rsidR="00A77F4A" w:rsidRPr="00F41BFA">
        <w:rPr>
          <w:sz w:val="22"/>
          <w:lang w:eastAsia="en-US"/>
        </w:rPr>
        <w:t xml:space="preserve"> </w:t>
      </w:r>
      <w:r w:rsidR="00A77F4A" w:rsidRPr="00F41BFA">
        <w:rPr>
          <w:sz w:val="22"/>
          <w:lang w:eastAsia="en-US"/>
        </w:rPr>
        <w:fldChar w:fldCharType="begin"/>
      </w:r>
      <w:r w:rsidR="00026725" w:rsidRPr="00F41BFA">
        <w:rPr>
          <w:sz w:val="22"/>
          <w:lang w:eastAsia="en-US"/>
        </w:rPr>
        <w:instrText xml:space="preserve"> ADDIN EN.CITE &lt;EndNote&gt;&lt;Cite&gt;&lt;Author&gt;Cathain&lt;/Author&gt;&lt;Year&gt;2019&lt;/Year&gt;&lt;RecNum&gt;17&lt;/RecNum&gt;&lt;DisplayText&gt;(21)&lt;/DisplayText&gt;&lt;record&gt;&lt;rec-number&gt;17&lt;/rec-number&gt;&lt;foreign-keys&gt;&lt;key app="EN" db-id="fzezxfsa7sx5sde520upzrzofe0xwzdfz29r" timestamp="1591547383"&gt;17&lt;/key&gt;&lt;/foreign-keys&gt;&lt;ref-type name="Journal Article"&gt;17&lt;/ref-type&gt;&lt;contributors&gt;&lt;authors&gt;&lt;author&gt;Cathain, Alicia&lt;/author&gt;&lt;author&gt;Croot, Liz&lt;/author&gt;&lt;author&gt;Duncan, Edward&lt;/author&gt;&lt;author&gt;Rousseau, Nikki&lt;/author&gt;&lt;author&gt;Sworn, Katie&lt;/author&gt;&lt;author&gt;Turner, Katrina M.&lt;/author&gt;&lt;author&gt;Yardley, Lucy&lt;/author&gt;&lt;author&gt;Hoddinott, Pat&lt;/author&gt;&lt;/authors&gt;&lt;/contributors&gt;&lt;titles&gt;&lt;title&gt;Guidance on how to develop complex interventions to improve health and healthcare&lt;/title&gt;&lt;secondary-title&gt;BMJ Open&lt;/secondary-title&gt;&lt;/titles&gt;&lt;periodical&gt;&lt;full-title&gt;BMJ Open&lt;/full-title&gt;&lt;/periodical&gt;&lt;pages&gt;e029954&lt;/pages&gt;&lt;volume&gt;9&lt;/volume&gt;&lt;number&gt;8&lt;/number&gt;&lt;dates&gt;&lt;year&gt;2019&lt;/year&gt;&lt;/dates&gt;&lt;urls&gt;&lt;related-urls&gt;&lt;url&gt;http://bmjopen.bmj.com/content/9/8/e029954.abstract&lt;/url&gt;&lt;/related-urls&gt;&lt;/urls&gt;&lt;electronic-resource-num&gt;10.1136/bmjopen-2019-029954&lt;/electronic-resource-num&gt;&lt;/record&gt;&lt;/Cite&gt;&lt;/EndNote&gt;</w:instrText>
      </w:r>
      <w:r w:rsidR="00A77F4A" w:rsidRPr="00F41BFA">
        <w:rPr>
          <w:sz w:val="22"/>
          <w:lang w:eastAsia="en-US"/>
        </w:rPr>
        <w:fldChar w:fldCharType="separate"/>
      </w:r>
      <w:r w:rsidR="00026725" w:rsidRPr="00F41BFA">
        <w:rPr>
          <w:noProof/>
          <w:sz w:val="22"/>
          <w:lang w:eastAsia="en-US"/>
        </w:rPr>
        <w:t>(21)</w:t>
      </w:r>
      <w:r w:rsidR="00A77F4A" w:rsidRPr="00F41BFA">
        <w:rPr>
          <w:sz w:val="22"/>
          <w:lang w:eastAsia="en-US"/>
        </w:rPr>
        <w:fldChar w:fldCharType="end"/>
      </w:r>
      <w:r w:rsidR="00EA7C4F" w:rsidRPr="00F41BFA">
        <w:rPr>
          <w:sz w:val="22"/>
          <w:lang w:eastAsia="en-US"/>
        </w:rPr>
        <w:t>.</w:t>
      </w:r>
      <w:r w:rsidR="00911071" w:rsidRPr="00F41BFA">
        <w:rPr>
          <w:sz w:val="22"/>
          <w:lang w:eastAsia="en-US"/>
        </w:rPr>
        <w:t xml:space="preserve"> </w:t>
      </w:r>
      <w:bookmarkStart w:id="3" w:name="_Toc9007365"/>
      <w:bookmarkEnd w:id="3"/>
      <w:r w:rsidR="00C71ED7" w:rsidRPr="00F41BFA">
        <w:rPr>
          <w:sz w:val="22"/>
          <w:lang w:eastAsia="en-US"/>
        </w:rPr>
        <w:t>Th</w:t>
      </w:r>
      <w:r w:rsidR="00C37D73" w:rsidRPr="00F41BFA">
        <w:rPr>
          <w:sz w:val="22"/>
          <w:lang w:eastAsia="en-US"/>
        </w:rPr>
        <w:t>is</w:t>
      </w:r>
      <w:r w:rsidR="00770985" w:rsidRPr="00F41BFA">
        <w:rPr>
          <w:sz w:val="22"/>
          <w:lang w:eastAsia="en-US"/>
        </w:rPr>
        <w:t xml:space="preserve"> </w:t>
      </w:r>
      <w:r w:rsidR="00C71ED7" w:rsidRPr="00F41BFA">
        <w:rPr>
          <w:sz w:val="22"/>
          <w:lang w:eastAsia="en-US"/>
        </w:rPr>
        <w:t>study</w:t>
      </w:r>
      <w:r w:rsidR="00770985" w:rsidRPr="00F41BFA">
        <w:rPr>
          <w:sz w:val="22"/>
          <w:lang w:eastAsia="en-US"/>
        </w:rPr>
        <w:t xml:space="preserve"> conducted</w:t>
      </w:r>
      <w:r w:rsidR="0056140B" w:rsidRPr="00F41BFA">
        <w:rPr>
          <w:sz w:val="22"/>
          <w:lang w:eastAsia="en-US"/>
        </w:rPr>
        <w:t xml:space="preserve"> a </w:t>
      </w:r>
      <w:r w:rsidR="007153BA" w:rsidRPr="00F41BFA">
        <w:rPr>
          <w:sz w:val="22"/>
          <w:lang w:eastAsia="en-US"/>
        </w:rPr>
        <w:t>needs assessment for a UK-based</w:t>
      </w:r>
      <w:r w:rsidR="00355074" w:rsidRPr="00F41BFA">
        <w:rPr>
          <w:sz w:val="22"/>
          <w:lang w:eastAsia="en-US"/>
        </w:rPr>
        <w:t xml:space="preserve"> online</w:t>
      </w:r>
      <w:r w:rsidR="002E0B79" w:rsidRPr="00F41BFA">
        <w:rPr>
          <w:sz w:val="22"/>
          <w:lang w:eastAsia="en-US"/>
        </w:rPr>
        <w:t>,</w:t>
      </w:r>
      <w:r w:rsidR="00355074" w:rsidRPr="00F41BFA">
        <w:rPr>
          <w:sz w:val="22"/>
          <w:lang w:eastAsia="en-US"/>
        </w:rPr>
        <w:t xml:space="preserve"> </w:t>
      </w:r>
      <w:r w:rsidR="002E0B79" w:rsidRPr="00F41BFA">
        <w:rPr>
          <w:sz w:val="22"/>
          <w:lang w:eastAsia="en-US"/>
        </w:rPr>
        <w:t xml:space="preserve">interdisciplinary </w:t>
      </w:r>
      <w:r w:rsidR="00355074" w:rsidRPr="00F41BFA">
        <w:rPr>
          <w:sz w:val="22"/>
          <w:lang w:eastAsia="en-US"/>
        </w:rPr>
        <w:t xml:space="preserve">intervention for </w:t>
      </w:r>
      <w:r w:rsidR="007153BA" w:rsidRPr="00F41BFA">
        <w:rPr>
          <w:sz w:val="22"/>
          <w:lang w:eastAsia="en-US"/>
        </w:rPr>
        <w:t xml:space="preserve">managing </w:t>
      </w:r>
      <w:r w:rsidR="007F1F1B" w:rsidRPr="00F41BFA">
        <w:rPr>
          <w:sz w:val="22"/>
          <w:lang w:eastAsia="en-US"/>
        </w:rPr>
        <w:t>adolescent</w:t>
      </w:r>
      <w:r w:rsidR="00355074" w:rsidRPr="00F41BFA">
        <w:rPr>
          <w:sz w:val="22"/>
          <w:lang w:eastAsia="en-US"/>
        </w:rPr>
        <w:t xml:space="preserve"> </w:t>
      </w:r>
      <w:r w:rsidR="00551BCF" w:rsidRPr="00F41BFA">
        <w:rPr>
          <w:sz w:val="22"/>
          <w:lang w:eastAsia="en-US"/>
        </w:rPr>
        <w:t>chronic pain</w:t>
      </w:r>
      <w:r w:rsidR="007153BA" w:rsidRPr="00F41BFA">
        <w:rPr>
          <w:sz w:val="22"/>
          <w:lang w:eastAsia="en-US"/>
        </w:rPr>
        <w:t>. The study aimed to</w:t>
      </w:r>
      <w:r w:rsidR="007A60B2" w:rsidRPr="00F41BFA">
        <w:rPr>
          <w:sz w:val="22"/>
          <w:lang w:eastAsia="en-US"/>
        </w:rPr>
        <w:t xml:space="preserve"> </w:t>
      </w:r>
      <w:r w:rsidR="00795995" w:rsidRPr="00F41BFA">
        <w:rPr>
          <w:sz w:val="22"/>
          <w:lang w:eastAsia="en-US"/>
        </w:rPr>
        <w:t xml:space="preserve">investigate (i) </w:t>
      </w:r>
      <w:r w:rsidR="004111EF" w:rsidRPr="00F41BFA">
        <w:rPr>
          <w:sz w:val="22"/>
          <w:lang w:eastAsia="en-US"/>
        </w:rPr>
        <w:t>w</w:t>
      </w:r>
      <w:r w:rsidR="0056140B" w:rsidRPr="00F41BFA">
        <w:rPr>
          <w:sz w:val="22"/>
          <w:lang w:eastAsia="en-US"/>
        </w:rPr>
        <w:t>hich</w:t>
      </w:r>
      <w:r w:rsidR="00050333" w:rsidRPr="00F41BFA">
        <w:rPr>
          <w:sz w:val="22"/>
          <w:lang w:eastAsia="en-US"/>
        </w:rPr>
        <w:t xml:space="preserve"> online resources </w:t>
      </w:r>
      <w:r w:rsidR="00D071DA" w:rsidRPr="00F41BFA">
        <w:rPr>
          <w:sz w:val="22"/>
          <w:lang w:eastAsia="en-US"/>
        </w:rPr>
        <w:t xml:space="preserve">adolescents </w:t>
      </w:r>
      <w:r w:rsidR="00050333" w:rsidRPr="00F41BFA">
        <w:rPr>
          <w:sz w:val="22"/>
          <w:lang w:eastAsia="en-US"/>
        </w:rPr>
        <w:t xml:space="preserve">currently use to manage </w:t>
      </w:r>
      <w:r w:rsidR="00551BCF" w:rsidRPr="00F41BFA">
        <w:rPr>
          <w:sz w:val="22"/>
          <w:lang w:eastAsia="en-US"/>
        </w:rPr>
        <w:t>chronic pain</w:t>
      </w:r>
      <w:r w:rsidR="001C4E63" w:rsidRPr="00F41BFA">
        <w:rPr>
          <w:sz w:val="22"/>
          <w:lang w:eastAsia="en-US"/>
        </w:rPr>
        <w:t xml:space="preserve"> and </w:t>
      </w:r>
      <w:r w:rsidR="00551BCF" w:rsidRPr="00F41BFA">
        <w:rPr>
          <w:sz w:val="22"/>
          <w:lang w:eastAsia="en-US"/>
        </w:rPr>
        <w:t>mental health</w:t>
      </w:r>
      <w:r w:rsidR="00955068" w:rsidRPr="00F41BFA">
        <w:rPr>
          <w:sz w:val="22"/>
          <w:lang w:eastAsia="en-US"/>
        </w:rPr>
        <w:t>,</w:t>
      </w:r>
      <w:r w:rsidR="00795995" w:rsidRPr="00F41BFA">
        <w:rPr>
          <w:sz w:val="22"/>
          <w:lang w:eastAsia="en-US"/>
        </w:rPr>
        <w:t xml:space="preserve"> (ii) </w:t>
      </w:r>
      <w:r w:rsidR="004111EF" w:rsidRPr="00F41BFA">
        <w:rPr>
          <w:sz w:val="22"/>
          <w:lang w:eastAsia="en-US"/>
        </w:rPr>
        <w:t xml:space="preserve">which online </w:t>
      </w:r>
      <w:r w:rsidR="004111EF" w:rsidRPr="00F41BFA">
        <w:rPr>
          <w:sz w:val="22"/>
          <w:lang w:eastAsia="en-US"/>
        </w:rPr>
        <w:lastRenderedPageBreak/>
        <w:t xml:space="preserve">resources parents use to help them understand their child’s </w:t>
      </w:r>
      <w:r w:rsidR="00551BCF" w:rsidRPr="00F41BFA">
        <w:rPr>
          <w:sz w:val="22"/>
          <w:lang w:eastAsia="en-US"/>
        </w:rPr>
        <w:t>chronic pain</w:t>
      </w:r>
      <w:r w:rsidR="00795995" w:rsidRPr="00F41BFA">
        <w:rPr>
          <w:sz w:val="22"/>
          <w:lang w:eastAsia="en-US"/>
        </w:rPr>
        <w:t>,</w:t>
      </w:r>
      <w:r w:rsidR="004924C0" w:rsidRPr="00F41BFA">
        <w:rPr>
          <w:sz w:val="22"/>
          <w:lang w:eastAsia="en-US"/>
        </w:rPr>
        <w:t xml:space="preserve"> </w:t>
      </w:r>
      <w:r w:rsidR="00216FA2" w:rsidRPr="00F41BFA">
        <w:rPr>
          <w:sz w:val="22"/>
          <w:lang w:eastAsia="en-US"/>
        </w:rPr>
        <w:t>(iii) w</w:t>
      </w:r>
      <w:r w:rsidR="00D071DA" w:rsidRPr="00F41BFA">
        <w:rPr>
          <w:sz w:val="22"/>
          <w:lang w:eastAsia="en-US"/>
        </w:rPr>
        <w:t xml:space="preserve">hich interdisciplinary </w:t>
      </w:r>
      <w:r w:rsidR="00D17990" w:rsidRPr="00F41BFA">
        <w:rPr>
          <w:sz w:val="22"/>
          <w:lang w:eastAsia="en-US"/>
        </w:rPr>
        <w:t xml:space="preserve">techniques </w:t>
      </w:r>
      <w:r w:rsidR="00927132" w:rsidRPr="00F41BFA">
        <w:rPr>
          <w:sz w:val="22"/>
          <w:lang w:eastAsia="en-US"/>
        </w:rPr>
        <w:t>adolescen</w:t>
      </w:r>
      <w:r w:rsidR="00551BCF" w:rsidRPr="00F41BFA">
        <w:rPr>
          <w:sz w:val="22"/>
          <w:lang w:eastAsia="en-US"/>
        </w:rPr>
        <w:t>ts with chronic pain</w:t>
      </w:r>
      <w:r w:rsidR="00927132" w:rsidRPr="00F41BFA">
        <w:rPr>
          <w:sz w:val="22"/>
          <w:lang w:eastAsia="en-US"/>
        </w:rPr>
        <w:t xml:space="preserve"> consider </w:t>
      </w:r>
      <w:r w:rsidR="00D071DA" w:rsidRPr="00F41BFA">
        <w:rPr>
          <w:sz w:val="22"/>
          <w:lang w:eastAsia="en-US"/>
        </w:rPr>
        <w:t>mos</w:t>
      </w:r>
      <w:r w:rsidR="00A74B42" w:rsidRPr="00F41BFA">
        <w:rPr>
          <w:sz w:val="22"/>
          <w:lang w:eastAsia="en-US"/>
        </w:rPr>
        <w:t>t helpful,</w:t>
      </w:r>
      <w:r w:rsidR="00216FA2" w:rsidRPr="00F41BFA">
        <w:rPr>
          <w:sz w:val="22"/>
          <w:lang w:eastAsia="en-US"/>
        </w:rPr>
        <w:t xml:space="preserve"> (iv) w</w:t>
      </w:r>
      <w:r w:rsidR="0056140B" w:rsidRPr="00F41BFA">
        <w:rPr>
          <w:sz w:val="22"/>
          <w:lang w:eastAsia="en-US"/>
        </w:rPr>
        <w:t>hat</w:t>
      </w:r>
      <w:r w:rsidR="00050333" w:rsidRPr="00F41BFA">
        <w:rPr>
          <w:sz w:val="22"/>
          <w:lang w:eastAsia="en-US"/>
        </w:rPr>
        <w:t xml:space="preserve"> content and features </w:t>
      </w:r>
      <w:r w:rsidR="00D071DA" w:rsidRPr="00F41BFA">
        <w:rPr>
          <w:sz w:val="22"/>
          <w:lang w:eastAsia="en-US"/>
        </w:rPr>
        <w:t>adolescents</w:t>
      </w:r>
      <w:r w:rsidR="00050333" w:rsidRPr="00F41BFA">
        <w:rPr>
          <w:sz w:val="22"/>
          <w:lang w:eastAsia="en-US"/>
        </w:rPr>
        <w:t xml:space="preserve"> and  parents would like </w:t>
      </w:r>
      <w:r w:rsidR="00C476BF" w:rsidRPr="00F41BFA">
        <w:rPr>
          <w:sz w:val="22"/>
          <w:lang w:eastAsia="en-US"/>
        </w:rPr>
        <w:t>t</w:t>
      </w:r>
      <w:r w:rsidR="00050333" w:rsidRPr="00F41BFA">
        <w:rPr>
          <w:sz w:val="22"/>
          <w:lang w:eastAsia="en-US"/>
        </w:rPr>
        <w:t>o see in a</w:t>
      </w:r>
      <w:r w:rsidR="00FB29F5" w:rsidRPr="00F41BFA">
        <w:rPr>
          <w:sz w:val="22"/>
          <w:lang w:eastAsia="en-US"/>
        </w:rPr>
        <w:t xml:space="preserve"> new </w:t>
      </w:r>
      <w:r w:rsidR="00050333" w:rsidRPr="00F41BFA">
        <w:rPr>
          <w:sz w:val="22"/>
          <w:lang w:eastAsia="en-US"/>
        </w:rPr>
        <w:t xml:space="preserve">online </w:t>
      </w:r>
      <w:r w:rsidR="00551BCF" w:rsidRPr="00F41BFA">
        <w:rPr>
          <w:sz w:val="22"/>
          <w:lang w:eastAsia="en-US"/>
        </w:rPr>
        <w:t>chronic pain</w:t>
      </w:r>
      <w:r w:rsidR="00050333" w:rsidRPr="00F41BFA">
        <w:rPr>
          <w:sz w:val="22"/>
          <w:lang w:eastAsia="en-US"/>
        </w:rPr>
        <w:t xml:space="preserve"> management intervention</w:t>
      </w:r>
      <w:r w:rsidR="00672512" w:rsidRPr="00F41BFA">
        <w:rPr>
          <w:sz w:val="22"/>
          <w:lang w:eastAsia="en-US"/>
        </w:rPr>
        <w:t>,</w:t>
      </w:r>
      <w:r w:rsidR="00216FA2" w:rsidRPr="00F41BFA">
        <w:rPr>
          <w:sz w:val="22"/>
          <w:lang w:eastAsia="en-US"/>
        </w:rPr>
        <w:t xml:space="preserve"> </w:t>
      </w:r>
      <w:r w:rsidR="00AA5EA3" w:rsidRPr="00F41BFA">
        <w:rPr>
          <w:sz w:val="22"/>
          <w:lang w:eastAsia="en-US"/>
        </w:rPr>
        <w:t xml:space="preserve">and </w:t>
      </w:r>
      <w:r w:rsidR="00216FA2" w:rsidRPr="00F41BFA">
        <w:rPr>
          <w:sz w:val="22"/>
          <w:lang w:eastAsia="en-US"/>
        </w:rPr>
        <w:t>(v) i</w:t>
      </w:r>
      <w:r w:rsidR="00CA342A" w:rsidRPr="00F41BFA">
        <w:rPr>
          <w:sz w:val="22"/>
          <w:lang w:eastAsia="en-US"/>
        </w:rPr>
        <w:t>f</w:t>
      </w:r>
      <w:r w:rsidR="00577D59" w:rsidRPr="00F41BFA">
        <w:rPr>
          <w:sz w:val="22"/>
          <w:lang w:eastAsia="en-US"/>
        </w:rPr>
        <w:t xml:space="preserve"> </w:t>
      </w:r>
      <w:r w:rsidR="0079635B" w:rsidRPr="00F41BFA">
        <w:rPr>
          <w:sz w:val="22"/>
          <w:lang w:eastAsia="en-US"/>
        </w:rPr>
        <w:t xml:space="preserve">reporting high online resource use predicts overall </w:t>
      </w:r>
      <w:r w:rsidR="00577D59" w:rsidRPr="00F41BFA">
        <w:rPr>
          <w:sz w:val="22"/>
          <w:lang w:eastAsia="en-US"/>
        </w:rPr>
        <w:t>positive</w:t>
      </w:r>
      <w:r w:rsidR="0079635B" w:rsidRPr="00F41BFA">
        <w:rPr>
          <w:sz w:val="22"/>
          <w:lang w:eastAsia="en-US"/>
        </w:rPr>
        <w:t xml:space="preserve"> outlook,</w:t>
      </w:r>
      <w:r w:rsidR="00577D59" w:rsidRPr="00F41BFA">
        <w:rPr>
          <w:sz w:val="22"/>
          <w:lang w:eastAsia="en-US"/>
        </w:rPr>
        <w:t xml:space="preserve"> </w:t>
      </w:r>
      <w:r w:rsidR="00BE4A3A" w:rsidRPr="00F41BFA">
        <w:rPr>
          <w:sz w:val="22"/>
          <w:lang w:eastAsia="en-US"/>
        </w:rPr>
        <w:t>vers</w:t>
      </w:r>
      <w:r w:rsidR="00A74B42" w:rsidRPr="00F41BFA">
        <w:rPr>
          <w:sz w:val="22"/>
          <w:lang w:eastAsia="en-US"/>
        </w:rPr>
        <w:t>u</w:t>
      </w:r>
      <w:r w:rsidR="00BE4A3A" w:rsidRPr="00F41BFA">
        <w:rPr>
          <w:sz w:val="22"/>
          <w:lang w:eastAsia="en-US"/>
        </w:rPr>
        <w:t>s negative</w:t>
      </w:r>
      <w:r w:rsidR="0079635B" w:rsidRPr="00F41BFA">
        <w:rPr>
          <w:sz w:val="22"/>
          <w:lang w:eastAsia="en-US"/>
        </w:rPr>
        <w:t xml:space="preserve"> outlook,</w:t>
      </w:r>
      <w:r w:rsidR="00BE4A3A" w:rsidRPr="00F41BFA">
        <w:rPr>
          <w:sz w:val="22"/>
          <w:lang w:eastAsia="en-US"/>
        </w:rPr>
        <w:t xml:space="preserve"> </w:t>
      </w:r>
      <w:r w:rsidR="00577D59" w:rsidRPr="00F41BFA">
        <w:rPr>
          <w:sz w:val="22"/>
          <w:lang w:eastAsia="en-US"/>
        </w:rPr>
        <w:t xml:space="preserve">towards </w:t>
      </w:r>
      <w:r w:rsidR="009A6DEA" w:rsidRPr="00F41BFA">
        <w:rPr>
          <w:sz w:val="22"/>
          <w:lang w:eastAsia="en-US"/>
        </w:rPr>
        <w:t>a new interventi</w:t>
      </w:r>
      <w:r w:rsidR="007F1F1B" w:rsidRPr="00F41BFA">
        <w:rPr>
          <w:sz w:val="22"/>
          <w:lang w:eastAsia="en-US"/>
        </w:rPr>
        <w:t>on</w:t>
      </w:r>
      <w:r w:rsidR="0079635B" w:rsidRPr="00F41BFA">
        <w:rPr>
          <w:sz w:val="22"/>
          <w:lang w:eastAsia="en-US"/>
        </w:rPr>
        <w:t>.</w:t>
      </w:r>
    </w:p>
    <w:p w14:paraId="451FE4F8" w14:textId="62103962" w:rsidR="00050333" w:rsidRPr="00F41BFA" w:rsidRDefault="00050333" w:rsidP="00050333">
      <w:pPr>
        <w:pStyle w:val="Heading2"/>
        <w:rPr>
          <w:sz w:val="22"/>
          <w:szCs w:val="22"/>
        </w:rPr>
      </w:pPr>
      <w:bookmarkStart w:id="4" w:name="_Toc9007366"/>
      <w:r w:rsidRPr="00F41BFA">
        <w:rPr>
          <w:sz w:val="22"/>
          <w:szCs w:val="22"/>
        </w:rPr>
        <w:t>Method</w:t>
      </w:r>
      <w:bookmarkEnd w:id="4"/>
      <w:r w:rsidR="007374D9" w:rsidRPr="00F41BFA">
        <w:rPr>
          <w:sz w:val="22"/>
          <w:szCs w:val="22"/>
        </w:rPr>
        <w:t>s</w:t>
      </w:r>
    </w:p>
    <w:p w14:paraId="739FD9A7" w14:textId="77777777" w:rsidR="00050333" w:rsidRPr="00F41BFA" w:rsidRDefault="00050333" w:rsidP="00050333">
      <w:pPr>
        <w:pStyle w:val="Heading3"/>
        <w:rPr>
          <w:szCs w:val="22"/>
          <w:lang w:eastAsia="en-GB"/>
        </w:rPr>
      </w:pPr>
      <w:bookmarkStart w:id="5" w:name="_Toc9007367"/>
      <w:r w:rsidRPr="00F41BFA">
        <w:rPr>
          <w:szCs w:val="22"/>
          <w:lang w:eastAsia="en-GB"/>
        </w:rPr>
        <w:t>Design</w:t>
      </w:r>
      <w:bookmarkEnd w:id="5"/>
    </w:p>
    <w:p w14:paraId="566DDA85" w14:textId="0FB14D1E" w:rsidR="00050333" w:rsidRPr="00F41BFA" w:rsidRDefault="00050333" w:rsidP="00A078FD">
      <w:pPr>
        <w:rPr>
          <w:sz w:val="22"/>
          <w:lang w:eastAsia="en-GB"/>
        </w:rPr>
      </w:pPr>
      <w:r w:rsidRPr="00F41BFA">
        <w:rPr>
          <w:sz w:val="22"/>
          <w:lang w:eastAsia="en-GB"/>
        </w:rPr>
        <w:t>Th</w:t>
      </w:r>
      <w:r w:rsidR="00C67F37" w:rsidRPr="00F41BFA">
        <w:rPr>
          <w:sz w:val="22"/>
          <w:lang w:eastAsia="en-GB"/>
        </w:rPr>
        <w:t>e</w:t>
      </w:r>
      <w:r w:rsidRPr="00F41BFA">
        <w:rPr>
          <w:sz w:val="22"/>
          <w:lang w:eastAsia="en-GB"/>
        </w:rPr>
        <w:t xml:space="preserve"> study </w:t>
      </w:r>
      <w:r w:rsidR="00CB0691" w:rsidRPr="00F41BFA">
        <w:rPr>
          <w:sz w:val="22"/>
          <w:lang w:eastAsia="en-GB"/>
        </w:rPr>
        <w:t>was an</w:t>
      </w:r>
      <w:r w:rsidRPr="00F41BFA">
        <w:rPr>
          <w:sz w:val="22"/>
          <w:lang w:eastAsia="en-GB"/>
        </w:rPr>
        <w:t xml:space="preserve"> online cross-sectional survey using Qualtrics</w:t>
      </w:r>
      <w:r w:rsidR="00BB782A" w:rsidRPr="00F41BFA">
        <w:rPr>
          <w:rFonts w:cs="Arial"/>
          <w:sz w:val="22"/>
          <w:vertAlign w:val="superscript"/>
          <w:lang w:eastAsia="en-GB"/>
        </w:rPr>
        <w:t>®</w:t>
      </w:r>
      <w:r w:rsidR="007C5C41" w:rsidRPr="00F41BFA">
        <w:rPr>
          <w:sz w:val="22"/>
          <w:lang w:eastAsia="en-GB"/>
        </w:rPr>
        <w:t xml:space="preserve">, including </w:t>
      </w:r>
      <w:r w:rsidR="00855FB2" w:rsidRPr="00F41BFA">
        <w:rPr>
          <w:sz w:val="22"/>
          <w:lang w:eastAsia="en-GB"/>
        </w:rPr>
        <w:t xml:space="preserve">a mixture of </w:t>
      </w:r>
      <w:r w:rsidRPr="00F41BFA">
        <w:rPr>
          <w:sz w:val="22"/>
          <w:lang w:eastAsia="en-GB"/>
        </w:rPr>
        <w:t xml:space="preserve">closed </w:t>
      </w:r>
      <w:r w:rsidR="00855FB2" w:rsidRPr="00F41BFA">
        <w:rPr>
          <w:sz w:val="22"/>
          <w:lang w:eastAsia="en-GB"/>
        </w:rPr>
        <w:t>and</w:t>
      </w:r>
      <w:r w:rsidRPr="00F41BFA">
        <w:rPr>
          <w:sz w:val="22"/>
          <w:lang w:eastAsia="en-GB"/>
        </w:rPr>
        <w:t xml:space="preserve"> open-ended questions</w:t>
      </w:r>
      <w:r w:rsidR="00517A20" w:rsidRPr="00F41BFA">
        <w:rPr>
          <w:sz w:val="22"/>
          <w:lang w:eastAsia="en-GB"/>
        </w:rPr>
        <w:t>.</w:t>
      </w:r>
      <w:r w:rsidR="00855FB2" w:rsidRPr="00F41BFA">
        <w:rPr>
          <w:sz w:val="22"/>
          <w:lang w:eastAsia="en-GB"/>
        </w:rPr>
        <w:t xml:space="preserve"> </w:t>
      </w:r>
    </w:p>
    <w:p w14:paraId="4F650E16" w14:textId="77777777" w:rsidR="00050333" w:rsidRPr="00F41BFA" w:rsidRDefault="00050333" w:rsidP="00050333">
      <w:pPr>
        <w:pStyle w:val="Heading3"/>
        <w:rPr>
          <w:szCs w:val="22"/>
        </w:rPr>
      </w:pPr>
      <w:bookmarkStart w:id="6" w:name="_Toc9007368"/>
      <w:r w:rsidRPr="00F41BFA">
        <w:rPr>
          <w:szCs w:val="22"/>
        </w:rPr>
        <w:t>Participants</w:t>
      </w:r>
      <w:bookmarkEnd w:id="6"/>
    </w:p>
    <w:p w14:paraId="2BE433BD" w14:textId="1D189C3A" w:rsidR="007C5C41" w:rsidRPr="00F41BFA" w:rsidRDefault="00050333" w:rsidP="00B663D0">
      <w:pPr>
        <w:rPr>
          <w:sz w:val="22"/>
        </w:rPr>
      </w:pPr>
      <w:r w:rsidRPr="00F41BFA">
        <w:rPr>
          <w:sz w:val="22"/>
        </w:rPr>
        <w:t xml:space="preserve">This </w:t>
      </w:r>
      <w:r w:rsidR="008F5240" w:rsidRPr="00F41BFA">
        <w:rPr>
          <w:sz w:val="22"/>
        </w:rPr>
        <w:t>w</w:t>
      </w:r>
      <w:r w:rsidR="00E17D4E" w:rsidRPr="00F41BFA">
        <w:rPr>
          <w:sz w:val="22"/>
        </w:rPr>
        <w:t>as a UK-wide survey of</w:t>
      </w:r>
      <w:r w:rsidR="008E4209" w:rsidRPr="00F41BFA">
        <w:rPr>
          <w:sz w:val="22"/>
        </w:rPr>
        <w:t xml:space="preserve"> adolescents</w:t>
      </w:r>
      <w:r w:rsidR="006803AF" w:rsidRPr="00F41BFA">
        <w:rPr>
          <w:sz w:val="22"/>
        </w:rPr>
        <w:t xml:space="preserve"> aged 16 </w:t>
      </w:r>
      <w:r w:rsidR="00776973" w:rsidRPr="00F41BFA">
        <w:rPr>
          <w:sz w:val="22"/>
        </w:rPr>
        <w:t xml:space="preserve">to 18 </w:t>
      </w:r>
      <w:r w:rsidR="006803AF" w:rsidRPr="00F41BFA">
        <w:rPr>
          <w:sz w:val="22"/>
        </w:rPr>
        <w:t>years and older</w:t>
      </w:r>
      <w:r w:rsidR="008E4209" w:rsidRPr="00F41BFA">
        <w:rPr>
          <w:sz w:val="22"/>
        </w:rPr>
        <w:t xml:space="preserve"> with </w:t>
      </w:r>
      <w:r w:rsidR="00D5344B" w:rsidRPr="00F41BFA">
        <w:rPr>
          <w:sz w:val="22"/>
        </w:rPr>
        <w:t>chronic pain</w:t>
      </w:r>
      <w:r w:rsidR="008F5240" w:rsidRPr="00F41BFA">
        <w:rPr>
          <w:sz w:val="22"/>
        </w:rPr>
        <w:t xml:space="preserve"> and parents</w:t>
      </w:r>
      <w:r w:rsidR="006803AF" w:rsidRPr="00F41BFA">
        <w:rPr>
          <w:sz w:val="22"/>
        </w:rPr>
        <w:t xml:space="preserve"> of </w:t>
      </w:r>
      <w:r w:rsidR="00F73C27" w:rsidRPr="00F41BFA">
        <w:rPr>
          <w:sz w:val="22"/>
        </w:rPr>
        <w:t>a</w:t>
      </w:r>
      <w:r w:rsidR="00776973" w:rsidRPr="00F41BFA">
        <w:rPr>
          <w:sz w:val="22"/>
        </w:rPr>
        <w:t>dolescents aged 12 to 18</w:t>
      </w:r>
      <w:r w:rsidR="007C5C41" w:rsidRPr="00F41BFA">
        <w:rPr>
          <w:sz w:val="22"/>
        </w:rPr>
        <w:t xml:space="preserve"> years. </w:t>
      </w:r>
      <w:r w:rsidR="00AA7CD8" w:rsidRPr="00F41BFA">
        <w:rPr>
          <w:sz w:val="22"/>
        </w:rPr>
        <w:t xml:space="preserve">The survey was not distributed directly to 12 to 15-year-olds, as this would have required </w:t>
      </w:r>
      <w:r w:rsidR="00C414B4" w:rsidRPr="00F41BFA">
        <w:rPr>
          <w:sz w:val="22"/>
        </w:rPr>
        <w:t>additional consent from parents. Whilst not impossible</w:t>
      </w:r>
      <w:r w:rsidR="00B663D0" w:rsidRPr="00F41BFA">
        <w:rPr>
          <w:sz w:val="22"/>
        </w:rPr>
        <w:t xml:space="preserve"> to attain</w:t>
      </w:r>
      <w:r w:rsidR="00C414B4" w:rsidRPr="00F41BFA">
        <w:rPr>
          <w:sz w:val="22"/>
        </w:rPr>
        <w:t xml:space="preserve">, the research team </w:t>
      </w:r>
      <w:r w:rsidR="00B663D0" w:rsidRPr="00F41BFA">
        <w:rPr>
          <w:sz w:val="22"/>
        </w:rPr>
        <w:t>decided that a dual consenting process would overcomplicate this study for participants</w:t>
      </w:r>
      <w:r w:rsidR="003D322E" w:rsidRPr="00F41BFA">
        <w:rPr>
          <w:sz w:val="22"/>
        </w:rPr>
        <w:t xml:space="preserve"> and negatively impact recruitment</w:t>
      </w:r>
      <w:r w:rsidR="00B663D0" w:rsidRPr="00F41BFA">
        <w:rPr>
          <w:sz w:val="22"/>
        </w:rPr>
        <w:t xml:space="preserve">. Hence, to avoid complication and maintain anonymity, the survey pathways were separated into 16 to 18 year olds self-reporting and parents reporting for the 12 to 18 age range. </w:t>
      </w:r>
      <w:r w:rsidR="007C5C41" w:rsidRPr="00F41BFA">
        <w:rPr>
          <w:sz w:val="22"/>
        </w:rPr>
        <w:t>A</w:t>
      </w:r>
      <w:r w:rsidR="002D74BA" w:rsidRPr="00F41BFA">
        <w:rPr>
          <w:sz w:val="22"/>
        </w:rPr>
        <w:t xml:space="preserve"> power calculation was conducted, producing a</w:t>
      </w:r>
      <w:r w:rsidR="007C5C41" w:rsidRPr="00F41BFA">
        <w:rPr>
          <w:sz w:val="22"/>
        </w:rPr>
        <w:t xml:space="preserve"> target sample size of 385 </w:t>
      </w:r>
      <w:r w:rsidR="0026789B" w:rsidRPr="00F41BFA">
        <w:rPr>
          <w:sz w:val="22"/>
        </w:rPr>
        <w:t>(Supple</w:t>
      </w:r>
      <w:r w:rsidR="00D46799" w:rsidRPr="00F41BFA">
        <w:rPr>
          <w:sz w:val="22"/>
        </w:rPr>
        <w:t>mentary Material</w:t>
      </w:r>
      <w:r w:rsidR="0026789B" w:rsidRPr="00F41BFA">
        <w:rPr>
          <w:sz w:val="22"/>
        </w:rPr>
        <w:t xml:space="preserve"> </w:t>
      </w:r>
      <w:r w:rsidR="008C3D55" w:rsidRPr="00F41BFA">
        <w:rPr>
          <w:sz w:val="22"/>
        </w:rPr>
        <w:t>1</w:t>
      </w:r>
      <w:r w:rsidR="007C5C41" w:rsidRPr="00F41BFA">
        <w:rPr>
          <w:sz w:val="22"/>
        </w:rPr>
        <w:t>).</w:t>
      </w:r>
    </w:p>
    <w:p w14:paraId="0722D26B" w14:textId="608DD0D9" w:rsidR="00DC631D" w:rsidRPr="00F41BFA" w:rsidRDefault="00ED0B3A" w:rsidP="00026725">
      <w:pPr>
        <w:rPr>
          <w:sz w:val="22"/>
        </w:rPr>
      </w:pPr>
      <w:r w:rsidRPr="00F41BFA">
        <w:rPr>
          <w:sz w:val="22"/>
        </w:rPr>
        <w:t>For adolescents, i</w:t>
      </w:r>
      <w:r w:rsidR="00DC631D" w:rsidRPr="00F41BFA">
        <w:rPr>
          <w:sz w:val="22"/>
        </w:rPr>
        <w:t xml:space="preserve">nclusion criteria </w:t>
      </w:r>
      <w:r w:rsidRPr="00F41BFA">
        <w:rPr>
          <w:sz w:val="22"/>
        </w:rPr>
        <w:t>were</w:t>
      </w:r>
      <w:r w:rsidR="00DC631D" w:rsidRPr="00F41BFA">
        <w:rPr>
          <w:sz w:val="22"/>
        </w:rPr>
        <w:t xml:space="preserve">: 1) aged </w:t>
      </w:r>
      <w:r w:rsidR="00DC631D" w:rsidRPr="00F41BFA">
        <w:rPr>
          <w:rFonts w:cs="Arial"/>
          <w:sz w:val="22"/>
        </w:rPr>
        <w:t>16 to 18</w:t>
      </w:r>
      <w:r w:rsidR="00DC631D" w:rsidRPr="00F41BFA">
        <w:rPr>
          <w:sz w:val="22"/>
        </w:rPr>
        <w:t xml:space="preserve"> years, 2) currently experiencing </w:t>
      </w:r>
      <w:r w:rsidR="004D2316" w:rsidRPr="00F41BFA">
        <w:rPr>
          <w:sz w:val="22"/>
        </w:rPr>
        <w:t>pain</w:t>
      </w:r>
      <w:r w:rsidR="00DC631D" w:rsidRPr="00F41BFA">
        <w:rPr>
          <w:sz w:val="22"/>
        </w:rPr>
        <w:t xml:space="preserve"> </w:t>
      </w:r>
      <w:r w:rsidR="008F5240" w:rsidRPr="00F41BFA">
        <w:rPr>
          <w:sz w:val="22"/>
        </w:rPr>
        <w:t xml:space="preserve">of any aetiology </w:t>
      </w:r>
      <w:r w:rsidR="00DC631D" w:rsidRPr="00F41BFA">
        <w:rPr>
          <w:sz w:val="22"/>
        </w:rPr>
        <w:t xml:space="preserve">which has lasted </w:t>
      </w:r>
      <w:r w:rsidR="00DC631D" w:rsidRPr="00F41BFA">
        <w:rPr>
          <w:rFonts w:cs="Arial"/>
          <w:sz w:val="22"/>
        </w:rPr>
        <w:t>≥</w:t>
      </w:r>
      <w:r w:rsidR="00DC631D" w:rsidRPr="00F41BFA">
        <w:rPr>
          <w:sz w:val="22"/>
        </w:rPr>
        <w:t xml:space="preserve"> 3-months </w:t>
      </w:r>
      <w:r w:rsidR="004D2316" w:rsidRPr="00F41BFA">
        <w:rPr>
          <w:sz w:val="22"/>
        </w:rPr>
        <w:fldChar w:fldCharType="begin"/>
      </w:r>
      <w:r w:rsidR="00026725" w:rsidRPr="00F41BFA">
        <w:rPr>
          <w:sz w:val="22"/>
        </w:rPr>
        <w:instrText xml:space="preserve"> ADDIN EN.CITE &lt;EndNote&gt;&lt;Cite&gt;&lt;Author&gt;Treede&lt;/Author&gt;&lt;Year&gt;2015&lt;/Year&gt;&lt;RecNum&gt;21&lt;/RecNum&gt;&lt;DisplayText&gt;(28)&lt;/DisplayText&gt;&lt;record&gt;&lt;rec-number&gt;21&lt;/rec-number&gt;&lt;foreign-keys&gt;&lt;key app="EN" db-id="fzezxfsa7sx5sde520upzrzofe0xwzdfz29r" timestamp="1591547385"&gt;21&lt;/key&gt;&lt;/foreign-keys&gt;&lt;ref-type name="Journal Article"&gt;17&lt;/ref-type&gt;&lt;contributors&gt;&lt;authors&gt;&lt;author&gt;Treede, R. D.&lt;/author&gt;&lt;author&gt;Rief, Winfried&lt;/author&gt;&lt;author&gt;Barke, Antonia&lt;/author&gt;&lt;author&gt;Aziz, Qasim&lt;/author&gt;&lt;author&gt;Bennett, Michael I.&lt;/author&gt;&lt;author&gt;Benoliel, Rafael&lt;/author&gt;&lt;author&gt;Cohen, Milton&lt;/author&gt;&lt;author&gt;Evers, Stefan&lt;/author&gt;&lt;author&gt;Finnerup, Nanna B.&lt;/author&gt;&lt;author&gt;First, Michael B.&lt;/author&gt;&lt;author&gt;Giamberardino, Maria Adele&lt;/author&gt;&lt;author&gt;Kaasa, Stein&lt;/author&gt;&lt;author&gt;Kosek, Eva&lt;/author&gt;&lt;author&gt;Lavandʼhomme, Patricia&lt;/author&gt;&lt;author&gt;Nicholas, Michael&lt;/author&gt;&lt;author&gt;Perrot, Serge&lt;/author&gt;&lt;author&gt;Scholz, Joachim&lt;/author&gt;&lt;author&gt;Schug, Stephan&lt;/author&gt;&lt;author&gt;Smith, Blair H.&lt;/author&gt;&lt;author&gt;Svensson, Peter&lt;/author&gt;&lt;author&gt;Vlaeyen, Johan W.S.&lt;/author&gt;&lt;author&gt;Wang, Shuu-Jiun&lt;/author&gt;&lt;/authors&gt;&lt;/contributors&gt;&lt;titles&gt;&lt;title&gt;A classification of chronic pain for ICD-11:&lt;/title&gt;&lt;secondary-title&gt;PAIN&lt;/secondary-title&gt;&lt;short-title&gt;A classification of chronic pain for ICD-11&lt;/short-title&gt;&lt;/titles&gt;&lt;periodical&gt;&lt;full-title&gt;Pain&lt;/full-title&gt;&lt;/periodical&gt;&lt;pages&gt;1&lt;/pages&gt;&lt;dates&gt;&lt;year&gt;2015&lt;/year&gt;&lt;pub-dates&gt;&lt;date&gt;03/2015&lt;/date&gt;&lt;/pub-dates&gt;&lt;/dates&gt;&lt;isbn&gt;0304-3959&lt;/isbn&gt;&lt;urls&gt;&lt;/urls&gt;&lt;electronic-resource-num&gt;10.1097/j.pain.0000000000000160&lt;/electronic-resource-num&gt;&lt;remote-database-name&gt;CrossRef&lt;/remote-database-name&gt;&lt;language&gt;en&lt;/language&gt;&lt;access-date&gt;2017-12-01 10:59:33&lt;/access-date&gt;&lt;/record&gt;&lt;/Cite&gt;&lt;/EndNote&gt;</w:instrText>
      </w:r>
      <w:r w:rsidR="004D2316" w:rsidRPr="00F41BFA">
        <w:rPr>
          <w:sz w:val="22"/>
        </w:rPr>
        <w:fldChar w:fldCharType="separate"/>
      </w:r>
      <w:r w:rsidR="00026725" w:rsidRPr="00F41BFA">
        <w:rPr>
          <w:noProof/>
          <w:sz w:val="22"/>
        </w:rPr>
        <w:t>(28)</w:t>
      </w:r>
      <w:r w:rsidR="004D2316" w:rsidRPr="00F41BFA">
        <w:rPr>
          <w:sz w:val="22"/>
        </w:rPr>
        <w:fldChar w:fldCharType="end"/>
      </w:r>
      <w:r w:rsidRPr="00F41BFA">
        <w:rPr>
          <w:sz w:val="22"/>
        </w:rPr>
        <w:t xml:space="preserve"> and e</w:t>
      </w:r>
      <w:r w:rsidR="00DC631D" w:rsidRPr="00F41BFA">
        <w:rPr>
          <w:sz w:val="22"/>
        </w:rPr>
        <w:t xml:space="preserve">xclusion criteria: 1) aged </w:t>
      </w:r>
      <w:r w:rsidR="00DC631D" w:rsidRPr="00F41BFA">
        <w:rPr>
          <w:rFonts w:cs="Arial"/>
          <w:sz w:val="22"/>
        </w:rPr>
        <w:t>≤</w:t>
      </w:r>
      <w:r w:rsidR="00DC631D" w:rsidRPr="00F41BFA">
        <w:rPr>
          <w:sz w:val="22"/>
        </w:rPr>
        <w:t xml:space="preserve">15 years or </w:t>
      </w:r>
      <w:r w:rsidR="00DC631D" w:rsidRPr="00F41BFA">
        <w:rPr>
          <w:rFonts w:cs="Arial"/>
          <w:sz w:val="22"/>
        </w:rPr>
        <w:t>≥</w:t>
      </w:r>
      <w:r w:rsidR="00DC631D" w:rsidRPr="00F41BFA">
        <w:rPr>
          <w:sz w:val="22"/>
        </w:rPr>
        <w:t xml:space="preserve">19 years, 2) </w:t>
      </w:r>
      <w:r w:rsidR="00D344F7" w:rsidRPr="00F41BFA">
        <w:rPr>
          <w:sz w:val="22"/>
        </w:rPr>
        <w:t>pain lasting</w:t>
      </w:r>
      <w:r w:rsidR="00DC631D" w:rsidRPr="00F41BFA">
        <w:rPr>
          <w:sz w:val="22"/>
        </w:rPr>
        <w:t xml:space="preserve"> less tha</w:t>
      </w:r>
      <w:r w:rsidR="004C46DE" w:rsidRPr="00F41BFA">
        <w:rPr>
          <w:sz w:val="22"/>
        </w:rPr>
        <w:t>n 3-months total duration, 3) chronic pain</w:t>
      </w:r>
      <w:r w:rsidR="00DC631D" w:rsidRPr="00F41BFA">
        <w:rPr>
          <w:sz w:val="22"/>
        </w:rPr>
        <w:t xml:space="preserve"> ha</w:t>
      </w:r>
      <w:r w:rsidRPr="00F41BFA">
        <w:rPr>
          <w:sz w:val="22"/>
        </w:rPr>
        <w:t>d</w:t>
      </w:r>
      <w:r w:rsidR="00DC631D" w:rsidRPr="00F41BFA">
        <w:rPr>
          <w:sz w:val="22"/>
        </w:rPr>
        <w:t xml:space="preserve"> not been formally diagnosed by a healthcare professional. </w:t>
      </w:r>
    </w:p>
    <w:p w14:paraId="6696E62E" w14:textId="50F15B32" w:rsidR="006803AF" w:rsidRPr="00F41BFA" w:rsidRDefault="00ED0B3A" w:rsidP="00026725">
      <w:pPr>
        <w:rPr>
          <w:sz w:val="22"/>
        </w:rPr>
      </w:pPr>
      <w:r w:rsidRPr="00F41BFA">
        <w:rPr>
          <w:sz w:val="22"/>
        </w:rPr>
        <w:t>For parents, i</w:t>
      </w:r>
      <w:r w:rsidR="00DC631D" w:rsidRPr="00F41BFA">
        <w:rPr>
          <w:sz w:val="22"/>
        </w:rPr>
        <w:t>nclusion criteria</w:t>
      </w:r>
      <w:r w:rsidRPr="00F41BFA">
        <w:rPr>
          <w:sz w:val="22"/>
        </w:rPr>
        <w:t xml:space="preserve"> were</w:t>
      </w:r>
      <w:r w:rsidR="00DC631D" w:rsidRPr="00F41BFA">
        <w:rPr>
          <w:sz w:val="22"/>
        </w:rPr>
        <w:t xml:space="preserve">: 1) parents/ guardians of adolescents aged 12 to 18 years, </w:t>
      </w:r>
      <w:r w:rsidR="004D2316" w:rsidRPr="00F41BFA">
        <w:rPr>
          <w:sz w:val="22"/>
        </w:rPr>
        <w:t>2) adolescent pain</w:t>
      </w:r>
      <w:r w:rsidR="00DC631D" w:rsidRPr="00F41BFA">
        <w:rPr>
          <w:sz w:val="22"/>
        </w:rPr>
        <w:t xml:space="preserve"> </w:t>
      </w:r>
      <w:r w:rsidR="006803AF" w:rsidRPr="00F41BFA">
        <w:rPr>
          <w:sz w:val="22"/>
        </w:rPr>
        <w:t xml:space="preserve">of any aetiology that </w:t>
      </w:r>
      <w:r w:rsidR="00DC631D" w:rsidRPr="00F41BFA">
        <w:rPr>
          <w:sz w:val="22"/>
        </w:rPr>
        <w:t xml:space="preserve">has lasted </w:t>
      </w:r>
      <w:r w:rsidR="00DC631D" w:rsidRPr="00F41BFA">
        <w:rPr>
          <w:rFonts w:cs="Arial"/>
          <w:sz w:val="22"/>
        </w:rPr>
        <w:t>≥</w:t>
      </w:r>
      <w:r w:rsidR="00DC631D" w:rsidRPr="00F41BFA">
        <w:rPr>
          <w:sz w:val="22"/>
        </w:rPr>
        <w:t xml:space="preserve"> 3-months</w:t>
      </w:r>
      <w:r w:rsidR="0003641D" w:rsidRPr="00F41BFA">
        <w:rPr>
          <w:sz w:val="22"/>
        </w:rPr>
        <w:t xml:space="preserve"> </w:t>
      </w:r>
      <w:r w:rsidR="00903E1C" w:rsidRPr="00F41BFA">
        <w:rPr>
          <w:sz w:val="22"/>
        </w:rPr>
        <w:fldChar w:fldCharType="begin"/>
      </w:r>
      <w:r w:rsidR="00026725" w:rsidRPr="00F41BFA">
        <w:rPr>
          <w:sz w:val="22"/>
        </w:rPr>
        <w:instrText xml:space="preserve"> ADDIN EN.CITE &lt;EndNote&gt;&lt;Cite&gt;&lt;Author&gt;Treede&lt;/Author&gt;&lt;Year&gt;2015&lt;/Year&gt;&lt;RecNum&gt;21&lt;/RecNum&gt;&lt;DisplayText&gt;(28)&lt;/DisplayText&gt;&lt;record&gt;&lt;rec-number&gt;21&lt;/rec-number&gt;&lt;foreign-keys&gt;&lt;key app="EN" db-id="fzezxfsa7sx5sde520upzrzofe0xwzdfz29r" timestamp="1591547385"&gt;21&lt;/key&gt;&lt;/foreign-keys&gt;&lt;ref-type name="Journal Article"&gt;17&lt;/ref-type&gt;&lt;contributors&gt;&lt;authors&gt;&lt;author&gt;Treede, R. D.&lt;/author&gt;&lt;author&gt;Rief, Winfried&lt;/author&gt;&lt;author&gt;Barke, Antonia&lt;/author&gt;&lt;author&gt;Aziz, Qasim&lt;/author&gt;&lt;author&gt;Bennett, Michael I.&lt;/author&gt;&lt;author&gt;Benoliel, Rafael&lt;/author&gt;&lt;author&gt;Cohen, Milton&lt;/author&gt;&lt;author&gt;Evers, Stefan&lt;/author&gt;&lt;author&gt;Finnerup, Nanna B.&lt;/author&gt;&lt;author&gt;First, Michael B.&lt;/author&gt;&lt;author&gt;Giamberardino, Maria Adele&lt;/author&gt;&lt;author&gt;Kaasa, Stein&lt;/author&gt;&lt;author&gt;Kosek, Eva&lt;/author&gt;&lt;author&gt;Lavandʼhomme, Patricia&lt;/author&gt;&lt;author&gt;Nicholas, Michael&lt;/author&gt;&lt;author&gt;Perrot, Serge&lt;/author&gt;&lt;author&gt;Scholz, Joachim&lt;/author&gt;&lt;author&gt;Schug, Stephan&lt;/author&gt;&lt;author&gt;Smith, Blair H.&lt;/author&gt;&lt;author&gt;Svensson, Peter&lt;/author&gt;&lt;author&gt;Vlaeyen, Johan W.S.&lt;/author&gt;&lt;author&gt;Wang, Shuu-Jiun&lt;/author&gt;&lt;/authors&gt;&lt;/contributors&gt;&lt;titles&gt;&lt;title&gt;A classification of chronic pain for ICD-11:&lt;/title&gt;&lt;secondary-title&gt;PAIN&lt;/secondary-title&gt;&lt;short-title&gt;A classification of chronic pain for ICD-11&lt;/short-title&gt;&lt;/titles&gt;&lt;periodical&gt;&lt;full-title&gt;Pain&lt;/full-title&gt;&lt;/periodical&gt;&lt;pages&gt;1&lt;/pages&gt;&lt;dates&gt;&lt;year&gt;2015&lt;/year&gt;&lt;pub-dates&gt;&lt;date&gt;03/2015&lt;/date&gt;&lt;/pub-dates&gt;&lt;/dates&gt;&lt;isbn&gt;0304-3959&lt;/isbn&gt;&lt;urls&gt;&lt;/urls&gt;&lt;electronic-resource-num&gt;10.1097/j.pain.0000000000000160&lt;/electronic-resource-num&gt;&lt;remote-database-name&gt;CrossRef&lt;/remote-database-name&gt;&lt;language&gt;en&lt;/language&gt;&lt;access-date&gt;2017-12-01 10:59:33&lt;/access-date&gt;&lt;/record&gt;&lt;/Cite&gt;&lt;/EndNote&gt;</w:instrText>
      </w:r>
      <w:r w:rsidR="00903E1C" w:rsidRPr="00F41BFA">
        <w:rPr>
          <w:sz w:val="22"/>
        </w:rPr>
        <w:fldChar w:fldCharType="separate"/>
      </w:r>
      <w:r w:rsidR="00026725" w:rsidRPr="00F41BFA">
        <w:rPr>
          <w:noProof/>
          <w:sz w:val="22"/>
        </w:rPr>
        <w:t>(28)</w:t>
      </w:r>
      <w:r w:rsidR="00903E1C" w:rsidRPr="00F41BFA">
        <w:rPr>
          <w:sz w:val="22"/>
        </w:rPr>
        <w:fldChar w:fldCharType="end"/>
      </w:r>
      <w:r w:rsidRPr="00F41BFA">
        <w:rPr>
          <w:sz w:val="22"/>
        </w:rPr>
        <w:t xml:space="preserve"> and e</w:t>
      </w:r>
      <w:r w:rsidR="00DC631D" w:rsidRPr="00F41BFA">
        <w:rPr>
          <w:sz w:val="22"/>
        </w:rPr>
        <w:t xml:space="preserve">xclusion </w:t>
      </w:r>
      <w:r w:rsidR="00DC631D" w:rsidRPr="00F41BFA">
        <w:rPr>
          <w:sz w:val="22"/>
        </w:rPr>
        <w:lastRenderedPageBreak/>
        <w:t xml:space="preserve">criteria: 1) parents of children aged </w:t>
      </w:r>
      <w:r w:rsidR="00DC631D" w:rsidRPr="00F41BFA">
        <w:rPr>
          <w:rFonts w:cs="Arial"/>
          <w:sz w:val="22"/>
        </w:rPr>
        <w:t>≤</w:t>
      </w:r>
      <w:r w:rsidR="00DC631D" w:rsidRPr="00F41BFA">
        <w:rPr>
          <w:sz w:val="22"/>
        </w:rPr>
        <w:t xml:space="preserve">11 years or </w:t>
      </w:r>
      <w:r w:rsidR="00DC631D" w:rsidRPr="00F41BFA">
        <w:rPr>
          <w:rFonts w:cs="Arial"/>
          <w:sz w:val="22"/>
        </w:rPr>
        <w:t>≥</w:t>
      </w:r>
      <w:r w:rsidR="00DC631D" w:rsidRPr="00F41BFA">
        <w:rPr>
          <w:sz w:val="22"/>
        </w:rPr>
        <w:t>19 years, 2) adolescent pain has lasted less than 3-months.</w:t>
      </w:r>
    </w:p>
    <w:p w14:paraId="2B14A34B" w14:textId="4060C309" w:rsidR="00050333" w:rsidRPr="00F41BFA" w:rsidRDefault="00050333" w:rsidP="00050333">
      <w:pPr>
        <w:pStyle w:val="Heading4"/>
        <w:rPr>
          <w:szCs w:val="22"/>
        </w:rPr>
      </w:pPr>
      <w:r w:rsidRPr="00F41BFA">
        <w:rPr>
          <w:szCs w:val="22"/>
        </w:rPr>
        <w:t>Recruitment</w:t>
      </w:r>
    </w:p>
    <w:p w14:paraId="6C47702F" w14:textId="0350B6BB" w:rsidR="00E97519" w:rsidRPr="00F41BFA" w:rsidRDefault="001E0C41" w:rsidP="00074E6F">
      <w:pPr>
        <w:rPr>
          <w:sz w:val="22"/>
          <w:lang w:eastAsia="en-US"/>
        </w:rPr>
      </w:pPr>
      <w:r w:rsidRPr="00F41BFA">
        <w:rPr>
          <w:sz w:val="22"/>
          <w:lang w:eastAsia="en-US"/>
        </w:rPr>
        <w:t>Th</w:t>
      </w:r>
      <w:r w:rsidR="00AA2E7B" w:rsidRPr="00F41BFA">
        <w:rPr>
          <w:sz w:val="22"/>
          <w:lang w:eastAsia="en-US"/>
        </w:rPr>
        <w:t>e</w:t>
      </w:r>
      <w:r w:rsidRPr="00F41BFA">
        <w:rPr>
          <w:sz w:val="22"/>
          <w:lang w:eastAsia="en-US"/>
        </w:rPr>
        <w:t xml:space="preserve"> survey </w:t>
      </w:r>
      <w:r w:rsidR="00D96051" w:rsidRPr="00F41BFA">
        <w:rPr>
          <w:sz w:val="22"/>
          <w:lang w:eastAsia="en-US"/>
        </w:rPr>
        <w:t>was</w:t>
      </w:r>
      <w:r w:rsidR="00C820AA" w:rsidRPr="00F41BFA">
        <w:rPr>
          <w:sz w:val="22"/>
          <w:lang w:eastAsia="en-US"/>
        </w:rPr>
        <w:t xml:space="preserve"> accessible via an</w:t>
      </w:r>
      <w:r w:rsidR="00D96051" w:rsidRPr="00F41BFA">
        <w:rPr>
          <w:sz w:val="22"/>
          <w:lang w:eastAsia="en-US"/>
        </w:rPr>
        <w:t xml:space="preserve"> </w:t>
      </w:r>
      <w:r w:rsidR="006803AF" w:rsidRPr="00F41BFA">
        <w:rPr>
          <w:sz w:val="22"/>
          <w:lang w:eastAsia="en-US"/>
        </w:rPr>
        <w:t>open</w:t>
      </w:r>
      <w:r w:rsidR="00D96051" w:rsidRPr="00F41BFA">
        <w:rPr>
          <w:sz w:val="22"/>
          <w:lang w:eastAsia="en-US"/>
        </w:rPr>
        <w:t xml:space="preserve"> </w:t>
      </w:r>
      <w:r w:rsidR="00C820AA" w:rsidRPr="00F41BFA">
        <w:rPr>
          <w:sz w:val="22"/>
          <w:lang w:eastAsia="en-US"/>
        </w:rPr>
        <w:t xml:space="preserve">survey link </w:t>
      </w:r>
      <w:r w:rsidR="00D96051" w:rsidRPr="00F41BFA">
        <w:rPr>
          <w:sz w:val="22"/>
          <w:lang w:eastAsia="en-US"/>
        </w:rPr>
        <w:t>from 30</w:t>
      </w:r>
      <w:r w:rsidR="00D96051" w:rsidRPr="00F41BFA">
        <w:rPr>
          <w:sz w:val="22"/>
          <w:vertAlign w:val="superscript"/>
          <w:lang w:eastAsia="en-US"/>
        </w:rPr>
        <w:t>th</w:t>
      </w:r>
      <w:r w:rsidR="00D96051" w:rsidRPr="00F41BFA">
        <w:rPr>
          <w:sz w:val="22"/>
          <w:lang w:eastAsia="en-US"/>
        </w:rPr>
        <w:t xml:space="preserve"> May 2019 to 14</w:t>
      </w:r>
      <w:r w:rsidR="00D96051" w:rsidRPr="00F41BFA">
        <w:rPr>
          <w:sz w:val="22"/>
          <w:vertAlign w:val="superscript"/>
          <w:lang w:eastAsia="en-US"/>
        </w:rPr>
        <w:t>th</w:t>
      </w:r>
      <w:r w:rsidR="00FF45C0" w:rsidRPr="00F41BFA">
        <w:rPr>
          <w:sz w:val="22"/>
          <w:lang w:eastAsia="en-US"/>
        </w:rPr>
        <w:t xml:space="preserve"> October 2019</w:t>
      </w:r>
      <w:r w:rsidR="009426E9" w:rsidRPr="00F41BFA">
        <w:rPr>
          <w:sz w:val="22"/>
          <w:lang w:eastAsia="en-US"/>
        </w:rPr>
        <w:t>, and</w:t>
      </w:r>
      <w:r w:rsidR="00FF45C0" w:rsidRPr="00F41BFA">
        <w:rPr>
          <w:sz w:val="22"/>
          <w:lang w:eastAsia="en-US"/>
        </w:rPr>
        <w:t xml:space="preserve"> </w:t>
      </w:r>
      <w:r w:rsidR="00050333" w:rsidRPr="00F41BFA">
        <w:rPr>
          <w:sz w:val="22"/>
          <w:lang w:eastAsia="en-US"/>
        </w:rPr>
        <w:t xml:space="preserve">advertised </w:t>
      </w:r>
      <w:r w:rsidR="004C402E" w:rsidRPr="00F41BFA">
        <w:rPr>
          <w:sz w:val="22"/>
          <w:lang w:eastAsia="en-US"/>
        </w:rPr>
        <w:t xml:space="preserve">UK-wide </w:t>
      </w:r>
      <w:r w:rsidR="00C820AA" w:rsidRPr="00F41BFA">
        <w:rPr>
          <w:sz w:val="22"/>
          <w:lang w:eastAsia="en-US"/>
        </w:rPr>
        <w:t xml:space="preserve">using </w:t>
      </w:r>
      <w:r w:rsidR="00050333" w:rsidRPr="00F41BFA">
        <w:rPr>
          <w:sz w:val="22"/>
          <w:lang w:eastAsia="en-US"/>
        </w:rPr>
        <w:t>posters</w:t>
      </w:r>
      <w:r w:rsidR="006803AF" w:rsidRPr="00F41BFA">
        <w:rPr>
          <w:sz w:val="22"/>
          <w:lang w:eastAsia="en-US"/>
        </w:rPr>
        <w:t xml:space="preserve">, </w:t>
      </w:r>
      <w:r w:rsidR="00050333" w:rsidRPr="00F41BFA">
        <w:rPr>
          <w:sz w:val="22"/>
          <w:lang w:eastAsia="en-US"/>
        </w:rPr>
        <w:t xml:space="preserve">social media </w:t>
      </w:r>
      <w:r w:rsidR="00FF45C0" w:rsidRPr="00F41BFA">
        <w:rPr>
          <w:sz w:val="22"/>
          <w:lang w:eastAsia="en-US"/>
        </w:rPr>
        <w:t>(</w:t>
      </w:r>
      <w:r w:rsidR="00050333" w:rsidRPr="00F41BFA">
        <w:rPr>
          <w:sz w:val="22"/>
          <w:lang w:eastAsia="en-US"/>
        </w:rPr>
        <w:t>Twitter</w:t>
      </w:r>
      <w:r w:rsidR="00F50635" w:rsidRPr="00F41BFA">
        <w:rPr>
          <w:sz w:val="22"/>
          <w:lang w:eastAsia="en-US"/>
        </w:rPr>
        <w:t xml:space="preserve">, </w:t>
      </w:r>
      <w:r w:rsidR="00050333" w:rsidRPr="00F41BFA">
        <w:rPr>
          <w:sz w:val="22"/>
          <w:lang w:eastAsia="en-US"/>
        </w:rPr>
        <w:t>Facebook</w:t>
      </w:r>
      <w:r w:rsidR="00FF45C0" w:rsidRPr="00F41BFA">
        <w:rPr>
          <w:sz w:val="22"/>
          <w:lang w:eastAsia="en-US"/>
        </w:rPr>
        <w:t xml:space="preserve">, </w:t>
      </w:r>
      <w:r w:rsidR="008162EC" w:rsidRPr="00F41BFA">
        <w:rPr>
          <w:sz w:val="22"/>
          <w:lang w:eastAsia="en-US"/>
        </w:rPr>
        <w:t>and LinkedIn</w:t>
      </w:r>
      <w:r w:rsidR="00FF45C0" w:rsidRPr="00F41BFA">
        <w:rPr>
          <w:sz w:val="22"/>
          <w:lang w:eastAsia="en-US"/>
        </w:rPr>
        <w:t>)</w:t>
      </w:r>
      <w:r w:rsidR="006803AF" w:rsidRPr="00F41BFA">
        <w:rPr>
          <w:sz w:val="22"/>
          <w:lang w:eastAsia="en-US"/>
        </w:rPr>
        <w:t>, r</w:t>
      </w:r>
      <w:r w:rsidR="00050333" w:rsidRPr="00F41BFA">
        <w:rPr>
          <w:sz w:val="22"/>
          <w:lang w:eastAsia="en-US"/>
        </w:rPr>
        <w:t xml:space="preserve">elevant charities, patient </w:t>
      </w:r>
      <w:r w:rsidR="00F50635" w:rsidRPr="00F41BFA">
        <w:rPr>
          <w:sz w:val="22"/>
          <w:lang w:eastAsia="en-US"/>
        </w:rPr>
        <w:t>(or</w:t>
      </w:r>
      <w:r w:rsidR="00050333" w:rsidRPr="00F41BFA">
        <w:rPr>
          <w:sz w:val="22"/>
          <w:lang w:eastAsia="en-US"/>
        </w:rPr>
        <w:t xml:space="preserve"> parent</w:t>
      </w:r>
      <w:r w:rsidR="00F50635" w:rsidRPr="00F41BFA">
        <w:rPr>
          <w:sz w:val="22"/>
          <w:lang w:eastAsia="en-US"/>
        </w:rPr>
        <w:t>)</w:t>
      </w:r>
      <w:r w:rsidR="00050333" w:rsidRPr="00F41BFA">
        <w:rPr>
          <w:sz w:val="22"/>
          <w:lang w:eastAsia="en-US"/>
        </w:rPr>
        <w:t xml:space="preserve"> organisations</w:t>
      </w:r>
      <w:r w:rsidR="00F50635" w:rsidRPr="00F41BFA">
        <w:rPr>
          <w:sz w:val="22"/>
          <w:lang w:eastAsia="en-US"/>
        </w:rPr>
        <w:t xml:space="preserve">, online </w:t>
      </w:r>
      <w:r w:rsidR="00A96E0A" w:rsidRPr="00F41BFA">
        <w:rPr>
          <w:sz w:val="22"/>
          <w:lang w:eastAsia="en-US"/>
        </w:rPr>
        <w:t>forums,</w:t>
      </w:r>
      <w:r w:rsidR="00F50635" w:rsidRPr="00F41BFA">
        <w:rPr>
          <w:sz w:val="22"/>
          <w:lang w:eastAsia="en-US"/>
        </w:rPr>
        <w:t xml:space="preserve"> </w:t>
      </w:r>
      <w:r w:rsidR="006803AF" w:rsidRPr="00F41BFA">
        <w:rPr>
          <w:sz w:val="22"/>
          <w:lang w:eastAsia="en-US"/>
        </w:rPr>
        <w:t xml:space="preserve">and </w:t>
      </w:r>
      <w:r w:rsidR="00EF6D61" w:rsidRPr="00F41BFA">
        <w:rPr>
          <w:sz w:val="22"/>
          <w:lang w:eastAsia="en-US"/>
        </w:rPr>
        <w:t>‘</w:t>
      </w:r>
      <w:r w:rsidR="00711C3A" w:rsidRPr="00F41BFA">
        <w:rPr>
          <w:sz w:val="22"/>
          <w:lang w:eastAsia="en-US"/>
        </w:rPr>
        <w:t xml:space="preserve">letters’ to </w:t>
      </w:r>
      <w:r w:rsidR="00720E56" w:rsidRPr="00F41BFA">
        <w:rPr>
          <w:sz w:val="22"/>
          <w:lang w:eastAsia="en-US"/>
        </w:rPr>
        <w:t xml:space="preserve">93 </w:t>
      </w:r>
      <w:r w:rsidR="00711C3A" w:rsidRPr="00F41BFA">
        <w:rPr>
          <w:sz w:val="22"/>
          <w:lang w:eastAsia="en-US"/>
        </w:rPr>
        <w:t>local newspapers</w:t>
      </w:r>
      <w:r w:rsidR="004C402E" w:rsidRPr="00F41BFA">
        <w:rPr>
          <w:sz w:val="22"/>
          <w:lang w:eastAsia="en-US"/>
        </w:rPr>
        <w:t>.</w:t>
      </w:r>
      <w:r w:rsidR="00EF6D61" w:rsidRPr="00F41BFA">
        <w:rPr>
          <w:sz w:val="22"/>
          <w:lang w:eastAsia="en-US"/>
        </w:rPr>
        <w:t xml:space="preserve"> </w:t>
      </w:r>
    </w:p>
    <w:p w14:paraId="4F7A6769" w14:textId="6D13734C" w:rsidR="00074E6F" w:rsidRPr="00F41BFA" w:rsidRDefault="00074E6F" w:rsidP="00074E6F">
      <w:pPr>
        <w:rPr>
          <w:sz w:val="22"/>
          <w:lang w:eastAsia="en-US"/>
        </w:rPr>
      </w:pPr>
      <w:r w:rsidRPr="00F41BFA">
        <w:rPr>
          <w:sz w:val="22"/>
          <w:lang w:eastAsia="en-US"/>
        </w:rPr>
        <w:t>Initial screening questions were used to ensure that only adolescents or parents who indicated that they met the inclusion criteria could proceed with the survey. A first-stage screening question</w:t>
      </w:r>
      <w:r w:rsidR="00F81CE6" w:rsidRPr="00F41BFA">
        <w:rPr>
          <w:sz w:val="22"/>
          <w:lang w:eastAsia="en-US"/>
        </w:rPr>
        <w:t xml:space="preserve"> (on the consent form) </w:t>
      </w:r>
      <w:r w:rsidRPr="00F41BFA">
        <w:rPr>
          <w:sz w:val="22"/>
          <w:lang w:eastAsia="en-US"/>
        </w:rPr>
        <w:t xml:space="preserve">ensured all participants were ≥16 years old; this question also served as a branch to the adolescent or parent version of the survey. A second-stage of screening was used to clarify that the young people in question had a chronic pain condition with a duration of </w:t>
      </w:r>
      <w:r w:rsidRPr="00F41BFA">
        <w:rPr>
          <w:rFonts w:cs="Arial"/>
          <w:sz w:val="22"/>
        </w:rPr>
        <w:t>≥</w:t>
      </w:r>
      <w:r w:rsidRPr="00F41BFA">
        <w:rPr>
          <w:sz w:val="22"/>
        </w:rPr>
        <w:t xml:space="preserve"> 3-months.</w:t>
      </w:r>
      <w:r w:rsidRPr="00F41BFA">
        <w:rPr>
          <w:sz w:val="22"/>
          <w:lang w:eastAsia="en-US"/>
        </w:rPr>
        <w:t xml:space="preserve"> Qualtrics validation ensured that participants who did not select a valid criterion could not continue the survey, and were politely asked to exit.</w:t>
      </w:r>
    </w:p>
    <w:p w14:paraId="648237E7" w14:textId="639F7125" w:rsidR="004769C9" w:rsidRPr="00F41BFA" w:rsidRDefault="007C7A5A" w:rsidP="004769C9">
      <w:pPr>
        <w:pStyle w:val="Heading3"/>
        <w:rPr>
          <w:szCs w:val="22"/>
        </w:rPr>
      </w:pPr>
      <w:bookmarkStart w:id="7" w:name="_Toc9007369"/>
      <w:r w:rsidRPr="00F41BFA">
        <w:rPr>
          <w:szCs w:val="22"/>
        </w:rPr>
        <w:t xml:space="preserve">Survey </w:t>
      </w:r>
      <w:r w:rsidR="004769C9" w:rsidRPr="00F41BFA">
        <w:rPr>
          <w:szCs w:val="22"/>
        </w:rPr>
        <w:t>and procedure</w:t>
      </w:r>
      <w:bookmarkEnd w:id="7"/>
    </w:p>
    <w:p w14:paraId="458BD482" w14:textId="4A64828A" w:rsidR="00064CBC" w:rsidRPr="00F41BFA" w:rsidRDefault="005A7843" w:rsidP="00B90417">
      <w:pPr>
        <w:rPr>
          <w:sz w:val="22"/>
          <w:lang w:eastAsia="en-US"/>
        </w:rPr>
      </w:pPr>
      <w:r w:rsidRPr="00F41BFA">
        <w:rPr>
          <w:sz w:val="22"/>
          <w:lang w:eastAsia="en-US"/>
        </w:rPr>
        <w:t>There were</w:t>
      </w:r>
      <w:r w:rsidR="00754B9E" w:rsidRPr="00F41BFA">
        <w:rPr>
          <w:sz w:val="22"/>
          <w:lang w:eastAsia="en-US"/>
        </w:rPr>
        <w:t xml:space="preserve"> </w:t>
      </w:r>
      <w:r w:rsidR="00894820" w:rsidRPr="00F41BFA">
        <w:rPr>
          <w:sz w:val="22"/>
          <w:lang w:eastAsia="en-US"/>
        </w:rPr>
        <w:t xml:space="preserve">78 questions </w:t>
      </w:r>
      <w:r w:rsidR="001F59F0" w:rsidRPr="00F41BFA">
        <w:rPr>
          <w:sz w:val="22"/>
          <w:lang w:eastAsia="en-US"/>
        </w:rPr>
        <w:t>split between two branches:</w:t>
      </w:r>
      <w:r w:rsidR="00894820" w:rsidRPr="00F41BFA">
        <w:rPr>
          <w:sz w:val="22"/>
          <w:lang w:eastAsia="en-US"/>
        </w:rPr>
        <w:t xml:space="preserve"> adolescent and parent version</w:t>
      </w:r>
      <w:r w:rsidRPr="00F41BFA">
        <w:rPr>
          <w:sz w:val="22"/>
          <w:lang w:eastAsia="en-US"/>
        </w:rPr>
        <w:t>s</w:t>
      </w:r>
      <w:r w:rsidR="00894820" w:rsidRPr="00F41BFA">
        <w:rPr>
          <w:sz w:val="22"/>
          <w:lang w:eastAsia="en-US"/>
        </w:rPr>
        <w:t>.</w:t>
      </w:r>
      <w:r w:rsidR="007163D3" w:rsidRPr="00F41BFA">
        <w:rPr>
          <w:sz w:val="22"/>
          <w:lang w:eastAsia="en-US"/>
        </w:rPr>
        <w:t xml:space="preserve"> </w:t>
      </w:r>
      <w:r w:rsidR="00B84129" w:rsidRPr="00F41BFA">
        <w:rPr>
          <w:sz w:val="22"/>
          <w:lang w:eastAsia="en-US"/>
        </w:rPr>
        <w:t>Q</w:t>
      </w:r>
      <w:r w:rsidR="007163D3" w:rsidRPr="00F41BFA">
        <w:rPr>
          <w:sz w:val="22"/>
          <w:lang w:eastAsia="en-US"/>
        </w:rPr>
        <w:t xml:space="preserve">uestions in the two branches mirrored each </w:t>
      </w:r>
      <w:r w:rsidR="00E97519" w:rsidRPr="00F41BFA">
        <w:rPr>
          <w:sz w:val="22"/>
          <w:lang w:eastAsia="en-US"/>
        </w:rPr>
        <w:t>other. T</w:t>
      </w:r>
      <w:r w:rsidR="00114A27" w:rsidRPr="00F41BFA">
        <w:rPr>
          <w:sz w:val="22"/>
          <w:lang w:eastAsia="en-US"/>
        </w:rPr>
        <w:t xml:space="preserve">he survey </w:t>
      </w:r>
      <w:r w:rsidR="00E97519" w:rsidRPr="00F41BFA">
        <w:rPr>
          <w:sz w:val="22"/>
          <w:lang w:eastAsia="en-US"/>
        </w:rPr>
        <w:t>took approximately</w:t>
      </w:r>
      <w:r w:rsidR="00114A27" w:rsidRPr="00F41BFA">
        <w:rPr>
          <w:sz w:val="22"/>
          <w:lang w:eastAsia="en-US"/>
        </w:rPr>
        <w:t xml:space="preserve"> 30 minutes to complete</w:t>
      </w:r>
      <w:r w:rsidR="00E97519" w:rsidRPr="00F41BFA">
        <w:rPr>
          <w:sz w:val="22"/>
          <w:lang w:eastAsia="en-US"/>
        </w:rPr>
        <w:t>. Participants could return to previous questions</w:t>
      </w:r>
      <w:r w:rsidR="00175ABE" w:rsidRPr="00F41BFA">
        <w:rPr>
          <w:sz w:val="22"/>
          <w:lang w:eastAsia="en-US"/>
        </w:rPr>
        <w:t>,</w:t>
      </w:r>
      <w:r w:rsidR="00E97519" w:rsidRPr="00F41BFA">
        <w:rPr>
          <w:sz w:val="22"/>
          <w:lang w:eastAsia="en-US"/>
        </w:rPr>
        <w:t xml:space="preserve"> and </w:t>
      </w:r>
      <w:r w:rsidR="00114A27" w:rsidRPr="00F41BFA">
        <w:rPr>
          <w:sz w:val="22"/>
          <w:lang w:eastAsia="en-US"/>
        </w:rPr>
        <w:t xml:space="preserve">could </w:t>
      </w:r>
      <w:r w:rsidR="00E72256" w:rsidRPr="00F41BFA">
        <w:rPr>
          <w:sz w:val="22"/>
          <w:lang w:eastAsia="en-US"/>
        </w:rPr>
        <w:t>save the survey and return</w:t>
      </w:r>
      <w:r w:rsidR="00114A27" w:rsidRPr="00F41BFA">
        <w:rPr>
          <w:sz w:val="22"/>
          <w:lang w:eastAsia="en-US"/>
        </w:rPr>
        <w:t xml:space="preserve"> to comple</w:t>
      </w:r>
      <w:r w:rsidR="00E97519" w:rsidRPr="00F41BFA">
        <w:rPr>
          <w:sz w:val="22"/>
          <w:lang w:eastAsia="en-US"/>
        </w:rPr>
        <w:t>te it within 7</w:t>
      </w:r>
      <w:r w:rsidR="00803168" w:rsidRPr="00F41BFA">
        <w:rPr>
          <w:sz w:val="22"/>
          <w:lang w:eastAsia="en-US"/>
        </w:rPr>
        <w:t>-</w:t>
      </w:r>
      <w:r w:rsidR="00E97519" w:rsidRPr="00F41BFA">
        <w:rPr>
          <w:sz w:val="22"/>
          <w:lang w:eastAsia="en-US"/>
        </w:rPr>
        <w:t>days. If</w:t>
      </w:r>
      <w:r w:rsidR="00E72256" w:rsidRPr="00F41BFA">
        <w:rPr>
          <w:sz w:val="22"/>
          <w:lang w:eastAsia="en-US"/>
        </w:rPr>
        <w:t xml:space="preserve"> no activity was registered</w:t>
      </w:r>
      <w:r w:rsidR="00B90417" w:rsidRPr="00F41BFA">
        <w:rPr>
          <w:sz w:val="22"/>
          <w:lang w:eastAsia="en-US"/>
        </w:rPr>
        <w:t xml:space="preserve"> for 7-days,</w:t>
      </w:r>
      <w:r w:rsidR="00114A27" w:rsidRPr="00F41BFA">
        <w:rPr>
          <w:sz w:val="22"/>
          <w:lang w:eastAsia="en-US"/>
        </w:rPr>
        <w:t xml:space="preserve"> the response was recorded as partially completed. </w:t>
      </w:r>
      <w:r w:rsidR="00447F45" w:rsidRPr="00F41BFA">
        <w:rPr>
          <w:sz w:val="22"/>
          <w:lang w:eastAsia="en-US"/>
        </w:rPr>
        <w:t>The survey</w:t>
      </w:r>
      <w:r w:rsidR="00971314" w:rsidRPr="00F41BFA">
        <w:rPr>
          <w:sz w:val="22"/>
          <w:lang w:eastAsia="en-US"/>
        </w:rPr>
        <w:t xml:space="preserve"> flow</w:t>
      </w:r>
      <w:r w:rsidR="00731CE2" w:rsidRPr="00F41BFA">
        <w:rPr>
          <w:sz w:val="22"/>
          <w:lang w:eastAsia="en-US"/>
        </w:rPr>
        <w:t xml:space="preserve"> is represented in Fig</w:t>
      </w:r>
      <w:r w:rsidR="007340D1" w:rsidRPr="00F41BFA">
        <w:rPr>
          <w:sz w:val="22"/>
          <w:lang w:eastAsia="en-US"/>
        </w:rPr>
        <w:t>ure</w:t>
      </w:r>
      <w:r w:rsidR="00DB7066" w:rsidRPr="00F41BFA">
        <w:rPr>
          <w:sz w:val="22"/>
          <w:lang w:eastAsia="en-US"/>
        </w:rPr>
        <w:t xml:space="preserve"> 1. </w:t>
      </w:r>
    </w:p>
    <w:p w14:paraId="3EC9EF2C" w14:textId="7EDFCD08" w:rsidR="008A4CF0" w:rsidRPr="00F41BFA" w:rsidRDefault="008A4CF0" w:rsidP="008A4CF0">
      <w:pPr>
        <w:keepNext/>
        <w:rPr>
          <w:rFonts w:ascii="Calibri" w:eastAsia="DengXian" w:hAnsi="Calibri" w:cs="Arial"/>
          <w:sz w:val="22"/>
        </w:rPr>
      </w:pPr>
      <w:r w:rsidRPr="00F41BFA">
        <w:rPr>
          <w:noProof/>
          <w:lang w:eastAsia="en-GB"/>
        </w:rPr>
        <w:lastRenderedPageBreak/>
        <mc:AlternateContent>
          <mc:Choice Requires="wpc">
            <w:drawing>
              <wp:inline distT="0" distB="0" distL="0" distR="0" wp14:anchorId="086F33E7" wp14:editId="57D4D594">
                <wp:extent cx="5731510" cy="7823200"/>
                <wp:effectExtent l="0" t="0" r="21590" b="2540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solidFill>
                            <a:schemeClr val="bg1"/>
                          </a:solidFill>
                        </a:ln>
                      </wpc:whole>
                      <wpg:wgp>
                        <wpg:cNvPr id="54" name="Group 54"/>
                        <wpg:cNvGrpSpPr/>
                        <wpg:grpSpPr>
                          <a:xfrm>
                            <a:off x="153028" y="68212"/>
                            <a:ext cx="3918454" cy="7623321"/>
                            <a:chOff x="225703" y="180975"/>
                            <a:chExt cx="3774797" cy="4371482"/>
                          </a:xfrm>
                        </wpg:grpSpPr>
                        <wps:wsp>
                          <wps:cNvPr id="5" name="Rounded Rectangle 5"/>
                          <wps:cNvSpPr/>
                          <wps:spPr>
                            <a:xfrm>
                              <a:off x="2057400" y="180975"/>
                              <a:ext cx="1514475" cy="27580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D3D33F5" w14:textId="77777777" w:rsidR="00F90E57" w:rsidRPr="002E6B15" w:rsidRDefault="00F90E57" w:rsidP="008A4CF0">
                                <w:pPr>
                                  <w:spacing w:before="0" w:line="276" w:lineRule="auto"/>
                                  <w:jc w:val="center"/>
                                  <w:rPr>
                                    <w:rFonts w:cs="Arial"/>
                                    <w:sz w:val="22"/>
                                  </w:rPr>
                                </w:pPr>
                                <w:r w:rsidRPr="002E6B15">
                                  <w:rPr>
                                    <w:rFonts w:cs="Arial"/>
                                    <w:sz w:val="22"/>
                                  </w:rPr>
                                  <w:t>Study information and cons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1627800" y="552776"/>
                              <a:ext cx="2372700" cy="21332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FFF4075" w14:textId="77777777" w:rsidR="00F90E57" w:rsidRPr="002E6B15" w:rsidRDefault="00F90E57" w:rsidP="008A4CF0">
                                <w:pPr>
                                  <w:pStyle w:val="NormalWeb"/>
                                  <w:spacing w:before="0" w:beforeAutospacing="0" w:after="0" w:line="300" w:lineRule="auto"/>
                                  <w:jc w:val="center"/>
                                  <w:rPr>
                                    <w:rFonts w:ascii="Arial" w:hAnsi="Arial" w:cs="Arial"/>
                                    <w:sz w:val="22"/>
                                    <w:szCs w:val="22"/>
                                  </w:rPr>
                                </w:pPr>
                                <w:r w:rsidRPr="002E6B15">
                                  <w:rPr>
                                    <w:rFonts w:ascii="Arial" w:eastAsia="Times New Roman" w:hAnsi="Arial" w:cs="Arial"/>
                                    <w:sz w:val="22"/>
                                    <w:szCs w:val="22"/>
                                  </w:rPr>
                                  <w:t>Survey branch question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ounded Rectangle 17"/>
                          <wps:cNvSpPr/>
                          <wps:spPr>
                            <a:xfrm>
                              <a:off x="1542075" y="4398778"/>
                              <a:ext cx="2372360" cy="15367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E58851E" w14:textId="77777777" w:rsidR="00F90E57" w:rsidRPr="002E6B15" w:rsidRDefault="00F90E57" w:rsidP="008A4CF0">
                                <w:pPr>
                                  <w:pStyle w:val="NormalWeb"/>
                                  <w:spacing w:after="0" w:line="300" w:lineRule="auto"/>
                                  <w:jc w:val="center"/>
                                  <w:rPr>
                                    <w:rFonts w:ascii="Arial" w:hAnsi="Arial" w:cs="Arial"/>
                                    <w:sz w:val="22"/>
                                    <w:szCs w:val="22"/>
                                  </w:rPr>
                                </w:pPr>
                                <w:r w:rsidRPr="002E6B15">
                                  <w:rPr>
                                    <w:rFonts w:ascii="Arial" w:eastAsia="Times New Roman" w:hAnsi="Arial" w:cs="Arial"/>
                                    <w:sz w:val="22"/>
                                    <w:szCs w:val="22"/>
                                  </w:rPr>
                                  <w:t>Debrief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a:stCxn id="5" idx="2"/>
                            <a:endCxn id="6" idx="0"/>
                          </wps:cNvCnPr>
                          <wps:spPr>
                            <a:xfrm flipH="1">
                              <a:off x="2814150" y="456784"/>
                              <a:ext cx="487" cy="95992"/>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g:grpSp>
                          <wpg:cNvPr id="23" name="Group 23"/>
                          <wpg:cNvGrpSpPr/>
                          <wpg:grpSpPr>
                            <a:xfrm>
                              <a:off x="751875" y="922620"/>
                              <a:ext cx="1857893" cy="3281177"/>
                              <a:chOff x="475650" y="922620"/>
                              <a:chExt cx="1857893" cy="3281177"/>
                            </a:xfrm>
                          </wpg:grpSpPr>
                          <wps:wsp>
                            <wps:cNvPr id="8" name="Rounded Rectangle 8"/>
                            <wps:cNvSpPr/>
                            <wps:spPr>
                              <a:xfrm>
                                <a:off x="581521" y="922620"/>
                                <a:ext cx="1634388" cy="19699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4F7CE14" w14:textId="77777777" w:rsidR="00F90E57" w:rsidRPr="002E6B15" w:rsidRDefault="00F90E57" w:rsidP="008A4CF0">
                                  <w:pPr>
                                    <w:pStyle w:val="NormalWeb"/>
                                    <w:spacing w:after="0" w:line="300" w:lineRule="auto"/>
                                    <w:jc w:val="center"/>
                                    <w:rPr>
                                      <w:rFonts w:ascii="Arial" w:hAnsi="Arial" w:cs="Arial"/>
                                      <w:sz w:val="22"/>
                                      <w:szCs w:val="22"/>
                                    </w:rPr>
                                  </w:pPr>
                                  <w:r w:rsidRPr="002E6B15">
                                    <w:rPr>
                                      <w:rFonts w:ascii="Arial" w:eastAsia="Times New Roman" w:hAnsi="Arial" w:cs="Arial"/>
                                      <w:sz w:val="22"/>
                                      <w:szCs w:val="22"/>
                                    </w:rPr>
                                    <w:t>Demographics (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581522" y="1210877"/>
                                <a:ext cx="1634387" cy="518597"/>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A9AA9C" w14:textId="77777777" w:rsidR="00F90E57" w:rsidRPr="002E6B15" w:rsidRDefault="00F90E57" w:rsidP="008A4CF0">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Pain characteristics:</w:t>
                                  </w:r>
                                </w:p>
                                <w:p w14:paraId="2502F83E" w14:textId="77777777" w:rsidR="00F90E57" w:rsidRPr="002E6B15" w:rsidRDefault="00F90E57" w:rsidP="008A4CF0">
                                  <w:pPr>
                                    <w:pStyle w:val="NormalWeb"/>
                                    <w:spacing w:before="0" w:beforeAutospacing="0" w:after="0" w:afterAutospacing="0" w:line="276" w:lineRule="auto"/>
                                    <w:ind w:left="360"/>
                                    <w:rPr>
                                      <w:rFonts w:ascii="Arial" w:hAnsi="Arial" w:cs="Arial"/>
                                      <w:sz w:val="22"/>
                                      <w:szCs w:val="22"/>
                                    </w:rPr>
                                  </w:pPr>
                                  <w:r w:rsidRPr="002E6B15">
                                    <w:rPr>
                                      <w:rFonts w:ascii="Arial" w:eastAsia="Times New Roman" w:hAnsi="Arial" w:cs="Arial"/>
                                      <w:sz w:val="22"/>
                                      <w:szCs w:val="22"/>
                                    </w:rPr>
                                    <w:t>Diagnosis (2)</w:t>
                                  </w:r>
                                </w:p>
                                <w:p w14:paraId="7DFA26A1" w14:textId="77777777" w:rsidR="00F90E57" w:rsidRPr="002E6B15" w:rsidRDefault="00F90E57" w:rsidP="008A4CF0">
                                  <w:pPr>
                                    <w:pStyle w:val="NormalWeb"/>
                                    <w:spacing w:before="0" w:beforeAutospacing="0" w:after="0" w:afterAutospacing="0" w:line="276" w:lineRule="auto"/>
                                    <w:ind w:left="360"/>
                                    <w:rPr>
                                      <w:rFonts w:ascii="Arial" w:hAnsi="Arial" w:cs="Arial"/>
                                      <w:sz w:val="22"/>
                                      <w:szCs w:val="22"/>
                                    </w:rPr>
                                  </w:pPr>
                                  <w:r w:rsidRPr="002E6B15">
                                    <w:rPr>
                                      <w:rFonts w:ascii="Arial" w:hAnsi="Arial" w:cs="Arial"/>
                                      <w:sz w:val="22"/>
                                      <w:szCs w:val="22"/>
                                    </w:rPr>
                                    <w:t>Duration (1)</w:t>
                                  </w:r>
                                </w:p>
                                <w:p w14:paraId="00A8F2F7" w14:textId="77777777" w:rsidR="00F90E57" w:rsidRPr="002E6B15" w:rsidRDefault="00F90E57" w:rsidP="008A4CF0">
                                  <w:pPr>
                                    <w:pStyle w:val="NormalWeb"/>
                                    <w:spacing w:before="0" w:beforeAutospacing="0" w:after="0" w:afterAutospacing="0" w:line="276" w:lineRule="auto"/>
                                    <w:ind w:left="360"/>
                                    <w:rPr>
                                      <w:rFonts w:ascii="Arial" w:hAnsi="Arial" w:cs="Arial"/>
                                      <w:sz w:val="22"/>
                                      <w:szCs w:val="22"/>
                                    </w:rPr>
                                  </w:pPr>
                                  <w:r w:rsidRPr="002E6B15">
                                    <w:rPr>
                                      <w:rFonts w:ascii="Arial" w:hAnsi="Arial" w:cs="Arial"/>
                                      <w:sz w:val="22"/>
                                      <w:szCs w:val="22"/>
                                    </w:rPr>
                                    <w:t>Intensity (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581023" y="2200503"/>
                                <a:ext cx="1634885" cy="190197"/>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C7DA699" w14:textId="77777777" w:rsidR="00F90E57" w:rsidRPr="002E6B15" w:rsidRDefault="00F90E57" w:rsidP="008A4CF0">
                                  <w:pPr>
                                    <w:pStyle w:val="NormalWeb"/>
                                    <w:spacing w:after="0" w:line="300" w:lineRule="auto"/>
                                    <w:jc w:val="center"/>
                                    <w:rPr>
                                      <w:rFonts w:ascii="Arial" w:hAnsi="Arial" w:cs="Arial"/>
                                      <w:sz w:val="22"/>
                                      <w:szCs w:val="22"/>
                                    </w:rPr>
                                  </w:pPr>
                                  <w:r w:rsidRPr="002E6B15">
                                    <w:rPr>
                                      <w:rFonts w:ascii="Arial" w:eastAsia="Times New Roman" w:hAnsi="Arial" w:cs="Arial"/>
                                      <w:sz w:val="22"/>
                                      <w:szCs w:val="22"/>
                                    </w:rPr>
                                    <w:t>Healthcare use (1-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ounded Rectangle 15"/>
                            <wps:cNvSpPr/>
                            <wps:spPr>
                              <a:xfrm>
                                <a:off x="475650" y="3551402"/>
                                <a:ext cx="1857893" cy="65239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B6D369E"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Needs assessment:</w:t>
                                  </w:r>
                                </w:p>
                                <w:p w14:paraId="17D51428"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General outlook (1)</w:t>
                                  </w:r>
                                </w:p>
                                <w:p w14:paraId="64730451"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 xml:space="preserve">Helpful techniques to include (2) </w:t>
                                  </w:r>
                                </w:p>
                                <w:p w14:paraId="2B7983B3"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Features and design (10)</w:t>
                                  </w:r>
                                </w:p>
                                <w:p w14:paraId="6FBE2F8F" w14:textId="77777777" w:rsidR="00F90E57" w:rsidRPr="002E6B15" w:rsidRDefault="00F90E57" w:rsidP="002E6B15">
                                  <w:pPr>
                                    <w:pStyle w:val="NormalWeb"/>
                                    <w:spacing w:before="0" w:beforeAutospacing="0" w:after="0" w:afterAutospacing="0" w:line="276" w:lineRule="auto"/>
                                    <w:jc w:val="center"/>
                                    <w:rPr>
                                      <w:rFonts w:ascii="Arial" w:hAnsi="Arial" w:cs="Arial"/>
                                      <w:sz w:val="22"/>
                                      <w:szCs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a:stCxn id="8" idx="2"/>
                              <a:endCxn id="9" idx="0"/>
                            </wps:cNvCnPr>
                            <wps:spPr>
                              <a:xfrm>
                                <a:off x="1398715" y="1119619"/>
                                <a:ext cx="1" cy="91258"/>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21" name="Straight Arrow Connector 21"/>
                            <wps:cNvCnPr>
                              <a:stCxn id="9" idx="2"/>
                              <a:endCxn id="37" idx="0"/>
                            </wps:cNvCnPr>
                            <wps:spPr>
                              <a:xfrm flipH="1">
                                <a:off x="1398594" y="1729474"/>
                                <a:ext cx="121" cy="92949"/>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22" name="Straight Arrow Connector 22"/>
                            <wps:cNvCnPr>
                              <a:stCxn id="38" idx="2"/>
                              <a:endCxn id="42" idx="0"/>
                            </wps:cNvCnPr>
                            <wps:spPr>
                              <a:xfrm>
                                <a:off x="1398469" y="2970980"/>
                                <a:ext cx="1" cy="76648"/>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g:grpSp>
                        <wps:wsp>
                          <wps:cNvPr id="29" name="Straight Arrow Connector 29"/>
                          <wps:cNvCnPr>
                            <a:stCxn id="36" idx="3"/>
                            <a:endCxn id="38" idx="1"/>
                          </wps:cNvCnPr>
                          <wps:spPr>
                            <a:xfrm>
                              <a:off x="647699" y="2667009"/>
                              <a:ext cx="209547" cy="85292"/>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32" name="Elbow Connector 32"/>
                          <wps:cNvCnPr>
                            <a:stCxn id="15" idx="2"/>
                            <a:endCxn id="17" idx="0"/>
                          </wps:cNvCnPr>
                          <wps:spPr>
                            <a:xfrm rot="16200000" flipH="1">
                              <a:off x="2107048" y="3777571"/>
                              <a:ext cx="194981" cy="1047434"/>
                            </a:xfrm>
                            <a:prstGeom prst="bentConnector3">
                              <a:avLst>
                                <a:gd name="adj1" fmla="val 50000"/>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33" name="Elbow Connector 33"/>
                          <wps:cNvCnPr>
                            <a:stCxn id="82" idx="2"/>
                            <a:endCxn id="17" idx="0"/>
                          </wps:cNvCnPr>
                          <wps:spPr>
                            <a:xfrm rot="5400000">
                              <a:off x="3201328" y="3720774"/>
                              <a:ext cx="204933" cy="1151076"/>
                            </a:xfrm>
                            <a:prstGeom prst="bentConnector3">
                              <a:avLst>
                                <a:gd name="adj1" fmla="val 50000"/>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34" name="Elbow Connector 34"/>
                          <wps:cNvCnPr>
                            <a:stCxn id="6" idx="2"/>
                            <a:endCxn id="8" idx="0"/>
                          </wps:cNvCnPr>
                          <wps:spPr>
                            <a:xfrm rot="5400000">
                              <a:off x="2166284" y="274753"/>
                              <a:ext cx="156524" cy="1139210"/>
                            </a:xfrm>
                            <a:prstGeom prst="bentConnector3">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35" name="Elbow Connector 35"/>
                          <wps:cNvCnPr>
                            <a:stCxn id="6" idx="2"/>
                            <a:endCxn id="81" idx="0"/>
                          </wps:cNvCnPr>
                          <wps:spPr>
                            <a:xfrm rot="16200000" flipH="1">
                              <a:off x="3261108" y="319138"/>
                              <a:ext cx="156757" cy="1050673"/>
                            </a:xfrm>
                            <a:prstGeom prst="bentConnector3">
                              <a:avLst>
                                <a:gd name="adj1" fmla="val 50000"/>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36" name="Rounded Rectangle 36"/>
                          <wps:cNvSpPr/>
                          <wps:spPr>
                            <a:xfrm>
                              <a:off x="225703" y="1628775"/>
                              <a:ext cx="421996" cy="207645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E33705D" w14:textId="77777777" w:rsidR="00F90E57" w:rsidRPr="002E6B15" w:rsidRDefault="00F90E57" w:rsidP="008A4CF0">
                                <w:pPr>
                                  <w:spacing w:before="0" w:line="240" w:lineRule="auto"/>
                                  <w:jc w:val="center"/>
                                  <w:rPr>
                                    <w:rFonts w:cs="Arial"/>
                                    <w:sz w:val="22"/>
                                  </w:rPr>
                                </w:pPr>
                                <w:r w:rsidRPr="002E6B15">
                                  <w:rPr>
                                    <w:rFonts w:cs="Arial"/>
                                    <w:sz w:val="22"/>
                                  </w:rPr>
                                  <w:t>Adolescent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6" name="Straight Arrow Connector 46"/>
                          <wps:cNvCnPr>
                            <a:stCxn id="36" idx="3"/>
                            <a:endCxn id="8" idx="1"/>
                          </wps:cNvCnPr>
                          <wps:spPr>
                            <a:xfrm flipV="1">
                              <a:off x="647699" y="1021119"/>
                              <a:ext cx="210047" cy="1645881"/>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48" name="Straight Arrow Connector 48"/>
                          <wps:cNvCnPr>
                            <a:stCxn id="36" idx="3"/>
                            <a:endCxn id="9" idx="1"/>
                          </wps:cNvCnPr>
                          <wps:spPr>
                            <a:xfrm flipV="1">
                              <a:off x="647699" y="1470175"/>
                              <a:ext cx="210047" cy="1196825"/>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49" name="Straight Arrow Connector 49"/>
                          <wps:cNvCnPr>
                            <a:stCxn id="36" idx="3"/>
                            <a:endCxn id="13" idx="1"/>
                          </wps:cNvCnPr>
                          <wps:spPr>
                            <a:xfrm flipV="1">
                              <a:off x="647699" y="2295601"/>
                              <a:ext cx="209549" cy="371399"/>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50" name="Straight Arrow Connector 50"/>
                          <wps:cNvCnPr>
                            <a:stCxn id="36" idx="3"/>
                            <a:endCxn id="15" idx="1"/>
                          </wps:cNvCnPr>
                          <wps:spPr>
                            <a:xfrm>
                              <a:off x="647699" y="2667000"/>
                              <a:ext cx="104175" cy="1210600"/>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g:wgp>
                      <wpg:wgp>
                        <wpg:cNvPr id="1" name="Group 1"/>
                        <wpg:cNvGrpSpPr/>
                        <wpg:grpSpPr>
                          <a:xfrm>
                            <a:off x="591084" y="2930694"/>
                            <a:ext cx="1914633" cy="2829148"/>
                            <a:chOff x="605080" y="3198108"/>
                            <a:chExt cx="1959989" cy="3160862"/>
                          </a:xfrm>
                        </wpg:grpSpPr>
                        <wps:wsp>
                          <wps:cNvPr id="37" name="Rounded Rectangle 37"/>
                          <wps:cNvSpPr/>
                          <wps:spPr>
                            <a:xfrm>
                              <a:off x="828025" y="3198108"/>
                              <a:ext cx="1737043" cy="556734"/>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66AA3E2" w14:textId="77777777" w:rsidR="00F90E57" w:rsidRPr="002E6B15" w:rsidRDefault="00F90E57" w:rsidP="002E6B15">
                                <w:pPr>
                                  <w:pStyle w:val="NormalWeb"/>
                                  <w:spacing w:after="0" w:line="276" w:lineRule="auto"/>
                                  <w:jc w:val="center"/>
                                  <w:rPr>
                                    <w:sz w:val="22"/>
                                    <w:szCs w:val="22"/>
                                  </w:rPr>
                                </w:pPr>
                                <w:r w:rsidRPr="002E6B15">
                                  <w:rPr>
                                    <w:rFonts w:ascii="Arial" w:eastAsia="Times New Roman" w:hAnsi="Arial" w:cs="Arial"/>
                                    <w:sz w:val="22"/>
                                    <w:szCs w:val="22"/>
                                  </w:rPr>
                                  <w:t>HRQL: PedsQL Self-Report (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ounded Rectangle 38"/>
                          <wps:cNvSpPr/>
                          <wps:spPr>
                            <a:xfrm>
                              <a:off x="827759" y="4583721"/>
                              <a:ext cx="1737309" cy="85217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41DF7F0"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Online resource use:</w:t>
                                </w:r>
                              </w:p>
                              <w:p w14:paraId="0CBD55B5"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Chronic Pain (1)</w:t>
                                </w:r>
                              </w:p>
                              <w:p w14:paraId="568DB7FA"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Mental Health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a:stCxn id="13" idx="2"/>
                            <a:endCxn id="38" idx="0"/>
                          </wps:cNvCnPr>
                          <wps:spPr>
                            <a:xfrm flipH="1">
                              <a:off x="1696414" y="4305300"/>
                              <a:ext cx="1" cy="278421"/>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40" name="Straight Arrow Connector 40"/>
                          <wps:cNvCnPr>
                            <a:stCxn id="37" idx="2"/>
                            <a:endCxn id="13" idx="0"/>
                          </wps:cNvCnPr>
                          <wps:spPr>
                            <a:xfrm flipH="1">
                              <a:off x="1696409" y="3754842"/>
                              <a:ext cx="137" cy="179895"/>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42" name="Rounded Rectangle 42"/>
                          <wps:cNvSpPr/>
                          <wps:spPr>
                            <a:xfrm>
                              <a:off x="827760" y="5585228"/>
                              <a:ext cx="1737309" cy="773742"/>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5D7C6A4" w14:textId="77777777" w:rsidR="00F90E57" w:rsidRPr="002E6B15" w:rsidRDefault="00F90E57" w:rsidP="002E6B15">
                                <w:pPr>
                                  <w:pStyle w:val="NormalWeb"/>
                                  <w:spacing w:after="0" w:line="276" w:lineRule="auto"/>
                                  <w:jc w:val="center"/>
                                  <w:rPr>
                                    <w:sz w:val="22"/>
                                    <w:szCs w:val="22"/>
                                  </w:rPr>
                                </w:pPr>
                                <w:r w:rsidRPr="002E6B15">
                                  <w:rPr>
                                    <w:rFonts w:ascii="Arial" w:eastAsia="Times New Roman" w:hAnsi="Arial" w:cs="Arial"/>
                                    <w:sz w:val="22"/>
                                    <w:szCs w:val="22"/>
                                  </w:rPr>
                                  <w:t>Most used pain management techniques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a:stCxn id="36" idx="3"/>
                            <a:endCxn id="42" idx="1"/>
                          </wps:cNvCnPr>
                          <wps:spPr>
                            <a:xfrm>
                              <a:off x="605080" y="4843633"/>
                              <a:ext cx="222680" cy="1128466"/>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44" name="Straight Arrow Connector 44"/>
                          <wps:cNvCnPr>
                            <a:stCxn id="36" idx="3"/>
                            <a:endCxn id="37" idx="1"/>
                          </wps:cNvCnPr>
                          <wps:spPr>
                            <a:xfrm flipV="1">
                              <a:off x="605080" y="3476475"/>
                              <a:ext cx="222945" cy="1367158"/>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g:wgp>
                      <wpg:wgp>
                        <wpg:cNvPr id="3" name="Group 3"/>
                        <wpg:cNvGrpSpPr/>
                        <wpg:grpSpPr>
                          <a:xfrm>
                            <a:off x="2807327" y="2930694"/>
                            <a:ext cx="2250499" cy="2840333"/>
                            <a:chOff x="3049679" y="3138728"/>
                            <a:chExt cx="2303812" cy="3173356"/>
                          </a:xfrm>
                        </wpg:grpSpPr>
                        <wps:wsp>
                          <wps:cNvPr id="41" name="Rounded Rectangle 41"/>
                          <wps:cNvSpPr/>
                          <wps:spPr>
                            <a:xfrm>
                              <a:off x="3049679" y="4333966"/>
                              <a:ext cx="2303812" cy="1057116"/>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1EC4CBC"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Online resource use:</w:t>
                                </w:r>
                              </w:p>
                              <w:p w14:paraId="314882E4"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Chronic Pain (1)</w:t>
                                </w:r>
                              </w:p>
                              <w:p w14:paraId="45D24051"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Mental Health (1)</w:t>
                                </w:r>
                              </w:p>
                              <w:p w14:paraId="2DFA34F3"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Parental information-seeking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 name="Group 2"/>
                          <wpg:cNvGrpSpPr/>
                          <wpg:grpSpPr>
                            <a:xfrm>
                              <a:off x="3330417" y="3138728"/>
                              <a:ext cx="1749677" cy="3173356"/>
                              <a:chOff x="3311261" y="3067476"/>
                              <a:chExt cx="1749677" cy="3173356"/>
                            </a:xfrm>
                          </wpg:grpSpPr>
                          <wpg:grpSp>
                            <wpg:cNvPr id="69" name="Group 69"/>
                            <wpg:cNvGrpSpPr/>
                            <wpg:grpSpPr>
                              <a:xfrm>
                                <a:off x="3311261" y="3067476"/>
                                <a:ext cx="1749677" cy="3173356"/>
                                <a:chOff x="198095" y="61154"/>
                                <a:chExt cx="1750011" cy="3173593"/>
                              </a:xfrm>
                            </wpg:grpSpPr>
                            <wps:wsp>
                              <wps:cNvPr id="70" name="Rounded Rectangle 70"/>
                              <wps:cNvSpPr/>
                              <wps:spPr>
                                <a:xfrm>
                                  <a:off x="198095" y="61154"/>
                                  <a:ext cx="1737043" cy="52839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2CE19BA" w14:textId="77777777" w:rsidR="00F90E57" w:rsidRPr="002E6B15" w:rsidRDefault="00F90E57" w:rsidP="002E6B15">
                                    <w:pPr>
                                      <w:pStyle w:val="NormalWeb"/>
                                      <w:spacing w:after="0" w:line="276" w:lineRule="auto"/>
                                      <w:jc w:val="center"/>
                                      <w:rPr>
                                        <w:sz w:val="22"/>
                                        <w:szCs w:val="22"/>
                                      </w:rPr>
                                    </w:pPr>
                                    <w:r w:rsidRPr="002E6B15">
                                      <w:rPr>
                                        <w:rFonts w:ascii="Arial" w:eastAsia="Times New Roman" w:hAnsi="Arial" w:cs="Arial"/>
                                        <w:sz w:val="22"/>
                                        <w:szCs w:val="22"/>
                                      </w:rPr>
                                      <w:t>HRQL: PedsQL Parent Proxy (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Arrow Connector 72"/>
                              <wps:cNvCnPr>
                                <a:stCxn id="77" idx="2"/>
                                <a:endCxn id="41" idx="0"/>
                              </wps:cNvCnPr>
                              <wps:spPr>
                                <a:xfrm>
                                  <a:off x="1066624" y="1083291"/>
                                  <a:ext cx="2806" cy="173191"/>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73" name="Straight Arrow Connector 73"/>
                              <wps:cNvCnPr>
                                <a:stCxn id="70" idx="2"/>
                                <a:endCxn id="77" idx="0"/>
                              </wps:cNvCnPr>
                              <wps:spPr>
                                <a:xfrm>
                                  <a:off x="1066617" y="589547"/>
                                  <a:ext cx="7" cy="123147"/>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74" name="Rounded Rectangle 74"/>
                              <wps:cNvSpPr/>
                              <wps:spPr>
                                <a:xfrm>
                                  <a:off x="210797" y="2434261"/>
                                  <a:ext cx="1737309" cy="800486"/>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7BDF166" w14:textId="77777777" w:rsidR="00F90E57" w:rsidRPr="002E6B15" w:rsidRDefault="00F90E57" w:rsidP="002E6B15">
                                    <w:pPr>
                                      <w:pStyle w:val="NormalWeb"/>
                                      <w:spacing w:after="0" w:line="276" w:lineRule="auto"/>
                                      <w:jc w:val="center"/>
                                      <w:rPr>
                                        <w:sz w:val="22"/>
                                        <w:szCs w:val="22"/>
                                      </w:rPr>
                                    </w:pPr>
                                    <w:r w:rsidRPr="002E6B15">
                                      <w:rPr>
                                        <w:rFonts w:ascii="Arial" w:eastAsia="Times New Roman" w:hAnsi="Arial" w:cs="Arial"/>
                                        <w:sz w:val="22"/>
                                        <w:szCs w:val="22"/>
                                      </w:rPr>
                                      <w:t>Most used pain management techniques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7" name="Rounded Rectangle 77"/>
                            <wps:cNvSpPr/>
                            <wps:spPr>
                              <a:xfrm>
                                <a:off x="3311261" y="3718967"/>
                                <a:ext cx="1736725" cy="37057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CE2C791" w14:textId="77777777" w:rsidR="00F90E57" w:rsidRPr="002E6B15" w:rsidRDefault="00F90E57" w:rsidP="008A4CF0">
                                  <w:pPr>
                                    <w:pStyle w:val="NormalWeb"/>
                                    <w:spacing w:after="0" w:line="300" w:lineRule="auto"/>
                                    <w:jc w:val="center"/>
                                    <w:rPr>
                                      <w:sz w:val="22"/>
                                      <w:szCs w:val="22"/>
                                    </w:rPr>
                                  </w:pPr>
                                  <w:r w:rsidRPr="002E6B15">
                                    <w:rPr>
                                      <w:rFonts w:ascii="Arial" w:eastAsia="Times New Roman" w:hAnsi="Arial" w:cs="Arial"/>
                                      <w:sz w:val="22"/>
                                      <w:szCs w:val="22"/>
                                    </w:rPr>
                                    <w:t>Healthcare use (1-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Straight Arrow Connector 78"/>
                            <wps:cNvCnPr>
                              <a:stCxn id="41" idx="2"/>
                              <a:endCxn id="74" idx="0"/>
                            </wps:cNvCnPr>
                            <wps:spPr>
                              <a:xfrm>
                                <a:off x="4182430" y="5319831"/>
                                <a:ext cx="10020" cy="120575"/>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g:grpSp>
                      </wpg:wgp>
                      <wps:wsp>
                        <wps:cNvPr id="79" name="Rounded Rectangle 79"/>
                        <wps:cNvSpPr/>
                        <wps:spPr>
                          <a:xfrm>
                            <a:off x="3082380" y="1875595"/>
                            <a:ext cx="1696535" cy="893008"/>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30F0D00"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Pain characteristics:</w:t>
                              </w:r>
                            </w:p>
                            <w:p w14:paraId="13726E47" w14:textId="77777777" w:rsidR="00F90E57" w:rsidRPr="002E6B15" w:rsidRDefault="00F90E57" w:rsidP="002E6B15">
                              <w:pPr>
                                <w:pStyle w:val="NormalWeb"/>
                                <w:spacing w:before="0" w:beforeAutospacing="0" w:after="0" w:afterAutospacing="0" w:line="276" w:lineRule="auto"/>
                                <w:ind w:left="360"/>
                                <w:rPr>
                                  <w:sz w:val="22"/>
                                  <w:szCs w:val="22"/>
                                </w:rPr>
                              </w:pPr>
                              <w:r w:rsidRPr="002E6B15">
                                <w:rPr>
                                  <w:rFonts w:ascii="Arial" w:eastAsia="Times New Roman" w:hAnsi="Arial" w:cs="Arial"/>
                                  <w:sz w:val="22"/>
                                  <w:szCs w:val="22"/>
                                </w:rPr>
                                <w:t>Diagnosis (2)</w:t>
                              </w:r>
                            </w:p>
                            <w:p w14:paraId="27FD52E4" w14:textId="77777777" w:rsidR="00F90E57" w:rsidRPr="002E6B15" w:rsidRDefault="00F90E57" w:rsidP="002E6B15">
                              <w:pPr>
                                <w:pStyle w:val="NormalWeb"/>
                                <w:spacing w:before="0" w:beforeAutospacing="0" w:after="0" w:afterAutospacing="0" w:line="276" w:lineRule="auto"/>
                                <w:ind w:left="360"/>
                                <w:rPr>
                                  <w:sz w:val="22"/>
                                  <w:szCs w:val="22"/>
                                </w:rPr>
                              </w:pPr>
                              <w:r w:rsidRPr="002E6B15">
                                <w:rPr>
                                  <w:rFonts w:ascii="Arial" w:eastAsia="DengXian" w:hAnsi="Arial" w:cs="Arial"/>
                                  <w:sz w:val="22"/>
                                  <w:szCs w:val="22"/>
                                </w:rPr>
                                <w:t>Duration (1)</w:t>
                              </w:r>
                            </w:p>
                            <w:p w14:paraId="3C61B80A" w14:textId="77777777" w:rsidR="00F90E57" w:rsidRPr="002E6B15" w:rsidRDefault="00F90E57" w:rsidP="002E6B15">
                              <w:pPr>
                                <w:pStyle w:val="NormalWeb"/>
                                <w:spacing w:before="0" w:beforeAutospacing="0" w:after="0" w:afterAutospacing="0" w:line="276" w:lineRule="auto"/>
                                <w:ind w:left="360"/>
                                <w:rPr>
                                  <w:sz w:val="22"/>
                                  <w:szCs w:val="22"/>
                                </w:rPr>
                              </w:pPr>
                              <w:r w:rsidRPr="002E6B15">
                                <w:rPr>
                                  <w:rFonts w:ascii="Arial" w:eastAsia="DengXian" w:hAnsi="Arial" w:cs="Arial"/>
                                  <w:sz w:val="22"/>
                                  <w:szCs w:val="22"/>
                                </w:rPr>
                                <w:t>Intensity (3)</w:t>
                              </w:r>
                            </w:p>
                          </w:txbxContent>
                        </wps:txbx>
                        <wps:bodyPr rot="0" spcFirstLastPara="0" vert="horz" wrap="square" lIns="87276" tIns="43638" rIns="87276" bIns="43638" numCol="1" spcCol="0" rtlCol="0" fromWordArt="0" anchor="ctr" anchorCtr="0" forceAA="0" compatLnSpc="1">
                          <a:prstTxWarp prst="textNoShape">
                            <a:avLst/>
                          </a:prstTxWarp>
                          <a:noAutofit/>
                        </wps:bodyPr>
                      </wps:wsp>
                      <wps:wsp>
                        <wps:cNvPr id="81" name="Rounded Rectangle 81"/>
                        <wps:cNvSpPr/>
                        <wps:spPr>
                          <a:xfrm>
                            <a:off x="3082380" y="1361955"/>
                            <a:ext cx="1696535" cy="343134"/>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BDE2EDA" w14:textId="77777777" w:rsidR="00F90E57" w:rsidRPr="002E6B15" w:rsidRDefault="00F90E57" w:rsidP="008A4CF0">
                              <w:pPr>
                                <w:pStyle w:val="NormalWeb"/>
                                <w:spacing w:after="0" w:line="300" w:lineRule="auto"/>
                                <w:jc w:val="center"/>
                                <w:rPr>
                                  <w:sz w:val="22"/>
                                  <w:szCs w:val="22"/>
                                </w:rPr>
                              </w:pPr>
                              <w:r w:rsidRPr="002E6B15">
                                <w:rPr>
                                  <w:rFonts w:ascii="Arial" w:eastAsia="Times New Roman" w:hAnsi="Arial" w:cs="Arial"/>
                                  <w:sz w:val="22"/>
                                  <w:szCs w:val="22"/>
                                </w:rPr>
                                <w:t>Demographics (4)</w:t>
                              </w:r>
                            </w:p>
                          </w:txbxContent>
                        </wps:txbx>
                        <wps:bodyPr rot="0" spcFirstLastPara="0" vert="horz" wrap="square" lIns="87276" tIns="43638" rIns="87276" bIns="43638" numCol="1" spcCol="0" rtlCol="0" fromWordArt="0" anchor="ctr" anchorCtr="0" forceAA="0" compatLnSpc="1">
                          <a:prstTxWarp prst="textNoShape">
                            <a:avLst/>
                          </a:prstTxWarp>
                          <a:noAutofit/>
                        </wps:bodyPr>
                      </wps:wsp>
                      <wps:wsp>
                        <wps:cNvPr id="82" name="Rounded Rectangle 82"/>
                        <wps:cNvSpPr/>
                        <wps:spPr>
                          <a:xfrm>
                            <a:off x="2969197" y="5940859"/>
                            <a:ext cx="1953010" cy="11253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5B82527"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Needs assessment:</w:t>
                              </w:r>
                            </w:p>
                            <w:p w14:paraId="64763FB4"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General outlook (1)</w:t>
                              </w:r>
                            </w:p>
                            <w:p w14:paraId="2776C3DE"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 xml:space="preserve">Helpful techniques to include (2) </w:t>
                              </w:r>
                            </w:p>
                            <w:p w14:paraId="1244EF92"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Features and design (10)</w:t>
                              </w:r>
                            </w:p>
                            <w:p w14:paraId="79A7784C"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DengXian" w:hAnsi="Arial" w:cs="Arial"/>
                                  <w:sz w:val="22"/>
                                  <w:szCs w:val="22"/>
                                </w:rPr>
                                <w:t> </w:t>
                              </w:r>
                            </w:p>
                          </w:txbxContent>
                        </wps:txbx>
                        <wps:bodyPr rot="0" spcFirstLastPara="0" vert="horz" wrap="square" lIns="87276" tIns="43638" rIns="87276" bIns="43638" numCol="1" spcCol="0" rtlCol="0" fromWordArt="0" anchor="ctr" anchorCtr="0" forceAA="0" compatLnSpc="1">
                          <a:prstTxWarp prst="textNoShape">
                            <a:avLst/>
                          </a:prstTxWarp>
                          <a:noAutofit/>
                        </wps:bodyPr>
                      </wps:wsp>
                      <wps:wsp>
                        <wps:cNvPr id="83" name="Straight Arrow Connector 83"/>
                        <wps:cNvCnPr>
                          <a:stCxn id="74" idx="2"/>
                          <a:endCxn id="82" idx="0"/>
                        </wps:cNvCnPr>
                        <wps:spPr>
                          <a:xfrm>
                            <a:off x="3942365" y="5771027"/>
                            <a:ext cx="3337" cy="169832"/>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84" name="Straight Arrow Connector 84"/>
                        <wps:cNvCnPr>
                          <a:stCxn id="81" idx="2"/>
                          <a:endCxn id="79" idx="0"/>
                        </wps:cNvCnPr>
                        <wps:spPr>
                          <a:xfrm>
                            <a:off x="3930648" y="1705089"/>
                            <a:ext cx="0" cy="170506"/>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85" name="Straight Arrow Connector 85"/>
                        <wps:cNvCnPr>
                          <a:stCxn id="79" idx="2"/>
                          <a:endCxn id="70" idx="0"/>
                        </wps:cNvCnPr>
                        <wps:spPr>
                          <a:xfrm flipH="1">
                            <a:off x="3929829" y="2768603"/>
                            <a:ext cx="819" cy="162091"/>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86" name="Rounded Rectangle 86"/>
                        <wps:cNvSpPr/>
                        <wps:spPr>
                          <a:xfrm rot="10800000">
                            <a:off x="5244756" y="2673974"/>
                            <a:ext cx="403133" cy="3620458"/>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8BEE7A8" w14:textId="77777777" w:rsidR="00F90E57" w:rsidRPr="002E6B15" w:rsidRDefault="00F90E57" w:rsidP="008A4CF0">
                              <w:pPr>
                                <w:pStyle w:val="NormalWeb"/>
                                <w:spacing w:line="256" w:lineRule="auto"/>
                                <w:jc w:val="center"/>
                                <w:rPr>
                                  <w:sz w:val="22"/>
                                  <w:szCs w:val="22"/>
                                </w:rPr>
                              </w:pPr>
                              <w:r w:rsidRPr="002E6B15">
                                <w:rPr>
                                  <w:rFonts w:ascii="Arial" w:eastAsia="DengXian" w:hAnsi="Arial" w:cs="Arial"/>
                                  <w:sz w:val="22"/>
                                  <w:szCs w:val="22"/>
                                </w:rPr>
                                <w:t>Parents</w:t>
                              </w:r>
                            </w:p>
                          </w:txbxContent>
                        </wps:txbx>
                        <wps:bodyPr rot="0" spcFirstLastPara="0" vert="vert270" wrap="square" lIns="87276" tIns="43638" rIns="87276" bIns="43638" numCol="1" spcCol="0" rtlCol="0" fromWordArt="0" anchor="ctr" anchorCtr="0" forceAA="0" compatLnSpc="1">
                          <a:prstTxWarp prst="textNoShape">
                            <a:avLst/>
                          </a:prstTxWarp>
                          <a:noAutofit/>
                        </wps:bodyPr>
                      </wps:wsp>
                      <wps:wsp>
                        <wps:cNvPr id="87" name="Straight Arrow Connector 87"/>
                        <wps:cNvCnPr>
                          <a:stCxn id="86" idx="3"/>
                          <a:endCxn id="41" idx="3"/>
                        </wps:cNvCnPr>
                        <wps:spPr>
                          <a:xfrm flipH="1" flipV="1">
                            <a:off x="5057826" y="4473590"/>
                            <a:ext cx="186930" cy="10613"/>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88" name="Straight Arrow Connector 88"/>
                        <wps:cNvCnPr>
                          <a:stCxn id="86" idx="3"/>
                          <a:endCxn id="81" idx="3"/>
                        </wps:cNvCnPr>
                        <wps:spPr>
                          <a:xfrm flipH="1" flipV="1">
                            <a:off x="4778910" y="1533517"/>
                            <a:ext cx="465840" cy="2950688"/>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89" name="Straight Arrow Connector 89"/>
                        <wps:cNvCnPr>
                          <a:stCxn id="86" idx="3"/>
                          <a:endCxn id="79" idx="3"/>
                        </wps:cNvCnPr>
                        <wps:spPr>
                          <a:xfrm flipH="1" flipV="1">
                            <a:off x="4778915" y="2322099"/>
                            <a:ext cx="465841" cy="2162104"/>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90" name="Straight Arrow Connector 90"/>
                        <wps:cNvCnPr>
                          <a:stCxn id="86" idx="3"/>
                          <a:endCxn id="70" idx="3"/>
                        </wps:cNvCnPr>
                        <wps:spPr>
                          <a:xfrm flipH="1" flipV="1">
                            <a:off x="4778090" y="3167147"/>
                            <a:ext cx="466666" cy="1317056"/>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91" name="Straight Arrow Connector 91"/>
                        <wps:cNvCnPr>
                          <a:stCxn id="86" idx="3"/>
                          <a:endCxn id="77" idx="3"/>
                        </wps:cNvCnPr>
                        <wps:spPr>
                          <a:xfrm flipH="1" flipV="1">
                            <a:off x="4778103" y="3679656"/>
                            <a:ext cx="466653" cy="804547"/>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92" name="Straight Arrow Connector 92"/>
                        <wps:cNvCnPr>
                          <a:stCxn id="86" idx="3"/>
                          <a:endCxn id="74" idx="3"/>
                        </wps:cNvCnPr>
                        <wps:spPr>
                          <a:xfrm flipH="1">
                            <a:off x="4790755" y="4484203"/>
                            <a:ext cx="454001" cy="928611"/>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93" name="Straight Arrow Connector 93"/>
                        <wps:cNvCnPr>
                          <a:stCxn id="86" idx="3"/>
                          <a:endCxn id="82" idx="3"/>
                        </wps:cNvCnPr>
                        <wps:spPr>
                          <a:xfrm flipH="1">
                            <a:off x="4922207" y="4484203"/>
                            <a:ext cx="322549" cy="2019306"/>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57" name="Straight Arrow Connector 57"/>
                        <wps:cNvCnPr>
                          <a:stCxn id="42" idx="2"/>
                          <a:endCxn id="15" idx="0"/>
                        </wps:cNvCnPr>
                        <wps:spPr>
                          <a:xfrm>
                            <a:off x="1657164" y="5759842"/>
                            <a:ext cx="6360" cy="185976"/>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c:wpc>
                  </a:graphicData>
                </a:graphic>
              </wp:inline>
            </w:drawing>
          </mc:Choice>
          <mc:Fallback xmlns:cx1="http://schemas.microsoft.com/office/drawing/2015/9/8/chartex">
            <w:pict>
              <v:group w14:anchorId="086F33E7" id="Canvas 4" o:spid="_x0000_s1026" editas="canvas" style="width:451.3pt;height:616pt;mso-position-horizontal-relative:char;mso-position-vertical-relative:line" coordsize="57315,78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15;height:78232;visibility:visible;mso-wrap-style:square" filled="t" fillcolor="white [3212]" stroked="t" strokecolor="white [3212]">
                  <v:fill o:detectmouseclick="t"/>
                  <v:path o:connecttype="none"/>
                </v:shape>
                <v:group id="Group 54" o:spid="_x0000_s1028" style="position:absolute;left:1530;top:682;width:39184;height:76233" coordorigin="2257,1809" coordsize="37747,4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oundrect id="Rounded Rectangle 5" o:spid="_x0000_s1029" style="position:absolute;left:20574;top:1809;width:15144;height:27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" fillcolor="window" strokecolor="windowText" strokeweight="1pt">
                    <v:stroke joinstyle="miter"/>
                    <v:textbox>
                      <w:txbxContent>
                        <w:p w14:paraId="7D3D33F5" w14:textId="77777777" w:rsidR="00F90E57" w:rsidRPr="002E6B15" w:rsidRDefault="00F90E57" w:rsidP="008A4CF0">
                          <w:pPr>
                            <w:spacing w:before="0" w:line="276" w:lineRule="auto"/>
                            <w:jc w:val="center"/>
                            <w:rPr>
                              <w:rFonts w:cs="Arial"/>
                              <w:sz w:val="22"/>
                            </w:rPr>
                          </w:pPr>
                          <w:r w:rsidRPr="002E6B15">
                            <w:rPr>
                              <w:rFonts w:cs="Arial"/>
                              <w:sz w:val="22"/>
                            </w:rPr>
                            <w:t>Study information and consent (2)</w:t>
                          </w:r>
                        </w:p>
                      </w:txbxContent>
                    </v:textbox>
                  </v:roundrect>
                  <v:roundrect id="Rounded Rectangle 6" o:spid="_x0000_s1030" style="position:absolute;left:16278;top:5527;width:23727;height:21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" fillcolor="window" strokecolor="windowText" strokeweight="1pt">
                    <v:stroke joinstyle="miter"/>
                    <v:textbox>
                      <w:txbxContent>
                        <w:p w14:paraId="2FFF4075" w14:textId="77777777" w:rsidR="00F90E57" w:rsidRPr="002E6B15" w:rsidRDefault="00F90E57" w:rsidP="008A4CF0">
                          <w:pPr>
                            <w:pStyle w:val="NormalWeb"/>
                            <w:spacing w:before="0" w:beforeAutospacing="0" w:after="0" w:line="300" w:lineRule="auto"/>
                            <w:jc w:val="center"/>
                            <w:rPr>
                              <w:rFonts w:ascii="Arial" w:hAnsi="Arial" w:cs="Arial"/>
                              <w:sz w:val="22"/>
                              <w:szCs w:val="22"/>
                            </w:rPr>
                          </w:pPr>
                          <w:r w:rsidRPr="002E6B15">
                            <w:rPr>
                              <w:rFonts w:ascii="Arial" w:eastAsia="Times New Roman" w:hAnsi="Arial" w:cs="Arial"/>
                              <w:sz w:val="22"/>
                              <w:szCs w:val="22"/>
                            </w:rPr>
                            <w:t>Survey branch question (1)</w:t>
                          </w:r>
                        </w:p>
                      </w:txbxContent>
                    </v:textbox>
                  </v:roundrect>
                  <v:roundrect id="Rounded Rectangle 17" o:spid="_x0000_s1031" style="position:absolute;left:15420;top:43987;width:23724;height:15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" fillcolor="window" strokecolor="windowText" strokeweight="1pt">
                    <v:stroke joinstyle="miter"/>
                    <v:textbox>
                      <w:txbxContent>
                        <w:p w14:paraId="6E58851E" w14:textId="77777777" w:rsidR="00F90E57" w:rsidRPr="002E6B15" w:rsidRDefault="00F90E57" w:rsidP="008A4CF0">
                          <w:pPr>
                            <w:pStyle w:val="NormalWeb"/>
                            <w:spacing w:after="0" w:line="300" w:lineRule="auto"/>
                            <w:jc w:val="center"/>
                            <w:rPr>
                              <w:rFonts w:ascii="Arial" w:hAnsi="Arial" w:cs="Arial"/>
                              <w:sz w:val="22"/>
                              <w:szCs w:val="22"/>
                            </w:rPr>
                          </w:pPr>
                          <w:r w:rsidRPr="002E6B15">
                            <w:rPr>
                              <w:rFonts w:ascii="Arial" w:eastAsia="Times New Roman" w:hAnsi="Arial" w:cs="Arial"/>
                              <w:sz w:val="22"/>
                              <w:szCs w:val="22"/>
                            </w:rPr>
                            <w:t>Debrief (1)</w:t>
                          </w:r>
                        </w:p>
                      </w:txbxContent>
                    </v:textbox>
                  </v:roundrect>
                  <v:shapetype id="_x0000_t32" coordsize="21600,21600" o:spt="32" o:oned="t" path="m,l21600,21600e" filled="f">
                    <v:path arrowok="t" fillok="f" o:connecttype="none"/>
                    <o:lock v:ext="edit" shapetype="t"/>
                  </v:shapetype>
                  <v:shape id="Straight Arrow Connector 18" o:spid="_x0000_s1032" type="#_x0000_t32" style="position:absolute;left:28141;top:4567;width:5;height:9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" filled="t" fillcolor="window" strokecolor="windowText" strokeweight="1pt">
                    <v:stroke endarrow="block" joinstyle="miter"/>
                  </v:shape>
                  <v:group id="Group 23" o:spid="_x0000_s1033" style="position:absolute;left:7518;top:9226;width:18579;height:32811" coordorigin="4756,9226" coordsize="18578,32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roundrect id="Rounded Rectangle 8" o:spid="_x0000_s1034" style="position:absolute;left:5815;top:9226;width:16344;height:1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" fillcolor="window" strokecolor="windowText" strokeweight="1pt">
                      <v:stroke joinstyle="miter"/>
                      <v:textbox>
                        <w:txbxContent>
                          <w:p w14:paraId="54F7CE14" w14:textId="77777777" w:rsidR="00F90E57" w:rsidRPr="002E6B15" w:rsidRDefault="00F90E57" w:rsidP="008A4CF0">
                            <w:pPr>
                              <w:pStyle w:val="NormalWeb"/>
                              <w:spacing w:after="0" w:line="300" w:lineRule="auto"/>
                              <w:jc w:val="center"/>
                              <w:rPr>
                                <w:rFonts w:ascii="Arial" w:hAnsi="Arial" w:cs="Arial"/>
                                <w:sz w:val="22"/>
                                <w:szCs w:val="22"/>
                              </w:rPr>
                            </w:pPr>
                            <w:r w:rsidRPr="002E6B15">
                              <w:rPr>
                                <w:rFonts w:ascii="Arial" w:eastAsia="Times New Roman" w:hAnsi="Arial" w:cs="Arial"/>
                                <w:sz w:val="22"/>
                                <w:szCs w:val="22"/>
                              </w:rPr>
                              <w:t>Demographics (4)</w:t>
                            </w:r>
                          </w:p>
                        </w:txbxContent>
                      </v:textbox>
                    </v:roundrect>
                    <v:roundrect id="Rounded Rectangle 9" o:spid="_x0000_s1035" style="position:absolute;left:5815;top:12108;width:16344;height:5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" fillcolor="window" strokecolor="windowText" strokeweight="1pt">
                      <v:stroke joinstyle="miter"/>
                      <v:textbox>
                        <w:txbxContent>
                          <w:p w14:paraId="41A9AA9C" w14:textId="77777777" w:rsidR="00F90E57" w:rsidRPr="002E6B15" w:rsidRDefault="00F90E57" w:rsidP="008A4CF0">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Pain characteristics:</w:t>
                            </w:r>
                          </w:p>
                          <w:p w14:paraId="2502F83E" w14:textId="77777777" w:rsidR="00F90E57" w:rsidRPr="002E6B15" w:rsidRDefault="00F90E57" w:rsidP="008A4CF0">
                            <w:pPr>
                              <w:pStyle w:val="NormalWeb"/>
                              <w:spacing w:before="0" w:beforeAutospacing="0" w:after="0" w:afterAutospacing="0" w:line="276" w:lineRule="auto"/>
                              <w:ind w:left="360"/>
                              <w:rPr>
                                <w:rFonts w:ascii="Arial" w:hAnsi="Arial" w:cs="Arial"/>
                                <w:sz w:val="22"/>
                                <w:szCs w:val="22"/>
                              </w:rPr>
                            </w:pPr>
                            <w:r w:rsidRPr="002E6B15">
                              <w:rPr>
                                <w:rFonts w:ascii="Arial" w:eastAsia="Times New Roman" w:hAnsi="Arial" w:cs="Arial"/>
                                <w:sz w:val="22"/>
                                <w:szCs w:val="22"/>
                              </w:rPr>
                              <w:t>Diagnosis (2)</w:t>
                            </w:r>
                          </w:p>
                          <w:p w14:paraId="7DFA26A1" w14:textId="77777777" w:rsidR="00F90E57" w:rsidRPr="002E6B15" w:rsidRDefault="00F90E57" w:rsidP="008A4CF0">
                            <w:pPr>
                              <w:pStyle w:val="NormalWeb"/>
                              <w:spacing w:before="0" w:beforeAutospacing="0" w:after="0" w:afterAutospacing="0" w:line="276" w:lineRule="auto"/>
                              <w:ind w:left="360"/>
                              <w:rPr>
                                <w:rFonts w:ascii="Arial" w:hAnsi="Arial" w:cs="Arial"/>
                                <w:sz w:val="22"/>
                                <w:szCs w:val="22"/>
                              </w:rPr>
                            </w:pPr>
                            <w:r w:rsidRPr="002E6B15">
                              <w:rPr>
                                <w:rFonts w:ascii="Arial" w:hAnsi="Arial" w:cs="Arial"/>
                                <w:sz w:val="22"/>
                                <w:szCs w:val="22"/>
                              </w:rPr>
                              <w:t>Duration (1)</w:t>
                            </w:r>
                          </w:p>
                          <w:p w14:paraId="00A8F2F7" w14:textId="77777777" w:rsidR="00F90E57" w:rsidRPr="002E6B15" w:rsidRDefault="00F90E57" w:rsidP="008A4CF0">
                            <w:pPr>
                              <w:pStyle w:val="NormalWeb"/>
                              <w:spacing w:before="0" w:beforeAutospacing="0" w:after="0" w:afterAutospacing="0" w:line="276" w:lineRule="auto"/>
                              <w:ind w:left="360"/>
                              <w:rPr>
                                <w:rFonts w:ascii="Arial" w:hAnsi="Arial" w:cs="Arial"/>
                                <w:sz w:val="22"/>
                                <w:szCs w:val="22"/>
                              </w:rPr>
                            </w:pPr>
                            <w:r w:rsidRPr="002E6B15">
                              <w:rPr>
                                <w:rFonts w:ascii="Arial" w:hAnsi="Arial" w:cs="Arial"/>
                                <w:sz w:val="22"/>
                                <w:szCs w:val="22"/>
                              </w:rPr>
                              <w:t>Intensity (3)</w:t>
                            </w:r>
                          </w:p>
                        </w:txbxContent>
                      </v:textbox>
                    </v:roundrect>
                    <v:roundrect id="Rounded Rectangle 13" o:spid="_x0000_s1036" style="position:absolute;left:5810;top:22005;width:16349;height:19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" fillcolor="window" strokecolor="windowText" strokeweight="1pt">
                      <v:stroke joinstyle="miter"/>
                      <v:textbox>
                        <w:txbxContent>
                          <w:p w14:paraId="6C7DA699" w14:textId="77777777" w:rsidR="00F90E57" w:rsidRPr="002E6B15" w:rsidRDefault="00F90E57" w:rsidP="008A4CF0">
                            <w:pPr>
                              <w:pStyle w:val="NormalWeb"/>
                              <w:spacing w:after="0" w:line="300" w:lineRule="auto"/>
                              <w:jc w:val="center"/>
                              <w:rPr>
                                <w:rFonts w:ascii="Arial" w:hAnsi="Arial" w:cs="Arial"/>
                                <w:sz w:val="22"/>
                                <w:szCs w:val="22"/>
                              </w:rPr>
                            </w:pPr>
                            <w:r w:rsidRPr="002E6B15">
                              <w:rPr>
                                <w:rFonts w:ascii="Arial" w:eastAsia="Times New Roman" w:hAnsi="Arial" w:cs="Arial"/>
                                <w:sz w:val="22"/>
                                <w:szCs w:val="22"/>
                              </w:rPr>
                              <w:t>Healthcare use (1-2)</w:t>
                            </w:r>
                          </w:p>
                        </w:txbxContent>
                      </v:textbox>
                    </v:roundrect>
                    <v:roundrect id="Rounded Rectangle 15" o:spid="_x0000_s1037" style="position:absolute;left:4756;top:35514;width:18579;height:65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" fillcolor="window" strokecolor="windowText" strokeweight="1pt">
                      <v:stroke joinstyle="miter"/>
                      <v:textbox>
                        <w:txbxContent>
                          <w:p w14:paraId="2B6D369E"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Needs assessment:</w:t>
                            </w:r>
                          </w:p>
                          <w:p w14:paraId="17D51428"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General outlook (1)</w:t>
                            </w:r>
                          </w:p>
                          <w:p w14:paraId="64730451"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 xml:space="preserve">Helpful techniques to include (2) </w:t>
                            </w:r>
                          </w:p>
                          <w:p w14:paraId="2B7983B3"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Features and design (10)</w:t>
                            </w:r>
                          </w:p>
                          <w:p w14:paraId="6FBE2F8F" w14:textId="77777777" w:rsidR="00F90E57" w:rsidRPr="002E6B15" w:rsidRDefault="00F90E57" w:rsidP="002E6B15">
                            <w:pPr>
                              <w:pStyle w:val="NormalWeb"/>
                              <w:spacing w:before="0" w:beforeAutospacing="0" w:after="0" w:afterAutospacing="0" w:line="276" w:lineRule="auto"/>
                              <w:jc w:val="center"/>
                              <w:rPr>
                                <w:rFonts w:ascii="Arial" w:hAnsi="Arial" w:cs="Arial"/>
                                <w:sz w:val="22"/>
                                <w:szCs w:val="22"/>
                              </w:rPr>
                            </w:pPr>
                          </w:p>
                        </w:txbxContent>
                      </v:textbox>
                    </v:roundrect>
                    <v:shape id="Straight Arrow Connector 19" o:spid="_x0000_s1038" type="#_x0000_t32" style="position:absolute;left:13987;top:11196;width:0;height:9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" filled="t" fillcolor="window" strokecolor="windowText" strokeweight="1pt">
                      <v:stroke endarrow="block" joinstyle="miter"/>
                    </v:shape>
                    <v:shape id="Straight Arrow Connector 21" o:spid="_x0000_s1039" type="#_x0000_t32" style="position:absolute;left:13985;top:17294;width:2;height:9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" filled="t" fillcolor="window" strokecolor="windowText" strokeweight="1pt">
                      <v:stroke endarrow="block" joinstyle="miter"/>
                    </v:shape>
                    <v:shape id="Straight Arrow Connector 22" o:spid="_x0000_s1040" type="#_x0000_t32" style="position:absolute;left:13984;top:29709;width:0;height:7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" filled="t" fillcolor="window" strokecolor="windowText" strokeweight="1pt">
                      <v:stroke endarrow="block" joinstyle="miter"/>
                    </v:shape>
                  </v:group>
                  <v:shape id="Straight Arrow Connector 29" o:spid="_x0000_s1041" type="#_x0000_t32" style="position:absolute;left:6476;top:26670;width:2096;height:8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" filled="t" fillcolor="window"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2" o:spid="_x0000_s1042" type="#_x0000_t34" style="position:absolute;left:21070;top:37775;width:1950;height:1047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" filled="t" fillcolor="window" strokecolor="windowText" strokeweight="1pt">
                    <v:stroke endarrow="block"/>
                  </v:shape>
                  <v:shape id="Elbow Connector 33" o:spid="_x0000_s1043" type="#_x0000_t34" style="position:absolute;left:32013;top:37207;width:2049;height:1151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" filled="t" fillcolor="window" strokecolor="windowText" strokeweight="1pt">
                    <v:stroke endarrow="block"/>
                  </v:shape>
                  <v:shape id="Elbow Connector 34" o:spid="_x0000_s1044" type="#_x0000_t34" style="position:absolute;left:21662;top:2747;width:1566;height:1139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" filled="t" fillcolor="window" strokecolor="windowText" strokeweight="1pt">
                    <v:stroke endarrow="block"/>
                  </v:shape>
                  <v:shape id="Elbow Connector 35" o:spid="_x0000_s1045" type="#_x0000_t34" style="position:absolute;left:32611;top:3190;width:1568;height:1050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" filled="t" fillcolor="window" strokecolor="windowText" strokeweight="1pt">
                    <v:stroke endarrow="block"/>
                  </v:shape>
                  <v:roundrect id="Rounded Rectangle 36" o:spid="_x0000_s1046" style="position:absolute;left:2257;top:16287;width:4219;height:207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" fillcolor="window" strokecolor="windowText" strokeweight="1pt">
                    <v:stroke joinstyle="miter"/>
                    <v:textbox style="layout-flow:vertical;mso-layout-flow-alt:bottom-to-top">
                      <w:txbxContent>
                        <w:p w14:paraId="6E33705D" w14:textId="77777777" w:rsidR="00F90E57" w:rsidRPr="002E6B15" w:rsidRDefault="00F90E57" w:rsidP="008A4CF0">
                          <w:pPr>
                            <w:spacing w:before="0" w:line="240" w:lineRule="auto"/>
                            <w:jc w:val="center"/>
                            <w:rPr>
                              <w:rFonts w:cs="Arial"/>
                              <w:sz w:val="22"/>
                            </w:rPr>
                          </w:pPr>
                          <w:r w:rsidRPr="002E6B15">
                            <w:rPr>
                              <w:rFonts w:cs="Arial"/>
                              <w:sz w:val="22"/>
                            </w:rPr>
                            <w:t>Adolescents</w:t>
                          </w:r>
                        </w:p>
                      </w:txbxContent>
                    </v:textbox>
                  </v:roundrect>
                  <v:shape id="Straight Arrow Connector 46" o:spid="_x0000_s1047" type="#_x0000_t32" style="position:absolute;left:6476;top:10211;width:2101;height:164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" filled="t" fillcolor="window" strokecolor="windowText" strokeweight="1pt">
                    <v:stroke endarrow="block" joinstyle="miter"/>
                  </v:shape>
                  <v:shape id="Straight Arrow Connector 48" o:spid="_x0000_s1048" type="#_x0000_t32" style="position:absolute;left:6476;top:14701;width:2101;height:119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" filled="t" fillcolor="window" strokecolor="windowText" strokeweight="1pt">
                    <v:stroke endarrow="block" joinstyle="miter"/>
                  </v:shape>
                  <v:shape id="Straight Arrow Connector 49" o:spid="_x0000_s1049" type="#_x0000_t32" style="position:absolute;left:6476;top:22956;width:2096;height:37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" filled="t" fillcolor="window" strokecolor="windowText" strokeweight="1pt">
                    <v:stroke endarrow="block" joinstyle="miter"/>
                  </v:shape>
                  <v:shape id="Straight Arrow Connector 50" o:spid="_x0000_s1050" type="#_x0000_t32" style="position:absolute;left:6476;top:26670;width:1042;height:121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" filled="t" fillcolor="window" strokecolor="windowText" strokeweight="1pt">
                    <v:stroke endarrow="block" joinstyle="miter"/>
                  </v:shape>
                </v:group>
                <v:group id="Group 1" o:spid="_x0000_s1051" style="position:absolute;left:5910;top:29306;width:19147;height:28292" coordorigin="6050,31981" coordsize="19599,31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oundrect id="Rounded Rectangle 37" o:spid="_x0000_s1052" style="position:absolute;left:8280;top:31981;width:17370;height:55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" fillcolor="window" strokecolor="windowText" strokeweight="1pt">
                    <v:stroke joinstyle="miter"/>
                    <v:textbox>
                      <w:txbxContent>
                        <w:p w14:paraId="466AA3E2" w14:textId="77777777" w:rsidR="00F90E57" w:rsidRPr="002E6B15" w:rsidRDefault="00F90E57" w:rsidP="002E6B15">
                          <w:pPr>
                            <w:pStyle w:val="NormalWeb"/>
                            <w:spacing w:after="0" w:line="276" w:lineRule="auto"/>
                            <w:jc w:val="center"/>
                            <w:rPr>
                              <w:sz w:val="22"/>
                              <w:szCs w:val="22"/>
                            </w:rPr>
                          </w:pPr>
                          <w:r w:rsidRPr="002E6B15">
                            <w:rPr>
                              <w:rFonts w:ascii="Arial" w:eastAsia="Times New Roman" w:hAnsi="Arial" w:cs="Arial"/>
                              <w:sz w:val="22"/>
                              <w:szCs w:val="22"/>
                            </w:rPr>
                            <w:t>HRQL: PedsQL Self-Report (4)</w:t>
                          </w:r>
                        </w:p>
                      </w:txbxContent>
                    </v:textbox>
                  </v:roundrect>
                  <v:roundrect id="Rounded Rectangle 38" o:spid="_x0000_s1053" style="position:absolute;left:8277;top:45837;width:17373;height:8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" fillcolor="window" strokecolor="windowText" strokeweight="1pt">
                    <v:stroke joinstyle="miter"/>
                    <v:textbox>
                      <w:txbxContent>
                        <w:p w14:paraId="041DF7F0"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Online resource use:</w:t>
                          </w:r>
                        </w:p>
                        <w:p w14:paraId="0CBD55B5"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Chronic Pain (1)</w:t>
                          </w:r>
                        </w:p>
                        <w:p w14:paraId="568DB7FA"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Mental Health (1)</w:t>
                          </w:r>
                        </w:p>
                      </w:txbxContent>
                    </v:textbox>
                  </v:roundrect>
                  <v:shape id="Straight Arrow Connector 39" o:spid="_x0000_s1054" type="#_x0000_t32" style="position:absolute;left:16964;top:43053;width:0;height:27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" filled="t" fillcolor="window" strokecolor="windowText" strokeweight="1pt">
                    <v:stroke endarrow="block" joinstyle="miter"/>
                  </v:shape>
                  <v:shape id="Straight Arrow Connector 40" o:spid="_x0000_s1055" type="#_x0000_t32" style="position:absolute;left:16964;top:37548;width:1;height:17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" filled="t" fillcolor="window" strokecolor="windowText" strokeweight="1pt">
                    <v:stroke endarrow="block" joinstyle="miter"/>
                  </v:shape>
                  <v:roundrect id="Rounded Rectangle 42" o:spid="_x0000_s1056" style="position:absolute;left:8277;top:55852;width:17373;height:77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" fillcolor="window" strokecolor="windowText" strokeweight="1pt">
                    <v:stroke joinstyle="miter"/>
                    <v:textbox>
                      <w:txbxContent>
                        <w:p w14:paraId="15D7C6A4" w14:textId="77777777" w:rsidR="00F90E57" w:rsidRPr="002E6B15" w:rsidRDefault="00F90E57" w:rsidP="002E6B15">
                          <w:pPr>
                            <w:pStyle w:val="NormalWeb"/>
                            <w:spacing w:after="0" w:line="276" w:lineRule="auto"/>
                            <w:jc w:val="center"/>
                            <w:rPr>
                              <w:sz w:val="22"/>
                              <w:szCs w:val="22"/>
                            </w:rPr>
                          </w:pPr>
                          <w:r w:rsidRPr="002E6B15">
                            <w:rPr>
                              <w:rFonts w:ascii="Arial" w:eastAsia="Times New Roman" w:hAnsi="Arial" w:cs="Arial"/>
                              <w:sz w:val="22"/>
                              <w:szCs w:val="22"/>
                            </w:rPr>
                            <w:t>Most used pain management techniques (1)</w:t>
                          </w:r>
                        </w:p>
                      </w:txbxContent>
                    </v:textbox>
                  </v:roundrect>
                  <v:shape id="Straight Arrow Connector 43" o:spid="_x0000_s1057" type="#_x0000_t32" style="position:absolute;left:6050;top:48436;width:2227;height:112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" filled="t" fillcolor="window" strokecolor="windowText" strokeweight="1pt">
                    <v:stroke endarrow="block" joinstyle="miter"/>
                  </v:shape>
                  <v:shape id="Straight Arrow Connector 44" o:spid="_x0000_s1058" type="#_x0000_t32" style="position:absolute;left:6050;top:34764;width:2230;height:136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" filled="t" fillcolor="window" strokecolor="windowText" strokeweight="1pt">
                    <v:stroke endarrow="block" joinstyle="miter"/>
                  </v:shape>
                </v:group>
                <v:group id="Group 3" o:spid="_x0000_s1059" style="position:absolute;left:28073;top:29306;width:22505;height:28404" coordorigin="30496,31387" coordsize="23038,3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oundrect id="Rounded Rectangle 41" o:spid="_x0000_s1060" style="position:absolute;left:30496;top:43339;width:23038;height:105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" fillcolor="window" strokecolor="windowText" strokeweight="1pt">
                    <v:stroke joinstyle="miter"/>
                    <v:textbox>
                      <w:txbxContent>
                        <w:p w14:paraId="11EC4CBC"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Online resource use:</w:t>
                          </w:r>
                        </w:p>
                        <w:p w14:paraId="314882E4"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Chronic Pain (1)</w:t>
                          </w:r>
                        </w:p>
                        <w:p w14:paraId="45D24051" w14:textId="77777777" w:rsidR="00F90E57" w:rsidRPr="002E6B15" w:rsidRDefault="00F90E57" w:rsidP="002E6B15">
                          <w:pPr>
                            <w:pStyle w:val="NormalWeb"/>
                            <w:spacing w:before="0" w:beforeAutospacing="0" w:after="0" w:afterAutospacing="0" w:line="276" w:lineRule="auto"/>
                            <w:jc w:val="center"/>
                            <w:rPr>
                              <w:rFonts w:ascii="Arial" w:eastAsia="Times New Roman" w:hAnsi="Arial" w:cs="Arial"/>
                              <w:sz w:val="22"/>
                              <w:szCs w:val="22"/>
                            </w:rPr>
                          </w:pPr>
                          <w:r w:rsidRPr="002E6B15">
                            <w:rPr>
                              <w:rFonts w:ascii="Arial" w:eastAsia="Times New Roman" w:hAnsi="Arial" w:cs="Arial"/>
                              <w:sz w:val="22"/>
                              <w:szCs w:val="22"/>
                            </w:rPr>
                            <w:t>Mental Health (1)</w:t>
                          </w:r>
                        </w:p>
                        <w:p w14:paraId="2DFA34F3"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Parental information-seeking (1)</w:t>
                          </w:r>
                        </w:p>
                      </w:txbxContent>
                    </v:textbox>
                  </v:roundrect>
                  <v:group id="Group 2" o:spid="_x0000_s1061" style="position:absolute;left:33304;top:31387;width:17496;height:31733" coordorigin="33112,30674" coordsize="17496,3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69" o:spid="_x0000_s1062" style="position:absolute;left:33112;top:30674;width:17497;height:31734" coordorigin="1980,611" coordsize="17500,31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roundrect id="Rounded Rectangle 70" o:spid="_x0000_s1063" style="position:absolute;left:1980;top:611;width:17371;height:52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" fillcolor="window" strokecolor="windowText" strokeweight="1pt">
                        <v:stroke joinstyle="miter"/>
                        <v:textbox>
                          <w:txbxContent>
                            <w:p w14:paraId="72CE19BA" w14:textId="77777777" w:rsidR="00F90E57" w:rsidRPr="002E6B15" w:rsidRDefault="00F90E57" w:rsidP="002E6B15">
                              <w:pPr>
                                <w:pStyle w:val="NormalWeb"/>
                                <w:spacing w:after="0" w:line="276" w:lineRule="auto"/>
                                <w:jc w:val="center"/>
                                <w:rPr>
                                  <w:sz w:val="22"/>
                                  <w:szCs w:val="22"/>
                                </w:rPr>
                              </w:pPr>
                              <w:r w:rsidRPr="002E6B15">
                                <w:rPr>
                                  <w:rFonts w:ascii="Arial" w:eastAsia="Times New Roman" w:hAnsi="Arial" w:cs="Arial"/>
                                  <w:sz w:val="22"/>
                                  <w:szCs w:val="22"/>
                                </w:rPr>
                                <w:t>HRQL: PedsQL Parent Proxy (4)</w:t>
                              </w:r>
                            </w:p>
                          </w:txbxContent>
                        </v:textbox>
                      </v:roundrect>
                      <v:shape id="Straight Arrow Connector 72" o:spid="_x0000_s1064" type="#_x0000_t32" style="position:absolute;left:10666;top:10832;width:28;height:17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" filled="t" fillcolor="window" strokecolor="windowText" strokeweight="1pt">
                        <v:stroke endarrow="block" joinstyle="miter"/>
                      </v:shape>
                      <v:shape id="Straight Arrow Connector 73" o:spid="_x0000_s1065" type="#_x0000_t32" style="position:absolute;left:10666;top:5895;width:0;height:12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" filled="t" fillcolor="window" strokecolor="windowText" strokeweight="1pt">
                        <v:stroke endarrow="block" joinstyle="miter"/>
                      </v:shape>
                      <v:roundrect id="Rounded Rectangle 74" o:spid="_x0000_s1066" style="position:absolute;left:2107;top:24342;width:17374;height:80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" fillcolor="window" strokecolor="windowText" strokeweight="1pt">
                        <v:stroke joinstyle="miter"/>
                        <v:textbox>
                          <w:txbxContent>
                            <w:p w14:paraId="67BDF166" w14:textId="77777777" w:rsidR="00F90E57" w:rsidRPr="002E6B15" w:rsidRDefault="00F90E57" w:rsidP="002E6B15">
                              <w:pPr>
                                <w:pStyle w:val="NormalWeb"/>
                                <w:spacing w:after="0" w:line="276" w:lineRule="auto"/>
                                <w:jc w:val="center"/>
                                <w:rPr>
                                  <w:sz w:val="22"/>
                                  <w:szCs w:val="22"/>
                                </w:rPr>
                              </w:pPr>
                              <w:r w:rsidRPr="002E6B15">
                                <w:rPr>
                                  <w:rFonts w:ascii="Arial" w:eastAsia="Times New Roman" w:hAnsi="Arial" w:cs="Arial"/>
                                  <w:sz w:val="22"/>
                                  <w:szCs w:val="22"/>
                                </w:rPr>
                                <w:t>Most used pain management techniques (1)</w:t>
                              </w:r>
                            </w:p>
                          </w:txbxContent>
                        </v:textbox>
                      </v:roundrect>
                    </v:group>
                    <v:roundrect id="Rounded Rectangle 77" o:spid="_x0000_s1067" style="position:absolute;left:33112;top:37189;width:17367;height:37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" fillcolor="window" strokecolor="windowText" strokeweight="1pt">
                      <v:stroke joinstyle="miter"/>
                      <v:textbox>
                        <w:txbxContent>
                          <w:p w14:paraId="7CE2C791" w14:textId="77777777" w:rsidR="00F90E57" w:rsidRPr="002E6B15" w:rsidRDefault="00F90E57" w:rsidP="008A4CF0">
                            <w:pPr>
                              <w:pStyle w:val="NormalWeb"/>
                              <w:spacing w:after="0" w:line="300" w:lineRule="auto"/>
                              <w:jc w:val="center"/>
                              <w:rPr>
                                <w:sz w:val="22"/>
                                <w:szCs w:val="22"/>
                              </w:rPr>
                            </w:pPr>
                            <w:r w:rsidRPr="002E6B15">
                              <w:rPr>
                                <w:rFonts w:ascii="Arial" w:eastAsia="Times New Roman" w:hAnsi="Arial" w:cs="Arial"/>
                                <w:sz w:val="22"/>
                                <w:szCs w:val="22"/>
                              </w:rPr>
                              <w:t>Healthcare use (1-2)</w:t>
                            </w:r>
                          </w:p>
                        </w:txbxContent>
                      </v:textbox>
                    </v:roundrect>
                    <v:shape id="Straight Arrow Connector 78" o:spid="_x0000_s1068" type="#_x0000_t32" style="position:absolute;left:41824;top:53198;width:100;height:12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" filled="t" fillcolor="window" strokecolor="windowText" strokeweight="1pt">
                      <v:stroke endarrow="block" joinstyle="miter"/>
                    </v:shape>
                  </v:group>
                </v:group>
                <v:roundrect id="Rounded Rectangle 79" o:spid="_x0000_s1069" style="position:absolute;left:30823;top:18755;width:16966;height:89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" fillcolor="window" strokecolor="windowText" strokeweight="1pt">
                  <v:stroke joinstyle="miter"/>
                  <v:textbox inset="2.42433mm,1.2122mm,2.42433mm,1.2122mm">
                    <w:txbxContent>
                      <w:p w14:paraId="230F0D00"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Pain characteristics:</w:t>
                        </w:r>
                      </w:p>
                      <w:p w14:paraId="13726E47" w14:textId="77777777" w:rsidR="00F90E57" w:rsidRPr="002E6B15" w:rsidRDefault="00F90E57" w:rsidP="002E6B15">
                        <w:pPr>
                          <w:pStyle w:val="NormalWeb"/>
                          <w:spacing w:before="0" w:beforeAutospacing="0" w:after="0" w:afterAutospacing="0" w:line="276" w:lineRule="auto"/>
                          <w:ind w:left="360"/>
                          <w:rPr>
                            <w:sz w:val="22"/>
                            <w:szCs w:val="22"/>
                          </w:rPr>
                        </w:pPr>
                        <w:r w:rsidRPr="002E6B15">
                          <w:rPr>
                            <w:rFonts w:ascii="Arial" w:eastAsia="Times New Roman" w:hAnsi="Arial" w:cs="Arial"/>
                            <w:sz w:val="22"/>
                            <w:szCs w:val="22"/>
                          </w:rPr>
                          <w:t>Diagnosis (2)</w:t>
                        </w:r>
                      </w:p>
                      <w:p w14:paraId="27FD52E4" w14:textId="77777777" w:rsidR="00F90E57" w:rsidRPr="002E6B15" w:rsidRDefault="00F90E57" w:rsidP="002E6B15">
                        <w:pPr>
                          <w:pStyle w:val="NormalWeb"/>
                          <w:spacing w:before="0" w:beforeAutospacing="0" w:after="0" w:afterAutospacing="0" w:line="276" w:lineRule="auto"/>
                          <w:ind w:left="360"/>
                          <w:rPr>
                            <w:sz w:val="22"/>
                            <w:szCs w:val="22"/>
                          </w:rPr>
                        </w:pPr>
                        <w:r w:rsidRPr="002E6B15">
                          <w:rPr>
                            <w:rFonts w:ascii="Arial" w:eastAsia="DengXian" w:hAnsi="Arial" w:cs="Arial"/>
                            <w:sz w:val="22"/>
                            <w:szCs w:val="22"/>
                          </w:rPr>
                          <w:t>Duration (1)</w:t>
                        </w:r>
                      </w:p>
                      <w:p w14:paraId="3C61B80A" w14:textId="77777777" w:rsidR="00F90E57" w:rsidRPr="002E6B15" w:rsidRDefault="00F90E57" w:rsidP="002E6B15">
                        <w:pPr>
                          <w:pStyle w:val="NormalWeb"/>
                          <w:spacing w:before="0" w:beforeAutospacing="0" w:after="0" w:afterAutospacing="0" w:line="276" w:lineRule="auto"/>
                          <w:ind w:left="360"/>
                          <w:rPr>
                            <w:sz w:val="22"/>
                            <w:szCs w:val="22"/>
                          </w:rPr>
                        </w:pPr>
                        <w:r w:rsidRPr="002E6B15">
                          <w:rPr>
                            <w:rFonts w:ascii="Arial" w:eastAsia="DengXian" w:hAnsi="Arial" w:cs="Arial"/>
                            <w:sz w:val="22"/>
                            <w:szCs w:val="22"/>
                          </w:rPr>
                          <w:t>Intensity (3)</w:t>
                        </w:r>
                      </w:p>
                    </w:txbxContent>
                  </v:textbox>
                </v:roundrect>
                <v:roundrect id="Rounded Rectangle 81" o:spid="_x0000_s1070" style="position:absolute;left:30823;top:13619;width:16966;height:34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" fillcolor="window" strokecolor="windowText" strokeweight="1pt">
                  <v:stroke joinstyle="miter"/>
                  <v:textbox inset="2.42433mm,1.2122mm,2.42433mm,1.2122mm">
                    <w:txbxContent>
                      <w:p w14:paraId="0BDE2EDA" w14:textId="77777777" w:rsidR="00F90E57" w:rsidRPr="002E6B15" w:rsidRDefault="00F90E57" w:rsidP="008A4CF0">
                        <w:pPr>
                          <w:pStyle w:val="NormalWeb"/>
                          <w:spacing w:after="0" w:line="300" w:lineRule="auto"/>
                          <w:jc w:val="center"/>
                          <w:rPr>
                            <w:sz w:val="22"/>
                            <w:szCs w:val="22"/>
                          </w:rPr>
                        </w:pPr>
                        <w:r w:rsidRPr="002E6B15">
                          <w:rPr>
                            <w:rFonts w:ascii="Arial" w:eastAsia="Times New Roman" w:hAnsi="Arial" w:cs="Arial"/>
                            <w:sz w:val="22"/>
                            <w:szCs w:val="22"/>
                          </w:rPr>
                          <w:t>Demographics (4)</w:t>
                        </w:r>
                      </w:p>
                    </w:txbxContent>
                  </v:textbox>
                </v:roundrect>
                <v:roundrect id="Rounded Rectangle 82" o:spid="_x0000_s1071" style="position:absolute;left:29691;top:59408;width:19531;height:112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" fillcolor="window" strokecolor="windowText" strokeweight="1pt">
                  <v:stroke joinstyle="miter"/>
                  <v:textbox inset="2.42433mm,1.2122mm,2.42433mm,1.2122mm">
                    <w:txbxContent>
                      <w:p w14:paraId="65B82527"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Needs assessment:</w:t>
                        </w:r>
                      </w:p>
                      <w:p w14:paraId="64763FB4"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General outlook (1)</w:t>
                        </w:r>
                      </w:p>
                      <w:p w14:paraId="2776C3DE"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 xml:space="preserve">Helpful techniques to include (2) </w:t>
                        </w:r>
                      </w:p>
                      <w:p w14:paraId="1244EF92"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Times New Roman" w:hAnsi="Arial" w:cs="Arial"/>
                            <w:sz w:val="22"/>
                            <w:szCs w:val="22"/>
                          </w:rPr>
                          <w:t>Features and design (10)</w:t>
                        </w:r>
                      </w:p>
                      <w:p w14:paraId="79A7784C" w14:textId="77777777" w:rsidR="00F90E57" w:rsidRPr="002E6B15" w:rsidRDefault="00F90E57" w:rsidP="002E6B15">
                        <w:pPr>
                          <w:pStyle w:val="NormalWeb"/>
                          <w:spacing w:before="0" w:beforeAutospacing="0" w:after="0" w:afterAutospacing="0" w:line="276" w:lineRule="auto"/>
                          <w:jc w:val="center"/>
                          <w:rPr>
                            <w:sz w:val="22"/>
                            <w:szCs w:val="22"/>
                          </w:rPr>
                        </w:pPr>
                        <w:r w:rsidRPr="002E6B15">
                          <w:rPr>
                            <w:rFonts w:ascii="Arial" w:eastAsia="DengXian" w:hAnsi="Arial" w:cs="Arial"/>
                            <w:sz w:val="22"/>
                            <w:szCs w:val="22"/>
                          </w:rPr>
                          <w:t> </w:t>
                        </w:r>
                      </w:p>
                    </w:txbxContent>
                  </v:textbox>
                </v:roundrect>
                <v:shape id="Straight Arrow Connector 83" o:spid="_x0000_s1072" type="#_x0000_t32" style="position:absolute;left:39423;top:57710;width:34;height:16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" filled="t" fillcolor="window" strokecolor="windowText" strokeweight="1pt">
                  <v:stroke endarrow="block" joinstyle="miter"/>
                </v:shape>
                <v:shape id="Straight Arrow Connector 84" o:spid="_x0000_s1073" type="#_x0000_t32" style="position:absolute;left:39306;top:17050;width:0;height:17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" filled="t" fillcolor="window" strokecolor="windowText" strokeweight="1pt">
                  <v:stroke endarrow="block" joinstyle="miter"/>
                </v:shape>
                <v:shape id="Straight Arrow Connector 85" o:spid="_x0000_s1074" type="#_x0000_t32" style="position:absolute;left:39298;top:27686;width:8;height:16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" filled="t" fillcolor="window" strokecolor="windowText" strokeweight="1pt">
                  <v:stroke endarrow="block" joinstyle="miter"/>
                </v:shape>
                <v:roundrect id="Rounded Rectangle 86" o:spid="_x0000_s1075" style="position:absolute;left:52447;top:26739;width:4031;height:36205;rotation:1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" fillcolor="window" strokecolor="windowText" strokeweight="1pt">
                  <v:stroke joinstyle="miter"/>
                  <v:textbox style="layout-flow:vertical;mso-layout-flow-alt:bottom-to-top" inset="2.42433mm,1.2122mm,2.42433mm,1.2122mm">
                    <w:txbxContent>
                      <w:p w14:paraId="28BEE7A8" w14:textId="77777777" w:rsidR="00F90E57" w:rsidRPr="002E6B15" w:rsidRDefault="00F90E57" w:rsidP="008A4CF0">
                        <w:pPr>
                          <w:pStyle w:val="NormalWeb"/>
                          <w:spacing w:line="256" w:lineRule="auto"/>
                          <w:jc w:val="center"/>
                          <w:rPr>
                            <w:sz w:val="22"/>
                            <w:szCs w:val="22"/>
                          </w:rPr>
                        </w:pPr>
                        <w:r w:rsidRPr="002E6B15">
                          <w:rPr>
                            <w:rFonts w:ascii="Arial" w:eastAsia="DengXian" w:hAnsi="Arial" w:cs="Arial"/>
                            <w:sz w:val="22"/>
                            <w:szCs w:val="22"/>
                          </w:rPr>
                          <w:t>Parents</w:t>
                        </w:r>
                      </w:p>
                    </w:txbxContent>
                  </v:textbox>
                </v:roundrect>
                <v:shape id="Straight Arrow Connector 87" o:spid="_x0000_s1076" type="#_x0000_t32" style="position:absolute;left:50578;top:44735;width:1869;height:10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" filled="t" fillcolor="window" strokecolor="windowText" strokeweight="1pt">
                  <v:stroke endarrow="block" joinstyle="miter"/>
                </v:shape>
                <v:shape id="Straight Arrow Connector 88" o:spid="_x0000_s1077" type="#_x0000_t32" style="position:absolute;left:47789;top:15335;width:4658;height:2950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" filled="t" fillcolor="window" strokecolor="windowText" strokeweight="1pt">
                  <v:stroke endarrow="block" joinstyle="miter"/>
                </v:shape>
                <v:shape id="Straight Arrow Connector 89" o:spid="_x0000_s1078" type="#_x0000_t32" style="position:absolute;left:47789;top:23220;width:4658;height:2162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" filled="t" fillcolor="window" strokecolor="windowText" strokeweight="1pt">
                  <v:stroke endarrow="block" joinstyle="miter"/>
                </v:shape>
                <v:shape id="Straight Arrow Connector 90" o:spid="_x0000_s1079" type="#_x0000_t32" style="position:absolute;left:47780;top:31671;width:4667;height:1317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" filled="t" fillcolor="window" strokecolor="windowText" strokeweight="1pt">
                  <v:stroke endarrow="block" joinstyle="miter"/>
                </v:shape>
                <v:shape id="Straight Arrow Connector 91" o:spid="_x0000_s1080" type="#_x0000_t32" style="position:absolute;left:47781;top:36796;width:4666;height:80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" filled="t" fillcolor="window" strokecolor="windowText" strokeweight="1pt">
                  <v:stroke endarrow="block" joinstyle="miter"/>
                </v:shape>
                <v:shape id="Straight Arrow Connector 92" o:spid="_x0000_s1081" type="#_x0000_t32" style="position:absolute;left:47907;top:44842;width:4540;height:9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" filled="t" fillcolor="window" strokecolor="windowText" strokeweight="1pt">
                  <v:stroke endarrow="block" joinstyle="miter"/>
                </v:shape>
                <v:shape id="Straight Arrow Connector 93" o:spid="_x0000_s1082" type="#_x0000_t32" style="position:absolute;left:49222;top:44842;width:3225;height:201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" filled="t" fillcolor="window" strokecolor="windowText" strokeweight="1pt">
                  <v:stroke endarrow="block" joinstyle="miter"/>
                </v:shape>
                <v:shape id="Straight Arrow Connector 57" o:spid="_x0000_s1083" type="#_x0000_t32" style="position:absolute;left:16571;top:57598;width:64;height:18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" filled="t" fillcolor="window" strokecolor="windowText" strokeweight="1pt">
                  <v:stroke endarrow="block" joinstyle="miter"/>
                </v:shape>
                <w10:anchorlock/>
              </v:group>
            </w:pict>
          </mc:Fallback>
        </mc:AlternateContent>
      </w:r>
    </w:p>
    <w:p w14:paraId="0CF0B816" w14:textId="7D475D88" w:rsidR="008A4CF0" w:rsidRPr="00F41BFA" w:rsidRDefault="008A4CF0" w:rsidP="002E6B15">
      <w:pPr>
        <w:spacing w:before="0" w:after="200"/>
        <w:rPr>
          <w:rFonts w:eastAsia="DengXian" w:cs="Arial"/>
          <w:i/>
          <w:iCs/>
          <w:sz w:val="22"/>
        </w:rPr>
      </w:pPr>
      <w:r w:rsidRPr="00F41BFA">
        <w:rPr>
          <w:rFonts w:eastAsia="DengXian" w:cs="Arial"/>
          <w:i/>
          <w:iCs/>
          <w:sz w:val="22"/>
        </w:rPr>
        <w:t xml:space="preserve">Figure </w:t>
      </w:r>
      <w:r w:rsidRPr="00F41BFA">
        <w:rPr>
          <w:rFonts w:eastAsia="DengXian" w:cs="Arial"/>
          <w:i/>
          <w:iCs/>
          <w:sz w:val="22"/>
        </w:rPr>
        <w:fldChar w:fldCharType="begin"/>
      </w:r>
      <w:r w:rsidRPr="00F41BFA">
        <w:rPr>
          <w:rFonts w:eastAsia="DengXian" w:cs="Arial"/>
          <w:i/>
          <w:iCs/>
          <w:sz w:val="22"/>
        </w:rPr>
        <w:instrText xml:space="preserve"> SEQ Figure \* ARABIC </w:instrText>
      </w:r>
      <w:r w:rsidRPr="00F41BFA">
        <w:rPr>
          <w:rFonts w:eastAsia="DengXian" w:cs="Arial"/>
          <w:i/>
          <w:iCs/>
          <w:sz w:val="22"/>
        </w:rPr>
        <w:fldChar w:fldCharType="separate"/>
      </w:r>
      <w:r w:rsidRPr="00F41BFA">
        <w:rPr>
          <w:rFonts w:eastAsia="DengXian" w:cs="Arial"/>
          <w:i/>
          <w:iCs/>
          <w:noProof/>
          <w:sz w:val="22"/>
        </w:rPr>
        <w:t>1</w:t>
      </w:r>
      <w:r w:rsidRPr="00F41BFA">
        <w:rPr>
          <w:rFonts w:eastAsia="DengXian" w:cs="Arial"/>
          <w:i/>
          <w:iCs/>
          <w:sz w:val="22"/>
        </w:rPr>
        <w:fldChar w:fldCharType="end"/>
      </w:r>
      <w:r w:rsidRPr="00F41BFA">
        <w:rPr>
          <w:rFonts w:eastAsia="DengXian" w:cs="Arial"/>
          <w:i/>
          <w:iCs/>
          <w:sz w:val="22"/>
        </w:rPr>
        <w:t>. Survey flow for the current study. The diagram shows the survey blocks in flow order, with the number of questions per se</w:t>
      </w:r>
      <w:r w:rsidR="002E6B15" w:rsidRPr="00F41BFA">
        <w:rPr>
          <w:rFonts w:eastAsia="DengXian" w:cs="Arial"/>
          <w:i/>
          <w:iCs/>
          <w:sz w:val="22"/>
        </w:rPr>
        <w:t>ction indicated in parentheses.</w:t>
      </w:r>
    </w:p>
    <w:p w14:paraId="410CACF7" w14:textId="6D7B634F" w:rsidR="003F7277" w:rsidRPr="00F41BFA" w:rsidRDefault="008058CF" w:rsidP="00026725">
      <w:pPr>
        <w:keepNext/>
        <w:rPr>
          <w:sz w:val="22"/>
        </w:rPr>
      </w:pPr>
      <w:r w:rsidRPr="00F41BFA">
        <w:rPr>
          <w:sz w:val="22"/>
        </w:rPr>
        <w:lastRenderedPageBreak/>
        <w:t>Full questionnaire</w:t>
      </w:r>
      <w:r w:rsidR="00746E91" w:rsidRPr="00F41BFA">
        <w:rPr>
          <w:sz w:val="22"/>
        </w:rPr>
        <w:t>s</w:t>
      </w:r>
      <w:r w:rsidRPr="00F41BFA">
        <w:rPr>
          <w:sz w:val="22"/>
        </w:rPr>
        <w:t xml:space="preserve"> </w:t>
      </w:r>
      <w:r w:rsidR="00C26805" w:rsidRPr="00F41BFA">
        <w:rPr>
          <w:sz w:val="22"/>
        </w:rPr>
        <w:t>details</w:t>
      </w:r>
      <w:r w:rsidRPr="00F41BFA">
        <w:rPr>
          <w:sz w:val="22"/>
        </w:rPr>
        <w:t xml:space="preserve"> are provided in </w:t>
      </w:r>
      <w:r w:rsidR="00175ABE" w:rsidRPr="00F41BFA">
        <w:rPr>
          <w:sz w:val="22"/>
        </w:rPr>
        <w:t xml:space="preserve">Supplementary </w:t>
      </w:r>
      <w:r w:rsidR="007C64BE" w:rsidRPr="00F41BFA">
        <w:rPr>
          <w:sz w:val="22"/>
        </w:rPr>
        <w:t>Material</w:t>
      </w:r>
      <w:r w:rsidR="00175ABE" w:rsidRPr="00F41BFA">
        <w:rPr>
          <w:sz w:val="22"/>
        </w:rPr>
        <w:t xml:space="preserve"> 2.</w:t>
      </w:r>
      <w:r w:rsidR="0052679A" w:rsidRPr="00F41BFA">
        <w:rPr>
          <w:sz w:val="22"/>
        </w:rPr>
        <w:t xml:space="preserve"> </w:t>
      </w:r>
      <w:r w:rsidR="00783FD0" w:rsidRPr="00F41BFA">
        <w:rPr>
          <w:sz w:val="22"/>
        </w:rPr>
        <w:t xml:space="preserve">Pain </w:t>
      </w:r>
      <w:r w:rsidR="00771122" w:rsidRPr="00F41BFA">
        <w:rPr>
          <w:sz w:val="22"/>
        </w:rPr>
        <w:t>diagnoses</w:t>
      </w:r>
      <w:r w:rsidR="00783FD0" w:rsidRPr="00F41BFA">
        <w:rPr>
          <w:sz w:val="22"/>
        </w:rPr>
        <w:t xml:space="preserve"> w</w:t>
      </w:r>
      <w:r w:rsidR="00771122" w:rsidRPr="00F41BFA">
        <w:rPr>
          <w:sz w:val="22"/>
        </w:rPr>
        <w:t>ere</w:t>
      </w:r>
      <w:r w:rsidR="00783FD0" w:rsidRPr="00F41BFA">
        <w:rPr>
          <w:sz w:val="22"/>
        </w:rPr>
        <w:t xml:space="preserve"> collected using </w:t>
      </w:r>
      <w:r w:rsidR="00D9230C" w:rsidRPr="00F41BFA">
        <w:rPr>
          <w:sz w:val="22"/>
        </w:rPr>
        <w:t>the categories outlined for the ICD-11</w:t>
      </w:r>
      <w:r w:rsidR="00F654B4" w:rsidRPr="00F41BFA">
        <w:rPr>
          <w:sz w:val="22"/>
        </w:rPr>
        <w:t xml:space="preserve"> </w:t>
      </w:r>
      <w:r w:rsidR="00F654B4" w:rsidRPr="00F41BFA">
        <w:rPr>
          <w:sz w:val="22"/>
        </w:rPr>
        <w:fldChar w:fldCharType="begin"/>
      </w:r>
      <w:r w:rsidR="00026725" w:rsidRPr="00F41BFA">
        <w:rPr>
          <w:sz w:val="22"/>
        </w:rPr>
        <w:instrText xml:space="preserve"> ADDIN EN.CITE &lt;EndNote&gt;&lt;Cite&gt;&lt;Author&gt;Treede&lt;/Author&gt;&lt;Year&gt;2015&lt;/Year&gt;&lt;RecNum&gt;21&lt;/RecNum&gt;&lt;DisplayText&gt;(28)&lt;/DisplayText&gt;&lt;record&gt;&lt;rec-number&gt;21&lt;/rec-number&gt;&lt;foreign-keys&gt;&lt;key app="EN" db-id="fzezxfsa7sx5sde520upzrzofe0xwzdfz29r" timestamp="1591547385"&gt;21&lt;/key&gt;&lt;/foreign-keys&gt;&lt;ref-type name="Journal Article"&gt;17&lt;/ref-type&gt;&lt;contributors&gt;&lt;authors&gt;&lt;author&gt;Treede, R. D.&lt;/author&gt;&lt;author&gt;Rief, Winfried&lt;/author&gt;&lt;author&gt;Barke, Antonia&lt;/author&gt;&lt;author&gt;Aziz, Qasim&lt;/author&gt;&lt;author&gt;Bennett, Michael I.&lt;/author&gt;&lt;author&gt;Benoliel, Rafael&lt;/author&gt;&lt;author&gt;Cohen, Milton&lt;/author&gt;&lt;author&gt;Evers, Stefan&lt;/author&gt;&lt;author&gt;Finnerup, Nanna B.&lt;/author&gt;&lt;author&gt;First, Michael B.&lt;/author&gt;&lt;author&gt;Giamberardino, Maria Adele&lt;/author&gt;&lt;author&gt;Kaasa, Stein&lt;/author&gt;&lt;author&gt;Kosek, Eva&lt;/author&gt;&lt;author&gt;Lavandʼhomme, Patricia&lt;/author&gt;&lt;author&gt;Nicholas, Michael&lt;/author&gt;&lt;author&gt;Perrot, Serge&lt;/author&gt;&lt;author&gt;Scholz, Joachim&lt;/author&gt;&lt;author&gt;Schug, Stephan&lt;/author&gt;&lt;author&gt;Smith, Blair H.&lt;/author&gt;&lt;author&gt;Svensson, Peter&lt;/author&gt;&lt;author&gt;Vlaeyen, Johan W.S.&lt;/author&gt;&lt;author&gt;Wang, Shuu-Jiun&lt;/author&gt;&lt;/authors&gt;&lt;/contributors&gt;&lt;titles&gt;&lt;title&gt;A classification of chronic pain for ICD-11:&lt;/title&gt;&lt;secondary-title&gt;PAIN&lt;/secondary-title&gt;&lt;short-title&gt;A classification of chronic pain for ICD-11&lt;/short-title&gt;&lt;/titles&gt;&lt;periodical&gt;&lt;full-title&gt;Pain&lt;/full-title&gt;&lt;/periodical&gt;&lt;pages&gt;1&lt;/pages&gt;&lt;dates&gt;&lt;year&gt;2015&lt;/year&gt;&lt;pub-dates&gt;&lt;date&gt;03/2015&lt;/date&gt;&lt;/pub-dates&gt;&lt;/dates&gt;&lt;isbn&gt;0304-3959&lt;/isbn&gt;&lt;urls&gt;&lt;/urls&gt;&lt;electronic-resource-num&gt;10.1097/j.pain.0000000000000160&lt;/electronic-resource-num&gt;&lt;remote-database-name&gt;CrossRef&lt;/remote-database-name&gt;&lt;language&gt;en&lt;/language&gt;&lt;access-date&gt;2017-12-01 10:59:33&lt;/access-date&gt;&lt;/record&gt;&lt;/Cite&gt;&lt;/EndNote&gt;</w:instrText>
      </w:r>
      <w:r w:rsidR="00F654B4" w:rsidRPr="00F41BFA">
        <w:rPr>
          <w:sz w:val="22"/>
        </w:rPr>
        <w:fldChar w:fldCharType="separate"/>
      </w:r>
      <w:r w:rsidR="00026725" w:rsidRPr="00F41BFA">
        <w:rPr>
          <w:noProof/>
          <w:sz w:val="22"/>
        </w:rPr>
        <w:t>(28)</w:t>
      </w:r>
      <w:r w:rsidR="00F654B4" w:rsidRPr="00F41BFA">
        <w:rPr>
          <w:sz w:val="22"/>
        </w:rPr>
        <w:fldChar w:fldCharType="end"/>
      </w:r>
      <w:r w:rsidR="00F654B4" w:rsidRPr="00F41BFA">
        <w:rPr>
          <w:sz w:val="22"/>
        </w:rPr>
        <w:t xml:space="preserve">, </w:t>
      </w:r>
      <w:r w:rsidRPr="00F41BFA">
        <w:rPr>
          <w:sz w:val="22"/>
        </w:rPr>
        <w:t xml:space="preserve">intensity was assessed using items from the </w:t>
      </w:r>
      <w:r w:rsidRPr="00F41BFA">
        <w:rPr>
          <w:sz w:val="22"/>
          <w:lang w:eastAsia="en-US"/>
        </w:rPr>
        <w:t xml:space="preserve">Brief Pain Inventory (BPI) </w:t>
      </w:r>
      <w:r w:rsidRPr="00F41BFA">
        <w:rPr>
          <w:sz w:val="22"/>
          <w:lang w:eastAsia="en-US"/>
        </w:rPr>
        <w:fldChar w:fldCharType="begin"/>
      </w:r>
      <w:r w:rsidR="00026725" w:rsidRPr="00F41BFA">
        <w:rPr>
          <w:sz w:val="22"/>
          <w:lang w:eastAsia="en-US"/>
        </w:rPr>
        <w:instrText xml:space="preserve"> ADDIN EN.CITE &lt;EndNote&gt;&lt;Cite&gt;&lt;Author&gt;Cleeland&lt;/Author&gt;&lt;Year&gt;1991&lt;/Year&gt;&lt;RecNum&gt;22&lt;/RecNum&gt;&lt;DisplayText&gt;(29)&lt;/DisplayText&gt;&lt;record&gt;&lt;rec-number&gt;22&lt;/rec-number&gt;&lt;foreign-keys&gt;&lt;key app="EN" db-id="fzezxfsa7sx5sde520upzrzofe0xwzdfz29r" timestamp="1591547385"&gt;22&lt;/key&gt;&lt;/foreign-keys&gt;&lt;ref-type name="Journal Article"&gt;17&lt;/ref-type&gt;&lt;contributors&gt;&lt;authors&gt;&lt;author&gt;Cleeland, Charles S&lt;/author&gt;&lt;author&gt;Ryan, KM&lt;/author&gt;&lt;/authors&gt;&lt;/contributors&gt;&lt;titles&gt;&lt;title&gt;The brief pain inventory&lt;/title&gt;&lt;secondary-title&gt;Pain Research Group&lt;/secondary-title&gt;&lt;/titles&gt;&lt;periodical&gt;&lt;full-title&gt;Pain Research Group&lt;/full-title&gt;&lt;/periodical&gt;&lt;pages&gt;143-7&lt;/pages&gt;&lt;dates&gt;&lt;year&gt;1991&lt;/year&gt;&lt;/dates&gt;&lt;urls&gt;&lt;/urls&gt;&lt;/record&gt;&lt;/Cite&gt;&lt;/EndNote&gt;</w:instrText>
      </w:r>
      <w:r w:rsidRPr="00F41BFA">
        <w:rPr>
          <w:sz w:val="22"/>
          <w:lang w:eastAsia="en-US"/>
        </w:rPr>
        <w:fldChar w:fldCharType="separate"/>
      </w:r>
      <w:r w:rsidR="00026725" w:rsidRPr="00F41BFA">
        <w:rPr>
          <w:noProof/>
          <w:sz w:val="22"/>
          <w:lang w:eastAsia="en-US"/>
        </w:rPr>
        <w:t>(29)</w:t>
      </w:r>
      <w:r w:rsidRPr="00F41BFA">
        <w:rPr>
          <w:sz w:val="22"/>
          <w:lang w:eastAsia="en-US"/>
        </w:rPr>
        <w:fldChar w:fldCharType="end"/>
      </w:r>
      <w:r w:rsidR="00DE2257" w:rsidRPr="00F41BFA">
        <w:rPr>
          <w:sz w:val="22"/>
          <w:lang w:eastAsia="en-US"/>
        </w:rPr>
        <w:t>. P</w:t>
      </w:r>
      <w:r w:rsidR="00E40EC9" w:rsidRPr="00F41BFA">
        <w:rPr>
          <w:sz w:val="22"/>
          <w:lang w:eastAsia="en-US"/>
        </w:rPr>
        <w:t>ain duration was also collected.</w:t>
      </w:r>
      <w:r w:rsidR="0052679A" w:rsidRPr="00F41BFA">
        <w:rPr>
          <w:sz w:val="22"/>
          <w:lang w:eastAsia="en-US"/>
        </w:rPr>
        <w:t xml:space="preserve"> </w:t>
      </w:r>
      <w:r w:rsidR="00E40EC9" w:rsidRPr="00F41BFA">
        <w:rPr>
          <w:sz w:val="22"/>
          <w:lang w:eastAsia="en-US"/>
        </w:rPr>
        <w:t>H</w:t>
      </w:r>
      <w:r w:rsidR="0052679A" w:rsidRPr="00F41BFA">
        <w:rPr>
          <w:sz w:val="22"/>
          <w:lang w:eastAsia="en-US"/>
        </w:rPr>
        <w:t>ealth-related quality of life (HRQL)</w:t>
      </w:r>
      <w:r w:rsidR="00E40EC9" w:rsidRPr="00F41BFA">
        <w:rPr>
          <w:sz w:val="22"/>
          <w:lang w:eastAsia="en-US"/>
        </w:rPr>
        <w:t xml:space="preserve"> was </w:t>
      </w:r>
      <w:r w:rsidR="00DB5EBB" w:rsidRPr="00F41BFA">
        <w:rPr>
          <w:sz w:val="22"/>
          <w:lang w:eastAsia="en-US"/>
        </w:rPr>
        <w:t>assessed using</w:t>
      </w:r>
      <w:r w:rsidR="0052679A" w:rsidRPr="00F41BFA">
        <w:rPr>
          <w:sz w:val="22"/>
          <w:lang w:eastAsia="en-US"/>
        </w:rPr>
        <w:t xml:space="preserve"> the PedsQL™ 4.0 </w:t>
      </w:r>
      <w:r w:rsidR="0052679A" w:rsidRPr="00F41BFA">
        <w:rPr>
          <w:sz w:val="22"/>
          <w:lang w:eastAsia="en-US"/>
        </w:rPr>
        <w:fldChar w:fldCharType="begin">
          <w:fldData xml:space="preserve">PEVuZE5vdGU+PENpdGU+PEF1dGhvcj5WYXJuaTwvQXV0aG9yPjxZZWFyPjIwMDM8L1llYXI+PFJl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WYXJuaTwvQXV0aG9yPjxZZWFyPjIwMDM8L1llYXI+PFJl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52679A" w:rsidRPr="00F41BFA">
        <w:rPr>
          <w:sz w:val="22"/>
          <w:lang w:eastAsia="en-US"/>
        </w:rPr>
      </w:r>
      <w:r w:rsidR="0052679A" w:rsidRPr="00F41BFA">
        <w:rPr>
          <w:sz w:val="22"/>
          <w:lang w:eastAsia="en-US"/>
        </w:rPr>
        <w:fldChar w:fldCharType="separate"/>
      </w:r>
      <w:r w:rsidR="00026725" w:rsidRPr="00F41BFA">
        <w:rPr>
          <w:noProof/>
          <w:sz w:val="22"/>
          <w:lang w:eastAsia="en-US"/>
        </w:rPr>
        <w:t>(30, 31)</w:t>
      </w:r>
      <w:r w:rsidR="0052679A" w:rsidRPr="00F41BFA">
        <w:rPr>
          <w:sz w:val="22"/>
          <w:lang w:eastAsia="en-US"/>
        </w:rPr>
        <w:fldChar w:fldCharType="end"/>
      </w:r>
      <w:r w:rsidR="00DB5EBB" w:rsidRPr="00F41BFA">
        <w:rPr>
          <w:sz w:val="22"/>
          <w:lang w:eastAsia="en-US"/>
        </w:rPr>
        <w:t>.</w:t>
      </w:r>
      <w:r w:rsidR="00664DC7" w:rsidRPr="00F41BFA">
        <w:rPr>
          <w:sz w:val="22"/>
          <w:lang w:eastAsia="en-US"/>
        </w:rPr>
        <w:t xml:space="preserve"> </w:t>
      </w:r>
      <w:r w:rsidR="00C31B04" w:rsidRPr="00F41BFA">
        <w:rPr>
          <w:sz w:val="22"/>
          <w:lang w:eastAsia="en-US"/>
        </w:rPr>
        <w:t>C</w:t>
      </w:r>
      <w:r w:rsidR="00664DC7" w:rsidRPr="00F41BFA">
        <w:rPr>
          <w:sz w:val="22"/>
          <w:lang w:eastAsia="en-US"/>
        </w:rPr>
        <w:t xml:space="preserve">urrent resource use and needs assessment questions </w:t>
      </w:r>
      <w:r w:rsidR="00DB5EBB" w:rsidRPr="00F41BFA">
        <w:rPr>
          <w:sz w:val="22"/>
          <w:lang w:eastAsia="en-US"/>
        </w:rPr>
        <w:t xml:space="preserve">were </w:t>
      </w:r>
      <w:r w:rsidR="00664DC7" w:rsidRPr="00F41BFA">
        <w:rPr>
          <w:sz w:val="22"/>
          <w:lang w:eastAsia="en-US"/>
        </w:rPr>
        <w:t>developed specifically for this study.</w:t>
      </w:r>
      <w:r w:rsidR="00F02C00" w:rsidRPr="00F41BFA">
        <w:rPr>
          <w:sz w:val="22"/>
        </w:rPr>
        <w:t xml:space="preserve"> </w:t>
      </w:r>
    </w:p>
    <w:p w14:paraId="5D464E91" w14:textId="1DBFF98C" w:rsidR="006A7176" w:rsidRPr="00F41BFA" w:rsidRDefault="006A7176" w:rsidP="006A7176">
      <w:pPr>
        <w:pStyle w:val="Heading3"/>
        <w:rPr>
          <w:szCs w:val="22"/>
        </w:rPr>
      </w:pPr>
      <w:r w:rsidRPr="00F41BFA">
        <w:rPr>
          <w:szCs w:val="22"/>
        </w:rPr>
        <w:t>Planned analysis</w:t>
      </w:r>
    </w:p>
    <w:p w14:paraId="64EEBB39" w14:textId="4B911B97" w:rsidR="00192C12" w:rsidRPr="00F41BFA" w:rsidRDefault="006A7176" w:rsidP="00026725">
      <w:pPr>
        <w:rPr>
          <w:sz w:val="22"/>
          <w:lang w:eastAsia="en-US"/>
        </w:rPr>
      </w:pPr>
      <w:r w:rsidRPr="00F41BFA">
        <w:rPr>
          <w:sz w:val="22"/>
          <w:lang w:eastAsia="en-US"/>
        </w:rPr>
        <w:t>Statistical analyses were conducted using SPSS version 2</w:t>
      </w:r>
      <w:r w:rsidR="0058249A" w:rsidRPr="00F41BFA">
        <w:rPr>
          <w:sz w:val="22"/>
          <w:lang w:eastAsia="en-US"/>
        </w:rPr>
        <w:t>6</w:t>
      </w:r>
      <w:r w:rsidR="00354102" w:rsidRPr="00F41BFA">
        <w:rPr>
          <w:sz w:val="22"/>
          <w:lang w:eastAsia="en-US"/>
        </w:rPr>
        <w:t xml:space="preserve">. </w:t>
      </w:r>
      <w:r w:rsidR="009B41D4" w:rsidRPr="00F41BFA">
        <w:rPr>
          <w:sz w:val="22"/>
          <w:lang w:eastAsia="en-US"/>
        </w:rPr>
        <w:t xml:space="preserve">Multiple responses analyses were performed </w:t>
      </w:r>
      <w:r w:rsidR="00192C12" w:rsidRPr="00F41BFA">
        <w:rPr>
          <w:sz w:val="22"/>
          <w:lang w:eastAsia="en-US"/>
        </w:rPr>
        <w:t>to descriptively summarize</w:t>
      </w:r>
      <w:r w:rsidR="009B41D4" w:rsidRPr="00F41BFA">
        <w:rPr>
          <w:sz w:val="22"/>
          <w:lang w:eastAsia="en-US"/>
        </w:rPr>
        <w:t xml:space="preserve"> participants’ use of online resources for chronic pain and mental health, as well as for preferred content and features</w:t>
      </w:r>
      <w:r w:rsidR="00192C12" w:rsidRPr="00F41BFA">
        <w:rPr>
          <w:sz w:val="22"/>
          <w:lang w:eastAsia="en-US"/>
        </w:rPr>
        <w:t xml:space="preserve"> (n, %)</w:t>
      </w:r>
      <w:r w:rsidR="009B41D4" w:rsidRPr="00F41BFA">
        <w:rPr>
          <w:sz w:val="22"/>
          <w:lang w:eastAsia="en-US"/>
        </w:rPr>
        <w:t>.</w:t>
      </w:r>
      <w:r w:rsidR="00192C12" w:rsidRPr="00F41BFA">
        <w:rPr>
          <w:sz w:val="22"/>
          <w:lang w:eastAsia="en-US"/>
        </w:rPr>
        <w:t xml:space="preserve"> Pearson Chi-Square tests were used to explore differences between adolescents and parents in reported resource use and preferred content.</w:t>
      </w:r>
      <w:r w:rsidR="00824A3D" w:rsidRPr="00F41BFA">
        <w:rPr>
          <w:sz w:val="22"/>
          <w:lang w:eastAsia="en-US"/>
        </w:rPr>
        <w:t xml:space="preserve"> </w:t>
      </w:r>
      <w:r w:rsidR="00322E41" w:rsidRPr="00F41BFA">
        <w:rPr>
          <w:sz w:val="22"/>
          <w:lang w:eastAsia="en-US"/>
        </w:rPr>
        <w:t xml:space="preserve">Where between-group differences were significant, pairwise comparisons were adjusted using a Bonferroni correction. </w:t>
      </w:r>
      <w:r w:rsidR="00192C12" w:rsidRPr="00F41BFA">
        <w:rPr>
          <w:sz w:val="22"/>
          <w:lang w:eastAsia="en-US"/>
        </w:rPr>
        <w:t xml:space="preserve">Note that Chi-Square tests performed on multiple response data </w:t>
      </w:r>
      <w:r w:rsidR="007F1205" w:rsidRPr="00F41BFA">
        <w:rPr>
          <w:sz w:val="22"/>
          <w:lang w:eastAsia="en-US"/>
        </w:rPr>
        <w:t xml:space="preserve">are exploratory as opposed to confirmatory </w:t>
      </w:r>
      <w:r w:rsidR="008C2AC3" w:rsidRPr="00F41BFA">
        <w:rPr>
          <w:sz w:val="22"/>
          <w:lang w:eastAsia="en-US"/>
        </w:rPr>
        <w:fldChar w:fldCharType="begin"/>
      </w:r>
      <w:r w:rsidR="00026725" w:rsidRPr="00F41BFA">
        <w:rPr>
          <w:sz w:val="22"/>
          <w:lang w:eastAsia="en-US"/>
        </w:rPr>
        <w:instrText xml:space="preserve"> ADDIN EN.CITE &lt;EndNote&gt;&lt;Cite&gt;&lt;Author&gt;Gray&lt;/Author&gt;&lt;Year&gt;2012&lt;/Year&gt;&lt;RecNum&gt;25&lt;/RecNum&gt;&lt;DisplayText&gt;(32)&lt;/DisplayText&gt;&lt;record&gt;&lt;rec-number&gt;25&lt;/rec-number&gt;&lt;foreign-keys&gt;&lt;key app="EN" db-id="fzezxfsa7sx5sde520upzrzofe0xwzdfz29r" timestamp="1591547386"&gt;25&lt;/key&gt;&lt;/foreign-keys&gt;&lt;ref-type name="Book Section"&gt;5&lt;/ref-type&gt;&lt;contributors&gt;&lt;authors&gt;&lt;author&gt;Gray, Colin D&lt;/author&gt;&lt;author&gt;Kinnear, Paul R&lt;/author&gt;&lt;/authors&gt;&lt;/contributors&gt;&lt;titles&gt;&lt;title&gt;IBM SPSS statistics 19 made simple&lt;/title&gt;&lt;/titles&gt;&lt;pages&gt;145-160&lt;/pages&gt;&lt;section&gt;4&lt;/section&gt;&lt;dates&gt;&lt;year&gt;2012&lt;/year&gt;&lt;/dates&gt;&lt;publisher&gt;Psychology Press&lt;/publisher&gt;&lt;isbn&gt;1135899835&lt;/isbn&gt;&lt;urls&gt;&lt;/urls&gt;&lt;custom1&gt;4.5&lt;/custom1&gt;&lt;/record&gt;&lt;/Cite&gt;&lt;/EndNote&gt;</w:instrText>
      </w:r>
      <w:r w:rsidR="008C2AC3" w:rsidRPr="00F41BFA">
        <w:rPr>
          <w:sz w:val="22"/>
          <w:lang w:eastAsia="en-US"/>
        </w:rPr>
        <w:fldChar w:fldCharType="separate"/>
      </w:r>
      <w:r w:rsidR="00026725" w:rsidRPr="00F41BFA">
        <w:rPr>
          <w:noProof/>
          <w:sz w:val="22"/>
          <w:lang w:eastAsia="en-US"/>
        </w:rPr>
        <w:t>(32)</w:t>
      </w:r>
      <w:r w:rsidR="008C2AC3" w:rsidRPr="00F41BFA">
        <w:rPr>
          <w:sz w:val="22"/>
          <w:lang w:eastAsia="en-US"/>
        </w:rPr>
        <w:fldChar w:fldCharType="end"/>
      </w:r>
      <w:r w:rsidR="009D3D94" w:rsidRPr="00F41BFA">
        <w:rPr>
          <w:sz w:val="22"/>
          <w:lang w:eastAsia="en-US"/>
        </w:rPr>
        <w:t xml:space="preserve">. </w:t>
      </w:r>
    </w:p>
    <w:p w14:paraId="6268C7E8" w14:textId="767AD122" w:rsidR="00192C12" w:rsidRPr="00F41BFA" w:rsidRDefault="00192C12" w:rsidP="00192C12">
      <w:pPr>
        <w:rPr>
          <w:sz w:val="22"/>
          <w:lang w:eastAsia="en-US"/>
        </w:rPr>
      </w:pPr>
      <w:r w:rsidRPr="00F41BFA">
        <w:rPr>
          <w:sz w:val="22"/>
          <w:lang w:eastAsia="en-US"/>
        </w:rPr>
        <w:t>For most helpful pain management techniques, participants were asked to rank their top three out of a selection of 19. Responses left empty were considered tied for last place. Missing values were allocated a score of 11.5 in SPSS (mean score of the remaining available ranks [4+5+6...+19/16]). A rank score was calculated to ascertain the top ranked pain management techniques for adolescents and parent respondents, separately.</w:t>
      </w:r>
      <w:r w:rsidR="006C7E01" w:rsidRPr="00F41BFA">
        <w:rPr>
          <w:sz w:val="22"/>
          <w:lang w:eastAsia="en-US"/>
        </w:rPr>
        <w:t xml:space="preserve"> Lower scores indicate higher ranking.</w:t>
      </w:r>
    </w:p>
    <w:p w14:paraId="10E9C415" w14:textId="26B6FC5A" w:rsidR="000E1F6C" w:rsidRPr="00F41BFA" w:rsidRDefault="0061617A" w:rsidP="00192C12">
      <w:pPr>
        <w:rPr>
          <w:sz w:val="22"/>
          <w:lang w:eastAsia="en-US"/>
        </w:rPr>
      </w:pPr>
      <w:r w:rsidRPr="00F41BFA">
        <w:rPr>
          <w:sz w:val="22"/>
          <w:lang w:eastAsia="en-US"/>
        </w:rPr>
        <w:t xml:space="preserve">Independent </w:t>
      </w:r>
      <w:r w:rsidR="00CE09D1" w:rsidRPr="00F41BFA">
        <w:rPr>
          <w:sz w:val="22"/>
          <w:lang w:eastAsia="en-US"/>
        </w:rPr>
        <w:t>t-tests were</w:t>
      </w:r>
      <w:r w:rsidRPr="00F41BFA">
        <w:rPr>
          <w:sz w:val="22"/>
          <w:lang w:eastAsia="en-US"/>
        </w:rPr>
        <w:t xml:space="preserve"> used to compare </w:t>
      </w:r>
      <w:r w:rsidR="0009257D" w:rsidRPr="00F41BFA">
        <w:rPr>
          <w:sz w:val="22"/>
          <w:lang w:eastAsia="en-US"/>
        </w:rPr>
        <w:t xml:space="preserve">feature and </w:t>
      </w:r>
      <w:r w:rsidRPr="00F41BFA">
        <w:rPr>
          <w:sz w:val="22"/>
          <w:lang w:eastAsia="en-US"/>
        </w:rPr>
        <w:t>design preferences</w:t>
      </w:r>
      <w:r w:rsidR="0004168E" w:rsidRPr="00F41BFA">
        <w:rPr>
          <w:sz w:val="22"/>
          <w:lang w:eastAsia="en-US"/>
        </w:rPr>
        <w:t xml:space="preserve"> between </w:t>
      </w:r>
      <w:r w:rsidRPr="00F41BFA">
        <w:rPr>
          <w:sz w:val="22"/>
          <w:lang w:eastAsia="en-US"/>
        </w:rPr>
        <w:t xml:space="preserve">adolescents and parents for </w:t>
      </w:r>
      <w:r w:rsidR="00F83405" w:rsidRPr="00F41BFA">
        <w:rPr>
          <w:sz w:val="22"/>
          <w:lang w:eastAsia="en-US"/>
        </w:rPr>
        <w:t>scale variables</w:t>
      </w:r>
      <w:r w:rsidR="0044170B" w:rsidRPr="00F41BFA">
        <w:rPr>
          <w:sz w:val="22"/>
          <w:lang w:eastAsia="en-US"/>
        </w:rPr>
        <w:t>.</w:t>
      </w:r>
      <w:r w:rsidR="00B364EF" w:rsidRPr="00F41BFA">
        <w:rPr>
          <w:sz w:val="22"/>
          <w:lang w:eastAsia="en-US"/>
        </w:rPr>
        <w:t xml:space="preserve"> </w:t>
      </w:r>
      <w:r w:rsidR="00F36C35" w:rsidRPr="00F41BFA">
        <w:rPr>
          <w:sz w:val="22"/>
          <w:lang w:eastAsia="en-US"/>
        </w:rPr>
        <w:t xml:space="preserve">Categorical responses were compared using </w:t>
      </w:r>
      <w:r w:rsidR="007A47A2" w:rsidRPr="00F41BFA">
        <w:rPr>
          <w:sz w:val="22"/>
          <w:lang w:eastAsia="en-US"/>
        </w:rPr>
        <w:t xml:space="preserve">Pearson </w:t>
      </w:r>
      <w:r w:rsidR="00F36C35" w:rsidRPr="00F41BFA">
        <w:rPr>
          <w:sz w:val="22"/>
          <w:lang w:eastAsia="en-US"/>
        </w:rPr>
        <w:t>Chi-Square, or Fisher’</w:t>
      </w:r>
      <w:r w:rsidR="00D80662" w:rsidRPr="00F41BFA">
        <w:rPr>
          <w:sz w:val="22"/>
          <w:lang w:eastAsia="en-US"/>
        </w:rPr>
        <w:t xml:space="preserve">s </w:t>
      </w:r>
      <w:r w:rsidR="00B8441A" w:rsidRPr="00F41BFA">
        <w:rPr>
          <w:sz w:val="22"/>
          <w:lang w:eastAsia="en-US"/>
        </w:rPr>
        <w:t>E</w:t>
      </w:r>
      <w:r w:rsidR="00F36C35" w:rsidRPr="00F41BFA">
        <w:rPr>
          <w:sz w:val="22"/>
          <w:lang w:eastAsia="en-US"/>
        </w:rPr>
        <w:t xml:space="preserve">xact </w:t>
      </w:r>
      <w:r w:rsidR="00B8441A" w:rsidRPr="00F41BFA">
        <w:rPr>
          <w:sz w:val="22"/>
          <w:lang w:eastAsia="en-US"/>
        </w:rPr>
        <w:t>T</w:t>
      </w:r>
      <w:r w:rsidR="00D80662" w:rsidRPr="00F41BFA">
        <w:rPr>
          <w:sz w:val="22"/>
          <w:lang w:eastAsia="en-US"/>
        </w:rPr>
        <w:t xml:space="preserve">est </w:t>
      </w:r>
      <w:r w:rsidR="00F36C35" w:rsidRPr="00F41BFA">
        <w:rPr>
          <w:sz w:val="22"/>
          <w:lang w:eastAsia="en-US"/>
        </w:rPr>
        <w:t xml:space="preserve">where &gt;20% of cell counts were </w:t>
      </w:r>
      <w:r w:rsidR="00D80662" w:rsidRPr="00F41BFA">
        <w:rPr>
          <w:sz w:val="22"/>
          <w:lang w:eastAsia="en-US"/>
        </w:rPr>
        <w:t>&lt;</w:t>
      </w:r>
      <w:r w:rsidR="00F36C35" w:rsidRPr="00F41BFA">
        <w:rPr>
          <w:sz w:val="22"/>
          <w:lang w:eastAsia="en-US"/>
        </w:rPr>
        <w:t>5.</w:t>
      </w:r>
    </w:p>
    <w:p w14:paraId="417C7C80" w14:textId="74170068" w:rsidR="00771E41" w:rsidRPr="00F41BFA" w:rsidRDefault="007E06E5" w:rsidP="00CB7281">
      <w:pPr>
        <w:rPr>
          <w:sz w:val="22"/>
          <w:lang w:eastAsia="en-US"/>
        </w:rPr>
      </w:pPr>
      <w:r w:rsidRPr="00F41BFA">
        <w:rPr>
          <w:sz w:val="22"/>
          <w:lang w:eastAsia="en-US"/>
        </w:rPr>
        <w:t>Because</w:t>
      </w:r>
      <w:r w:rsidR="00AD390F" w:rsidRPr="00F41BFA">
        <w:rPr>
          <w:sz w:val="22"/>
          <w:lang w:eastAsia="en-US"/>
        </w:rPr>
        <w:t xml:space="preserve"> 74 out of 78</w:t>
      </w:r>
      <w:r w:rsidRPr="00F41BFA">
        <w:rPr>
          <w:sz w:val="22"/>
          <w:lang w:eastAsia="en-US"/>
        </w:rPr>
        <w:t xml:space="preserve"> </w:t>
      </w:r>
      <w:r w:rsidR="00771E41" w:rsidRPr="00F41BFA">
        <w:rPr>
          <w:sz w:val="22"/>
          <w:lang w:eastAsia="en-US"/>
        </w:rPr>
        <w:t>participants</w:t>
      </w:r>
      <w:r w:rsidR="003528D2" w:rsidRPr="00F41BFA">
        <w:rPr>
          <w:sz w:val="22"/>
          <w:lang w:eastAsia="en-US"/>
        </w:rPr>
        <w:t xml:space="preserve"> </w:t>
      </w:r>
      <w:r w:rsidR="00CB7281" w:rsidRPr="00F41BFA">
        <w:rPr>
          <w:sz w:val="22"/>
          <w:lang w:eastAsia="en-US"/>
        </w:rPr>
        <w:t>that</w:t>
      </w:r>
      <w:r w:rsidR="003528D2" w:rsidRPr="00F41BFA">
        <w:rPr>
          <w:sz w:val="22"/>
          <w:lang w:eastAsia="en-US"/>
        </w:rPr>
        <w:t xml:space="preserve"> answered the qualitative question</w:t>
      </w:r>
      <w:r w:rsidR="00771E41" w:rsidRPr="00F41BFA">
        <w:rPr>
          <w:sz w:val="22"/>
          <w:lang w:eastAsia="en-US"/>
        </w:rPr>
        <w:t xml:space="preserve"> </w:t>
      </w:r>
      <w:r w:rsidR="00AD390F" w:rsidRPr="00F41BFA">
        <w:rPr>
          <w:sz w:val="22"/>
          <w:lang w:eastAsia="en-US"/>
        </w:rPr>
        <w:t>(95</w:t>
      </w:r>
      <w:r w:rsidR="00E32AFD" w:rsidRPr="00F41BFA">
        <w:rPr>
          <w:sz w:val="22"/>
          <w:lang w:eastAsia="en-US"/>
        </w:rPr>
        <w:t xml:space="preserve">%) </w:t>
      </w:r>
      <w:r w:rsidR="00771E41" w:rsidRPr="00F41BFA">
        <w:rPr>
          <w:sz w:val="22"/>
          <w:lang w:eastAsia="en-US"/>
        </w:rPr>
        <w:t>were positive towards the development of an online intervention</w:t>
      </w:r>
      <w:r w:rsidR="007A235F" w:rsidRPr="00F41BFA">
        <w:rPr>
          <w:sz w:val="22"/>
          <w:lang w:eastAsia="en-US"/>
        </w:rPr>
        <w:t>,</w:t>
      </w:r>
      <w:r w:rsidR="00771E41" w:rsidRPr="00F41BFA">
        <w:rPr>
          <w:sz w:val="22"/>
          <w:lang w:eastAsia="en-US"/>
        </w:rPr>
        <w:t xml:space="preserve"> planned </w:t>
      </w:r>
      <w:r w:rsidR="00FC34E0" w:rsidRPr="00F41BFA">
        <w:rPr>
          <w:sz w:val="22"/>
          <w:lang w:eastAsia="en-US"/>
        </w:rPr>
        <w:t xml:space="preserve">logistic regressions to identify predictors of preference became obsolete.  </w:t>
      </w:r>
    </w:p>
    <w:p w14:paraId="3553CDD5" w14:textId="2CDF6650" w:rsidR="00A85A13" w:rsidRPr="00F41BFA" w:rsidRDefault="00A85A13" w:rsidP="00A85A13">
      <w:pPr>
        <w:pStyle w:val="Heading4"/>
        <w:rPr>
          <w:szCs w:val="22"/>
        </w:rPr>
      </w:pPr>
      <w:r w:rsidRPr="00F41BFA">
        <w:rPr>
          <w:szCs w:val="22"/>
        </w:rPr>
        <w:lastRenderedPageBreak/>
        <w:t>Qualitative exploration</w:t>
      </w:r>
    </w:p>
    <w:p w14:paraId="4D846502" w14:textId="0F562440" w:rsidR="00F15EC9" w:rsidRPr="00F41BFA" w:rsidRDefault="003E15C8" w:rsidP="00026725">
      <w:pPr>
        <w:rPr>
          <w:sz w:val="22"/>
          <w:lang w:eastAsia="en-US"/>
        </w:rPr>
      </w:pPr>
      <w:r w:rsidRPr="00F41BFA">
        <w:rPr>
          <w:sz w:val="22"/>
          <w:lang w:eastAsia="en-US"/>
        </w:rPr>
        <w:t>To explore</w:t>
      </w:r>
      <w:r w:rsidR="008467AE" w:rsidRPr="00F41BFA">
        <w:rPr>
          <w:sz w:val="22"/>
          <w:lang w:eastAsia="en-US"/>
        </w:rPr>
        <w:t xml:space="preserve"> </w:t>
      </w:r>
      <w:r w:rsidRPr="00F41BFA">
        <w:rPr>
          <w:sz w:val="22"/>
          <w:lang w:eastAsia="en-US"/>
        </w:rPr>
        <w:t>initial ideas and opinions that</w:t>
      </w:r>
      <w:r w:rsidR="008467AE" w:rsidRPr="00F41BFA">
        <w:rPr>
          <w:sz w:val="22"/>
          <w:lang w:eastAsia="en-US"/>
        </w:rPr>
        <w:t xml:space="preserve"> adolescents and pa</w:t>
      </w:r>
      <w:r w:rsidRPr="00F41BFA">
        <w:rPr>
          <w:sz w:val="22"/>
          <w:lang w:eastAsia="en-US"/>
        </w:rPr>
        <w:t xml:space="preserve">rents had about </w:t>
      </w:r>
      <w:r w:rsidR="008467AE" w:rsidRPr="00F41BFA">
        <w:rPr>
          <w:sz w:val="22"/>
          <w:lang w:eastAsia="en-US"/>
        </w:rPr>
        <w:t xml:space="preserve">a </w:t>
      </w:r>
      <w:r w:rsidR="007D7D46" w:rsidRPr="00F41BFA">
        <w:rPr>
          <w:sz w:val="22"/>
          <w:lang w:eastAsia="en-US"/>
        </w:rPr>
        <w:t>UK</w:t>
      </w:r>
      <w:r w:rsidR="009D014B" w:rsidRPr="00F41BFA">
        <w:rPr>
          <w:sz w:val="22"/>
          <w:lang w:eastAsia="en-US"/>
        </w:rPr>
        <w:t>-based</w:t>
      </w:r>
      <w:r w:rsidR="007D7D46" w:rsidRPr="00F41BFA">
        <w:rPr>
          <w:sz w:val="22"/>
          <w:lang w:eastAsia="en-US"/>
        </w:rPr>
        <w:t xml:space="preserve"> </w:t>
      </w:r>
      <w:r w:rsidR="00EC5094" w:rsidRPr="00F41BFA">
        <w:rPr>
          <w:sz w:val="22"/>
          <w:lang w:eastAsia="en-US"/>
        </w:rPr>
        <w:t>online chronic pain</w:t>
      </w:r>
      <w:r w:rsidR="008467AE" w:rsidRPr="00F41BFA">
        <w:rPr>
          <w:sz w:val="22"/>
          <w:lang w:eastAsia="en-US"/>
        </w:rPr>
        <w:t xml:space="preserve"> management program, a</w:t>
      </w:r>
      <w:r w:rsidR="006E0B61" w:rsidRPr="00F41BFA">
        <w:rPr>
          <w:sz w:val="22"/>
          <w:lang w:eastAsia="en-US"/>
        </w:rPr>
        <w:t xml:space="preserve"> </w:t>
      </w:r>
      <w:r w:rsidR="00AD390F" w:rsidRPr="00F41BFA">
        <w:rPr>
          <w:sz w:val="22"/>
          <w:lang w:eastAsia="en-US"/>
        </w:rPr>
        <w:t xml:space="preserve">content analysis </w:t>
      </w:r>
      <w:r w:rsidR="008467AE" w:rsidRPr="00F41BFA">
        <w:rPr>
          <w:sz w:val="22"/>
          <w:lang w:eastAsia="en-US"/>
        </w:rPr>
        <w:t>was conducted on the first question in the needs assessment: ‘</w:t>
      </w:r>
      <w:r w:rsidR="008467AE" w:rsidRPr="00F41BFA">
        <w:rPr>
          <w:i/>
          <w:iCs/>
          <w:sz w:val="22"/>
          <w:lang w:eastAsia="en-US"/>
        </w:rPr>
        <w:t xml:space="preserve">what are your initial thoughts about creating a </w:t>
      </w:r>
      <w:r w:rsidR="008467AE" w:rsidRPr="00F41BFA">
        <w:rPr>
          <w:bCs/>
          <w:i/>
          <w:iCs/>
          <w:sz w:val="22"/>
          <w:lang w:eastAsia="en-US"/>
        </w:rPr>
        <w:t>new online resource</w:t>
      </w:r>
      <w:r w:rsidR="008467AE" w:rsidRPr="00F41BFA">
        <w:rPr>
          <w:b/>
          <w:bCs/>
          <w:i/>
          <w:iCs/>
          <w:sz w:val="22"/>
          <w:lang w:eastAsia="en-US"/>
        </w:rPr>
        <w:t xml:space="preserve"> </w:t>
      </w:r>
      <w:r w:rsidR="008467AE" w:rsidRPr="00F41BFA">
        <w:rPr>
          <w:i/>
          <w:iCs/>
          <w:sz w:val="22"/>
          <w:lang w:eastAsia="en-US"/>
        </w:rPr>
        <w:t xml:space="preserve">that could help </w:t>
      </w:r>
      <w:r w:rsidR="008467AE" w:rsidRPr="00F41BFA">
        <w:rPr>
          <w:bCs/>
          <w:i/>
          <w:iCs/>
          <w:sz w:val="22"/>
          <w:lang w:eastAsia="en-US"/>
        </w:rPr>
        <w:t>young people/ you</w:t>
      </w:r>
      <w:r w:rsidR="008467AE" w:rsidRPr="00F41BFA">
        <w:rPr>
          <w:b/>
          <w:bCs/>
          <w:i/>
          <w:iCs/>
          <w:sz w:val="22"/>
          <w:lang w:eastAsia="en-US"/>
        </w:rPr>
        <w:t xml:space="preserve"> </w:t>
      </w:r>
      <w:r w:rsidR="00F15EC9" w:rsidRPr="00F41BFA">
        <w:rPr>
          <w:i/>
          <w:iCs/>
          <w:sz w:val="22"/>
          <w:lang w:eastAsia="en-US"/>
        </w:rPr>
        <w:t>manage chronic pain</w:t>
      </w:r>
      <w:r w:rsidR="00F15EC9" w:rsidRPr="00F41BFA">
        <w:rPr>
          <w:sz w:val="22"/>
          <w:lang w:eastAsia="en-US"/>
        </w:rPr>
        <w:t>?’.</w:t>
      </w:r>
      <w:r w:rsidR="006239F8" w:rsidRPr="00F41BFA">
        <w:rPr>
          <w:sz w:val="22"/>
          <w:lang w:eastAsia="en-US"/>
        </w:rPr>
        <w:t xml:space="preserve"> Responses</w:t>
      </w:r>
      <w:r w:rsidR="00F15EC9" w:rsidRPr="00F41BFA">
        <w:rPr>
          <w:sz w:val="22"/>
          <w:lang w:eastAsia="en-US"/>
        </w:rPr>
        <w:t xml:space="preserve"> were </w:t>
      </w:r>
      <w:r w:rsidR="002D64CC" w:rsidRPr="00F41BFA">
        <w:rPr>
          <w:sz w:val="22"/>
          <w:lang w:eastAsia="en-US"/>
        </w:rPr>
        <w:t xml:space="preserve">first </w:t>
      </w:r>
      <w:r w:rsidR="00F15EC9" w:rsidRPr="00F41BFA">
        <w:rPr>
          <w:sz w:val="22"/>
          <w:lang w:eastAsia="en-US"/>
        </w:rPr>
        <w:t xml:space="preserve">exported to Nvivo </w:t>
      </w:r>
      <w:r w:rsidR="00F70043" w:rsidRPr="00F41BFA">
        <w:rPr>
          <w:sz w:val="22"/>
          <w:lang w:eastAsia="en-US"/>
        </w:rPr>
        <w:t>12</w:t>
      </w:r>
      <w:r w:rsidR="002D64CC" w:rsidRPr="00F41BFA">
        <w:rPr>
          <w:sz w:val="22"/>
          <w:lang w:eastAsia="en-US"/>
        </w:rPr>
        <w:t xml:space="preserve"> and cross-tabulated with demographic data, regarding whether the participant was an adolescent or parent, their </w:t>
      </w:r>
      <w:r w:rsidR="005A10B2" w:rsidRPr="00F41BFA">
        <w:rPr>
          <w:sz w:val="22"/>
          <w:lang w:eastAsia="en-US"/>
        </w:rPr>
        <w:t>sex</w:t>
      </w:r>
      <w:r w:rsidR="002D64CC" w:rsidRPr="00F41BFA">
        <w:rPr>
          <w:sz w:val="22"/>
          <w:lang w:eastAsia="en-US"/>
        </w:rPr>
        <w:t>, and age</w:t>
      </w:r>
      <w:r w:rsidR="00F008C9" w:rsidRPr="00F41BFA">
        <w:rPr>
          <w:sz w:val="22"/>
          <w:lang w:eastAsia="en-US"/>
        </w:rPr>
        <w:t xml:space="preserve"> </w:t>
      </w:r>
      <w:r w:rsidR="00F008C9" w:rsidRPr="00F41BFA">
        <w:rPr>
          <w:sz w:val="22"/>
          <w:lang w:eastAsia="en-US"/>
        </w:rPr>
        <w:fldChar w:fldCharType="begin"/>
      </w:r>
      <w:r w:rsidR="00026725" w:rsidRPr="00F41BFA">
        <w:rPr>
          <w:sz w:val="22"/>
          <w:lang w:eastAsia="en-US"/>
        </w:rPr>
        <w:instrText xml:space="preserve"> ADDIN EN.CITE &lt;EndNote&gt;&lt;Cite&gt;&lt;Author&gt;QSR International Pty Ltd&lt;/Author&gt;&lt;Year&gt;2012&lt;/Year&gt;&lt;RecNum&gt;26&lt;/RecNum&gt;&lt;DisplayText&gt;(33)&lt;/DisplayText&gt;&lt;record&gt;&lt;rec-number&gt;26&lt;/rec-number&gt;&lt;foreign-keys&gt;&lt;key app="EN" db-id="fzezxfsa7sx5sde520upzrzofe0xwzdfz29r" timestamp="1591547387"&gt;26&lt;/key&gt;&lt;/foreign-keys&gt;&lt;ref-type name="Computer Program"&gt;9&lt;/ref-type&gt;&lt;contributors&gt;&lt;authors&gt;&lt;author&gt;QSR International Pty Ltd,&lt;/author&gt;&lt;/authors&gt;&lt;/contributors&gt;&lt;titles&gt;&lt;title&gt;NVivo qualitative data analysis software&lt;/title&gt;&lt;/titles&gt;&lt;dates&gt;&lt;year&gt;2012&lt;/year&gt;&lt;/dates&gt;&lt;urls&gt;&lt;/urls&gt;&lt;/record&gt;&lt;/Cite&gt;&lt;/EndNote&gt;</w:instrText>
      </w:r>
      <w:r w:rsidR="00F008C9" w:rsidRPr="00F41BFA">
        <w:rPr>
          <w:sz w:val="22"/>
          <w:lang w:eastAsia="en-US"/>
        </w:rPr>
        <w:fldChar w:fldCharType="separate"/>
      </w:r>
      <w:r w:rsidR="00026725" w:rsidRPr="00F41BFA">
        <w:rPr>
          <w:noProof/>
          <w:sz w:val="22"/>
          <w:lang w:eastAsia="en-US"/>
        </w:rPr>
        <w:t>(33)</w:t>
      </w:r>
      <w:r w:rsidR="00F008C9" w:rsidRPr="00F41BFA">
        <w:rPr>
          <w:sz w:val="22"/>
          <w:lang w:eastAsia="en-US"/>
        </w:rPr>
        <w:fldChar w:fldCharType="end"/>
      </w:r>
      <w:r w:rsidR="009B59F2" w:rsidRPr="00F41BFA">
        <w:rPr>
          <w:sz w:val="22"/>
          <w:lang w:eastAsia="en-US"/>
        </w:rPr>
        <w:t xml:space="preserve">. </w:t>
      </w:r>
      <w:r w:rsidR="009D5ECE" w:rsidRPr="00F41BFA">
        <w:rPr>
          <w:sz w:val="22"/>
          <w:lang w:eastAsia="en-US"/>
        </w:rPr>
        <w:t>The content analysis used an inductive approach, in which sentences were the units of analysis</w:t>
      </w:r>
      <w:r w:rsidR="00C64C74" w:rsidRPr="00F41BFA">
        <w:rPr>
          <w:sz w:val="22"/>
          <w:lang w:eastAsia="en-US"/>
        </w:rPr>
        <w:t xml:space="preserve"> </w:t>
      </w:r>
      <w:r w:rsidR="00C64C74" w:rsidRPr="00F41BFA">
        <w:rPr>
          <w:sz w:val="22"/>
          <w:lang w:eastAsia="en-US"/>
        </w:rPr>
        <w:fldChar w:fldCharType="begin"/>
      </w:r>
      <w:r w:rsidR="00026725" w:rsidRPr="00F41BFA">
        <w:rPr>
          <w:sz w:val="22"/>
          <w:lang w:eastAsia="en-US"/>
        </w:rPr>
        <w:instrText xml:space="preserve"> ADDIN EN.CITE &lt;EndNote&gt;&lt;Cite&gt;&lt;Author&gt;Elo&lt;/Author&gt;&lt;Year&gt;2008&lt;/Year&gt;&lt;RecNum&gt;27&lt;/RecNum&gt;&lt;DisplayText&gt;(34)&lt;/DisplayText&gt;&lt;record&gt;&lt;rec-number&gt;27&lt;/rec-number&gt;&lt;foreign-keys&gt;&lt;key app="EN" db-id="fzezxfsa7sx5sde520upzrzofe0xwzdfz29r" timestamp="1591547387"&gt;27&lt;/key&gt;&lt;/foreign-keys&gt;&lt;ref-type name="Journal Article"&gt;17&lt;/ref-type&gt;&lt;contributors&gt;&lt;authors&gt;&lt;author&gt;Elo, Satu&lt;/author&gt;&lt;author&gt;Kyngä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0309-2402&lt;/isbn&gt;&lt;urls&gt;&lt;related-urls&gt;&lt;url&gt;https://onlinelibrary.wiley.com/doi/abs/10.1111/j.1365-2648.2007.04569.x&lt;/url&gt;&lt;/related-urls&gt;&lt;/urls&gt;&lt;electronic-resource-num&gt;10.1111/j.1365-2648.2007.04569.x&lt;/electronic-resource-num&gt;&lt;/record&gt;&lt;/Cite&gt;&lt;/EndNote&gt;</w:instrText>
      </w:r>
      <w:r w:rsidR="00C64C74" w:rsidRPr="00F41BFA">
        <w:rPr>
          <w:sz w:val="22"/>
          <w:lang w:eastAsia="en-US"/>
        </w:rPr>
        <w:fldChar w:fldCharType="separate"/>
      </w:r>
      <w:r w:rsidR="00026725" w:rsidRPr="00F41BFA">
        <w:rPr>
          <w:noProof/>
          <w:sz w:val="22"/>
          <w:lang w:eastAsia="en-US"/>
        </w:rPr>
        <w:t>(34)</w:t>
      </w:r>
      <w:r w:rsidR="00C64C74" w:rsidRPr="00F41BFA">
        <w:rPr>
          <w:sz w:val="22"/>
          <w:lang w:eastAsia="en-US"/>
        </w:rPr>
        <w:fldChar w:fldCharType="end"/>
      </w:r>
      <w:r w:rsidR="00AD390F" w:rsidRPr="00F41BFA">
        <w:rPr>
          <w:sz w:val="22"/>
          <w:lang w:eastAsia="en-US"/>
        </w:rPr>
        <w:t xml:space="preserve">. </w:t>
      </w:r>
      <w:r w:rsidR="009D5ECE" w:rsidRPr="00F41BFA">
        <w:rPr>
          <w:sz w:val="22"/>
          <w:lang w:eastAsia="en-US"/>
        </w:rPr>
        <w:t>Open coding, followed by categorisation into generic categories and sub-categories was conducted by AH</w:t>
      </w:r>
      <w:r w:rsidR="001F5B77" w:rsidRPr="00F41BFA">
        <w:rPr>
          <w:sz w:val="22"/>
          <w:lang w:eastAsia="en-US"/>
        </w:rPr>
        <w:t xml:space="preserve"> </w:t>
      </w:r>
      <w:r w:rsidR="00F125A4" w:rsidRPr="00F41BFA">
        <w:rPr>
          <w:sz w:val="22"/>
          <w:lang w:eastAsia="en-US"/>
        </w:rPr>
        <w:t>(</w:t>
      </w:r>
      <w:r w:rsidR="0044170B" w:rsidRPr="00F41BFA">
        <w:rPr>
          <w:sz w:val="22"/>
          <w:lang w:eastAsia="en-US"/>
        </w:rPr>
        <w:t xml:space="preserve">PhD student researching paediatric </w:t>
      </w:r>
      <w:r w:rsidR="00D94B42" w:rsidRPr="00F41BFA">
        <w:rPr>
          <w:sz w:val="22"/>
          <w:lang w:eastAsia="en-US"/>
        </w:rPr>
        <w:t>chronic pain</w:t>
      </w:r>
      <w:r w:rsidR="0044170B" w:rsidRPr="00F41BFA">
        <w:rPr>
          <w:sz w:val="22"/>
          <w:lang w:eastAsia="en-US"/>
        </w:rPr>
        <w:t>)</w:t>
      </w:r>
      <w:r w:rsidR="001F5B77" w:rsidRPr="00F41BFA">
        <w:rPr>
          <w:sz w:val="22"/>
          <w:lang w:eastAsia="en-US"/>
        </w:rPr>
        <w:t xml:space="preserve">. </w:t>
      </w:r>
      <w:r w:rsidR="00F125A4" w:rsidRPr="00F41BFA">
        <w:rPr>
          <w:sz w:val="22"/>
          <w:lang w:eastAsia="en-US"/>
        </w:rPr>
        <w:t>Categories are labelled with content-characteristic words</w:t>
      </w:r>
      <w:r w:rsidR="00C64C74" w:rsidRPr="00F41BFA">
        <w:rPr>
          <w:sz w:val="22"/>
          <w:lang w:eastAsia="en-US"/>
        </w:rPr>
        <w:t xml:space="preserve"> </w:t>
      </w:r>
      <w:r w:rsidR="00C64C74" w:rsidRPr="00F41BFA">
        <w:rPr>
          <w:sz w:val="22"/>
          <w:lang w:eastAsia="en-US"/>
        </w:rPr>
        <w:fldChar w:fldCharType="begin"/>
      </w:r>
      <w:r w:rsidR="00026725" w:rsidRPr="00F41BFA">
        <w:rPr>
          <w:sz w:val="22"/>
          <w:lang w:eastAsia="en-US"/>
        </w:rPr>
        <w:instrText xml:space="preserve"> ADDIN EN.CITE &lt;EndNote&gt;&lt;Cite&gt;&lt;Author&gt;Dey&lt;/Author&gt;&lt;Year&gt;2003&lt;/Year&gt;&lt;RecNum&gt;28&lt;/RecNum&gt;&lt;DisplayText&gt;(34, 35)&lt;/DisplayText&gt;&lt;record&gt;&lt;rec-number&gt;28&lt;/rec-number&gt;&lt;foreign-keys&gt;&lt;key app="EN" db-id="fzezxfsa7sx5sde520upzrzofe0xwzdfz29r" timestamp="1591547387"&gt;28&lt;/key&gt;&lt;/foreign-keys&gt;&lt;ref-type name="Book"&gt;6&lt;/ref-type&gt;&lt;contributors&gt;&lt;authors&gt;&lt;author&gt;Dey, Ian&lt;/author&gt;&lt;/authors&gt;&lt;/contributors&gt;&lt;titles&gt;&lt;title&gt;Qualitative data analysis: A user friendly guide for social scientists&lt;/title&gt;&lt;/titles&gt;&lt;dates&gt;&lt;year&gt;2003&lt;/year&gt;&lt;/dates&gt;&lt;publisher&gt;Routledge&lt;/publisher&gt;&lt;isbn&gt;1134931468&lt;/isbn&gt;&lt;urls&gt;&lt;/urls&gt;&lt;/record&gt;&lt;/Cite&gt;&lt;Cite&gt;&lt;Author&gt;Elo&lt;/Author&gt;&lt;Year&gt;2008&lt;/Year&gt;&lt;RecNum&gt;27&lt;/RecNum&gt;&lt;record&gt;&lt;rec-number&gt;27&lt;/rec-number&gt;&lt;foreign-keys&gt;&lt;key app="EN" db-id="fzezxfsa7sx5sde520upzrzofe0xwzdfz29r" timestamp="1591547387"&gt;27&lt;/key&gt;&lt;/foreign-keys&gt;&lt;ref-type name="Journal Article"&gt;17&lt;/ref-type&gt;&lt;contributors&gt;&lt;authors&gt;&lt;author&gt;Elo, Satu&lt;/author&gt;&lt;author&gt;Kyngä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0309-2402&lt;/isbn&gt;&lt;urls&gt;&lt;related-urls&gt;&lt;url&gt;https://onlinelibrary.wiley.com/doi/abs/10.1111/j.1365-2648.2007.04569.x&lt;/url&gt;&lt;/related-urls&gt;&lt;/urls&gt;&lt;electronic-resource-num&gt;10.1111/j.1365-2648.2007.04569.x&lt;/electronic-resource-num&gt;&lt;/record&gt;&lt;/Cite&gt;&lt;/EndNote&gt;</w:instrText>
      </w:r>
      <w:r w:rsidR="00C64C74" w:rsidRPr="00F41BFA">
        <w:rPr>
          <w:sz w:val="22"/>
          <w:lang w:eastAsia="en-US"/>
        </w:rPr>
        <w:fldChar w:fldCharType="separate"/>
      </w:r>
      <w:r w:rsidR="00026725" w:rsidRPr="00F41BFA">
        <w:rPr>
          <w:noProof/>
          <w:sz w:val="22"/>
          <w:lang w:eastAsia="en-US"/>
        </w:rPr>
        <w:t>(34, 35)</w:t>
      </w:r>
      <w:r w:rsidR="00C64C74" w:rsidRPr="00F41BFA">
        <w:rPr>
          <w:sz w:val="22"/>
          <w:lang w:eastAsia="en-US"/>
        </w:rPr>
        <w:fldChar w:fldCharType="end"/>
      </w:r>
      <w:r w:rsidR="00F125A4" w:rsidRPr="00F41BFA">
        <w:rPr>
          <w:sz w:val="22"/>
          <w:lang w:eastAsia="en-US"/>
        </w:rPr>
        <w:t>.</w:t>
      </w:r>
    </w:p>
    <w:p w14:paraId="38E645E2" w14:textId="4A21CE55" w:rsidR="004769C9" w:rsidRPr="00F41BFA" w:rsidRDefault="004769C9" w:rsidP="00DD0A42">
      <w:pPr>
        <w:pStyle w:val="Heading2"/>
        <w:rPr>
          <w:sz w:val="22"/>
          <w:szCs w:val="22"/>
        </w:rPr>
      </w:pPr>
      <w:r w:rsidRPr="00F41BFA">
        <w:rPr>
          <w:sz w:val="22"/>
          <w:szCs w:val="22"/>
        </w:rPr>
        <w:t>Results</w:t>
      </w:r>
    </w:p>
    <w:p w14:paraId="4FE9D79C" w14:textId="10A458B3" w:rsidR="00E05949" w:rsidRPr="00F41BFA" w:rsidRDefault="00A24466" w:rsidP="00DD0A42">
      <w:pPr>
        <w:pStyle w:val="Heading3"/>
        <w:rPr>
          <w:szCs w:val="22"/>
        </w:rPr>
      </w:pPr>
      <w:r w:rsidRPr="00F41BFA">
        <w:rPr>
          <w:szCs w:val="22"/>
        </w:rPr>
        <w:t>Participant demographics</w:t>
      </w:r>
    </w:p>
    <w:p w14:paraId="1875B0F2" w14:textId="5DCD3817" w:rsidR="00152B28" w:rsidRPr="00F41BFA" w:rsidRDefault="00152B28" w:rsidP="00152B28">
      <w:pPr>
        <w:rPr>
          <w:sz w:val="22"/>
          <w:lang w:eastAsia="en-US"/>
        </w:rPr>
      </w:pPr>
      <w:r w:rsidRPr="00F41BFA">
        <w:rPr>
          <w:sz w:val="22"/>
          <w:lang w:eastAsia="en-US"/>
        </w:rPr>
        <w:t>A total of 95 UK-based participants, including 54 adolescents and 41 parents, completed this survey.</w:t>
      </w:r>
    </w:p>
    <w:p w14:paraId="7098526B" w14:textId="229C1EB0" w:rsidR="007E418F" w:rsidRPr="00F41BFA" w:rsidRDefault="00152B28" w:rsidP="00B102C6">
      <w:pPr>
        <w:rPr>
          <w:sz w:val="22"/>
          <w:lang w:eastAsia="en-US"/>
        </w:rPr>
      </w:pPr>
      <w:r w:rsidRPr="00F41BFA">
        <w:rPr>
          <w:sz w:val="22"/>
          <w:lang w:eastAsia="en-US"/>
        </w:rPr>
        <w:t>One-hundred and forty-five</w:t>
      </w:r>
      <w:r w:rsidR="008E7F80" w:rsidRPr="00F41BFA">
        <w:rPr>
          <w:sz w:val="22"/>
          <w:lang w:eastAsia="en-US"/>
        </w:rPr>
        <w:t xml:space="preserve"> </w:t>
      </w:r>
      <w:r w:rsidR="002620BA" w:rsidRPr="00F41BFA">
        <w:rPr>
          <w:sz w:val="22"/>
          <w:lang w:eastAsia="en-US"/>
        </w:rPr>
        <w:t>individuals</w:t>
      </w:r>
      <w:r w:rsidR="008E7F80" w:rsidRPr="00F41BFA">
        <w:rPr>
          <w:sz w:val="22"/>
          <w:lang w:eastAsia="en-US"/>
        </w:rPr>
        <w:t xml:space="preserve"> access</w:t>
      </w:r>
      <w:r w:rsidR="00B4207D" w:rsidRPr="00F41BFA">
        <w:rPr>
          <w:sz w:val="22"/>
          <w:lang w:eastAsia="en-US"/>
        </w:rPr>
        <w:t>ed</w:t>
      </w:r>
      <w:r w:rsidR="008E7F80" w:rsidRPr="00F41BFA">
        <w:rPr>
          <w:sz w:val="22"/>
          <w:lang w:eastAsia="en-US"/>
        </w:rPr>
        <w:t xml:space="preserve"> the survey</w:t>
      </w:r>
      <w:r w:rsidR="002620BA" w:rsidRPr="00F41BFA">
        <w:rPr>
          <w:sz w:val="22"/>
          <w:lang w:eastAsia="en-US"/>
        </w:rPr>
        <w:t xml:space="preserve">, </w:t>
      </w:r>
      <w:r w:rsidR="00B4207D" w:rsidRPr="00F41BFA">
        <w:rPr>
          <w:sz w:val="22"/>
          <w:lang w:eastAsia="en-US"/>
        </w:rPr>
        <w:t>of which 112 completed</w:t>
      </w:r>
      <w:r w:rsidR="009A0AF3" w:rsidRPr="00F41BFA">
        <w:rPr>
          <w:sz w:val="22"/>
          <w:lang w:eastAsia="en-US"/>
        </w:rPr>
        <w:t xml:space="preserve"> </w:t>
      </w:r>
      <w:r w:rsidR="00EC6DB3" w:rsidRPr="00F41BFA">
        <w:rPr>
          <w:sz w:val="22"/>
          <w:lang w:eastAsia="en-US"/>
        </w:rPr>
        <w:t>it</w:t>
      </w:r>
      <w:r w:rsidR="00B9640B" w:rsidRPr="00F41BFA">
        <w:rPr>
          <w:sz w:val="22"/>
          <w:lang w:eastAsia="en-US"/>
        </w:rPr>
        <w:t>.</w:t>
      </w:r>
      <w:r w:rsidR="007762AA" w:rsidRPr="00F41BFA">
        <w:rPr>
          <w:sz w:val="22"/>
          <w:lang w:eastAsia="en-US"/>
        </w:rPr>
        <w:t xml:space="preserve"> </w:t>
      </w:r>
      <w:r w:rsidR="00216EB1" w:rsidRPr="00F41BFA">
        <w:rPr>
          <w:sz w:val="22"/>
          <w:lang w:eastAsia="en-US"/>
        </w:rPr>
        <w:t xml:space="preserve">Sixty-one </w:t>
      </w:r>
      <w:r w:rsidR="00EC6DB3" w:rsidRPr="00F41BFA">
        <w:rPr>
          <w:sz w:val="22"/>
          <w:lang w:eastAsia="en-US"/>
        </w:rPr>
        <w:t xml:space="preserve">adolescents </w:t>
      </w:r>
      <w:r w:rsidR="00216EB1" w:rsidRPr="00F41BFA">
        <w:rPr>
          <w:sz w:val="22"/>
          <w:lang w:eastAsia="en-US"/>
        </w:rPr>
        <w:t>and 48 parents provided their geographical location</w:t>
      </w:r>
      <w:r w:rsidR="009A0AF3" w:rsidRPr="00F41BFA">
        <w:rPr>
          <w:sz w:val="22"/>
          <w:lang w:eastAsia="en-US"/>
        </w:rPr>
        <w:t>.</w:t>
      </w:r>
      <w:r w:rsidR="00872987" w:rsidRPr="00F41BFA">
        <w:rPr>
          <w:sz w:val="22"/>
          <w:lang w:eastAsia="en-US"/>
        </w:rPr>
        <w:t xml:space="preserve"> </w:t>
      </w:r>
      <w:r w:rsidR="004E47AB" w:rsidRPr="00F41BFA">
        <w:rPr>
          <w:sz w:val="22"/>
          <w:lang w:eastAsia="en-US"/>
        </w:rPr>
        <w:t>T</w:t>
      </w:r>
      <w:r w:rsidR="00216EB1" w:rsidRPr="00F41BFA">
        <w:rPr>
          <w:sz w:val="22"/>
          <w:lang w:eastAsia="en-US"/>
        </w:rPr>
        <w:t xml:space="preserve">he majority of these were </w:t>
      </w:r>
      <w:r w:rsidR="00225E6C" w:rsidRPr="00F41BFA">
        <w:rPr>
          <w:sz w:val="22"/>
          <w:lang w:eastAsia="en-US"/>
        </w:rPr>
        <w:t xml:space="preserve">valid </w:t>
      </w:r>
      <w:r w:rsidR="00216EB1" w:rsidRPr="00F41BFA">
        <w:rPr>
          <w:sz w:val="22"/>
          <w:lang w:eastAsia="en-US"/>
        </w:rPr>
        <w:t>UK postcode</w:t>
      </w:r>
      <w:r w:rsidR="00000416" w:rsidRPr="00F41BFA">
        <w:rPr>
          <w:sz w:val="22"/>
          <w:lang w:eastAsia="en-US"/>
        </w:rPr>
        <w:t xml:space="preserve"> districts</w:t>
      </w:r>
      <w:r w:rsidR="00216EB1" w:rsidRPr="00F41BFA">
        <w:rPr>
          <w:sz w:val="22"/>
          <w:lang w:eastAsia="en-US"/>
        </w:rPr>
        <w:t xml:space="preserve"> (</w:t>
      </w:r>
      <w:r w:rsidR="004618E1" w:rsidRPr="00F41BFA">
        <w:rPr>
          <w:sz w:val="22"/>
          <w:lang w:eastAsia="en-US"/>
        </w:rPr>
        <w:t>81.2</w:t>
      </w:r>
      <w:r w:rsidR="00216EB1" w:rsidRPr="00F41BFA">
        <w:rPr>
          <w:sz w:val="22"/>
          <w:lang w:eastAsia="en-US"/>
        </w:rPr>
        <w:t>%)</w:t>
      </w:r>
      <w:r w:rsidR="00E33309" w:rsidRPr="00F41BFA">
        <w:rPr>
          <w:sz w:val="22"/>
          <w:lang w:eastAsia="en-US"/>
        </w:rPr>
        <w:t xml:space="preserve"> covering multiple regions (England, Wales, Scotland)</w:t>
      </w:r>
      <w:r w:rsidR="00460006" w:rsidRPr="00F41BFA">
        <w:rPr>
          <w:sz w:val="22"/>
          <w:lang w:eastAsia="en-US"/>
        </w:rPr>
        <w:t xml:space="preserve"> (see Supplementary Material 3. UK Distribution Map)</w:t>
      </w:r>
      <w:r w:rsidR="005A2B87" w:rsidRPr="00F41BFA">
        <w:rPr>
          <w:sz w:val="22"/>
          <w:lang w:eastAsia="en-US"/>
        </w:rPr>
        <w:t xml:space="preserve">. </w:t>
      </w:r>
      <w:r w:rsidR="007E418F" w:rsidRPr="00F41BFA">
        <w:rPr>
          <w:sz w:val="22"/>
          <w:lang w:eastAsia="en-US"/>
        </w:rPr>
        <w:t xml:space="preserve">Participants </w:t>
      </w:r>
      <w:r w:rsidR="005A2B87" w:rsidRPr="00F41BFA">
        <w:rPr>
          <w:sz w:val="22"/>
          <w:lang w:eastAsia="en-US"/>
        </w:rPr>
        <w:t>that entered</w:t>
      </w:r>
      <w:r w:rsidR="007E418F" w:rsidRPr="00F41BFA">
        <w:rPr>
          <w:sz w:val="22"/>
          <w:lang w:eastAsia="en-US"/>
        </w:rPr>
        <w:t xml:space="preserve"> a numeric area code</w:t>
      </w:r>
      <w:r w:rsidR="005A2B87" w:rsidRPr="00F41BFA">
        <w:rPr>
          <w:sz w:val="22"/>
          <w:lang w:eastAsia="en-US"/>
        </w:rPr>
        <w:t xml:space="preserve">, which appeared to be from outside the UK, were excluded from </w:t>
      </w:r>
      <w:r w:rsidR="007565B0" w:rsidRPr="00F41BFA">
        <w:rPr>
          <w:sz w:val="22"/>
          <w:lang w:eastAsia="en-US"/>
        </w:rPr>
        <w:t xml:space="preserve">analyses </w:t>
      </w:r>
      <w:r w:rsidR="005A2B87" w:rsidRPr="00F41BFA">
        <w:rPr>
          <w:sz w:val="22"/>
          <w:lang w:eastAsia="en-US"/>
        </w:rPr>
        <w:t xml:space="preserve">(n = 17). Participants that </w:t>
      </w:r>
      <w:r w:rsidR="007E418F" w:rsidRPr="00F41BFA">
        <w:rPr>
          <w:sz w:val="22"/>
          <w:lang w:eastAsia="en-US"/>
        </w:rPr>
        <w:t>did not enter any location data were included</w:t>
      </w:r>
      <w:r w:rsidR="003C6FAC" w:rsidRPr="00F41BFA">
        <w:rPr>
          <w:sz w:val="22"/>
          <w:lang w:eastAsia="en-US"/>
        </w:rPr>
        <w:t>.</w:t>
      </w:r>
      <w:r w:rsidR="007E418F" w:rsidRPr="00F41BFA">
        <w:rPr>
          <w:sz w:val="22"/>
          <w:lang w:eastAsia="en-US"/>
        </w:rPr>
        <w:t xml:space="preserve"> </w:t>
      </w:r>
      <w:r w:rsidR="003C6FAC" w:rsidRPr="00F41BFA">
        <w:rPr>
          <w:sz w:val="22"/>
          <w:lang w:eastAsia="en-US"/>
        </w:rPr>
        <w:t>T</w:t>
      </w:r>
      <w:r w:rsidR="007E418F" w:rsidRPr="00F41BFA">
        <w:rPr>
          <w:sz w:val="22"/>
          <w:lang w:eastAsia="en-US"/>
        </w:rPr>
        <w:t xml:space="preserve">hese participants met screening criteria for </w:t>
      </w:r>
      <w:r w:rsidR="00B15FCB" w:rsidRPr="00F41BFA">
        <w:rPr>
          <w:sz w:val="22"/>
          <w:lang w:eastAsia="en-US"/>
        </w:rPr>
        <w:t>chronic pain</w:t>
      </w:r>
      <w:r w:rsidR="003C6FAC" w:rsidRPr="00F41BFA">
        <w:rPr>
          <w:sz w:val="22"/>
          <w:lang w:eastAsia="en-US"/>
        </w:rPr>
        <w:t xml:space="preserve">, </w:t>
      </w:r>
      <w:r w:rsidR="005A2B87" w:rsidRPr="00F41BFA">
        <w:rPr>
          <w:sz w:val="22"/>
          <w:lang w:eastAsia="en-US"/>
        </w:rPr>
        <w:t>and</w:t>
      </w:r>
      <w:r w:rsidR="007E418F" w:rsidRPr="00F41BFA">
        <w:rPr>
          <w:sz w:val="22"/>
          <w:lang w:eastAsia="en-US"/>
        </w:rPr>
        <w:t xml:space="preserve"> any contributions </w:t>
      </w:r>
      <w:r w:rsidR="003C6FAC" w:rsidRPr="00F41BFA">
        <w:rPr>
          <w:sz w:val="22"/>
          <w:lang w:eastAsia="en-US"/>
        </w:rPr>
        <w:t>remained potentially useful</w:t>
      </w:r>
      <w:r w:rsidR="007E418F" w:rsidRPr="00F41BFA">
        <w:rPr>
          <w:sz w:val="22"/>
          <w:lang w:eastAsia="en-US"/>
        </w:rPr>
        <w:t>.</w:t>
      </w:r>
      <w:r w:rsidR="007565B0" w:rsidRPr="00F41BFA">
        <w:rPr>
          <w:sz w:val="22"/>
          <w:lang w:eastAsia="en-US"/>
        </w:rPr>
        <w:t xml:space="preserve"> There were eight matched postcodes by district, four of which were cross-matches between the parent and adolescent groups.</w:t>
      </w:r>
      <w:r w:rsidR="00E36CAC" w:rsidRPr="00F41BFA">
        <w:rPr>
          <w:sz w:val="22"/>
          <w:lang w:eastAsia="en-US"/>
        </w:rPr>
        <w:t xml:space="preserve"> T</w:t>
      </w:r>
      <w:r w:rsidR="00B102C6" w:rsidRPr="00F41BFA">
        <w:rPr>
          <w:sz w:val="22"/>
          <w:lang w:eastAsia="en-US"/>
        </w:rPr>
        <w:t>hese matches</w:t>
      </w:r>
      <w:r w:rsidR="00E36CAC" w:rsidRPr="00F41BFA">
        <w:rPr>
          <w:sz w:val="22"/>
          <w:lang w:eastAsia="en-US"/>
        </w:rPr>
        <w:t xml:space="preserve"> may or may not have been adolescent-</w:t>
      </w:r>
      <w:r w:rsidR="00E36CAC" w:rsidRPr="00F41BFA">
        <w:rPr>
          <w:sz w:val="22"/>
          <w:lang w:eastAsia="en-US"/>
        </w:rPr>
        <w:lastRenderedPageBreak/>
        <w:t>parent dyads</w:t>
      </w:r>
      <w:r w:rsidR="00B102C6" w:rsidRPr="00F41BFA">
        <w:rPr>
          <w:sz w:val="22"/>
          <w:lang w:eastAsia="en-US"/>
        </w:rPr>
        <w:t>. A</w:t>
      </w:r>
      <w:r w:rsidR="007565B0" w:rsidRPr="00F41BFA">
        <w:rPr>
          <w:sz w:val="22"/>
          <w:lang w:eastAsia="en-US"/>
        </w:rPr>
        <w:t>s this was unknown</w:t>
      </w:r>
      <w:r w:rsidR="00E36CAC" w:rsidRPr="00F41BFA">
        <w:rPr>
          <w:sz w:val="22"/>
          <w:lang w:eastAsia="en-US"/>
        </w:rPr>
        <w:t>,</w:t>
      </w:r>
      <w:r w:rsidR="007565B0" w:rsidRPr="00F41BFA">
        <w:rPr>
          <w:sz w:val="22"/>
          <w:lang w:eastAsia="en-US"/>
        </w:rPr>
        <w:t xml:space="preserve"> no additional measures were taken to account for</w:t>
      </w:r>
      <w:r w:rsidR="00E36CAC" w:rsidRPr="00F41BFA">
        <w:rPr>
          <w:sz w:val="22"/>
          <w:lang w:eastAsia="en-US"/>
        </w:rPr>
        <w:t xml:space="preserve"> </w:t>
      </w:r>
      <w:r w:rsidR="00B102C6" w:rsidRPr="00F41BFA">
        <w:rPr>
          <w:sz w:val="22"/>
          <w:lang w:eastAsia="en-US"/>
        </w:rPr>
        <w:t xml:space="preserve">this in data analyses. </w:t>
      </w:r>
    </w:p>
    <w:p w14:paraId="4DD871DE" w14:textId="3F345976" w:rsidR="00B35570" w:rsidRPr="00F41BFA" w:rsidRDefault="007565B0" w:rsidP="00C634F6">
      <w:pPr>
        <w:rPr>
          <w:sz w:val="22"/>
          <w:lang w:eastAsia="en-US"/>
        </w:rPr>
      </w:pPr>
      <w:r w:rsidRPr="00F41BFA">
        <w:rPr>
          <w:sz w:val="22"/>
          <w:lang w:eastAsia="en-US"/>
        </w:rPr>
        <w:t>Participant demographic and pain characteristic information from the UK sample is displayed in Table 1.</w:t>
      </w:r>
      <w:r w:rsidR="00C634F6" w:rsidRPr="00F41BFA">
        <w:rPr>
          <w:sz w:val="22"/>
          <w:lang w:eastAsia="en-US"/>
        </w:rPr>
        <w:t xml:space="preserve"> Most adolescents were aged 17 (n = 20) or 18 (n = 21) years old. </w:t>
      </w:r>
      <w:r w:rsidR="00B35570" w:rsidRPr="00F41BFA">
        <w:rPr>
          <w:sz w:val="22"/>
          <w:lang w:eastAsia="en-US"/>
        </w:rPr>
        <w:t>Participating parents and guardians were most commonly in the 36 to 55 years age category</w:t>
      </w:r>
      <w:r w:rsidR="00C634F6" w:rsidRPr="00F41BFA">
        <w:rPr>
          <w:sz w:val="22"/>
          <w:lang w:eastAsia="en-US"/>
        </w:rPr>
        <w:t xml:space="preserve"> (95.1%)</w:t>
      </w:r>
      <w:r w:rsidR="00B35570" w:rsidRPr="00F41BFA">
        <w:rPr>
          <w:sz w:val="22"/>
          <w:lang w:eastAsia="en-US"/>
        </w:rPr>
        <w:t>. Most adole</w:t>
      </w:r>
      <w:r w:rsidR="00C634F6" w:rsidRPr="00F41BFA">
        <w:rPr>
          <w:sz w:val="22"/>
          <w:lang w:eastAsia="en-US"/>
        </w:rPr>
        <w:t xml:space="preserve">scents identified as girls (94.4%). There were </w:t>
      </w:r>
      <w:r w:rsidR="00B35570" w:rsidRPr="00F41BFA">
        <w:rPr>
          <w:sz w:val="22"/>
          <w:lang w:eastAsia="en-US"/>
        </w:rPr>
        <w:t>three boys</w:t>
      </w:r>
      <w:r w:rsidR="00C634F6" w:rsidRPr="00F41BFA">
        <w:rPr>
          <w:sz w:val="22"/>
          <w:lang w:eastAsia="en-US"/>
        </w:rPr>
        <w:t>,</w:t>
      </w:r>
      <w:r w:rsidR="00B35570" w:rsidRPr="00F41BFA">
        <w:rPr>
          <w:sz w:val="22"/>
          <w:lang w:eastAsia="en-US"/>
        </w:rPr>
        <w:t xml:space="preserve"> and one </w:t>
      </w:r>
      <w:r w:rsidR="00C634F6" w:rsidRPr="00F41BFA">
        <w:rPr>
          <w:sz w:val="22"/>
          <w:lang w:eastAsia="en-US"/>
        </w:rPr>
        <w:t xml:space="preserve">person </w:t>
      </w:r>
      <w:r w:rsidR="00B35570" w:rsidRPr="00F41BFA">
        <w:rPr>
          <w:sz w:val="22"/>
          <w:lang w:eastAsia="en-US"/>
        </w:rPr>
        <w:t xml:space="preserve">did not identify with any gender category. </w:t>
      </w:r>
      <w:r w:rsidR="00C634F6" w:rsidRPr="00F41BFA">
        <w:rPr>
          <w:sz w:val="22"/>
          <w:lang w:eastAsia="en-US"/>
        </w:rPr>
        <w:t xml:space="preserve">All of the parents in this sample were women. </w:t>
      </w:r>
    </w:p>
    <w:p w14:paraId="2984E6AB" w14:textId="04525CAE" w:rsidR="005D5D76" w:rsidRPr="00F41BFA" w:rsidRDefault="00E66D9F" w:rsidP="00026725">
      <w:pPr>
        <w:rPr>
          <w:sz w:val="22"/>
          <w:lang w:eastAsia="en-US"/>
        </w:rPr>
      </w:pPr>
      <w:r w:rsidRPr="00F41BFA">
        <w:rPr>
          <w:sz w:val="22"/>
          <w:lang w:eastAsia="en-US"/>
        </w:rPr>
        <w:t>I</w:t>
      </w:r>
      <w:r w:rsidR="00C32700" w:rsidRPr="00F41BFA">
        <w:rPr>
          <w:sz w:val="22"/>
          <w:lang w:eastAsia="en-US"/>
        </w:rPr>
        <w:t>ndex</w:t>
      </w:r>
      <w:r w:rsidRPr="00F41BFA">
        <w:rPr>
          <w:sz w:val="22"/>
          <w:lang w:eastAsia="en-US"/>
        </w:rPr>
        <w:t xml:space="preserve"> of Multiple Deprivation (IMD) scores indicated that the sample </w:t>
      </w:r>
      <w:r w:rsidR="00BE410D" w:rsidRPr="00F41BFA">
        <w:rPr>
          <w:sz w:val="22"/>
          <w:lang w:eastAsia="en-US"/>
        </w:rPr>
        <w:t>were of varied socioeconomic status</w:t>
      </w:r>
      <w:r w:rsidR="008B3E2F" w:rsidRPr="00F41BFA">
        <w:rPr>
          <w:sz w:val="22"/>
          <w:lang w:eastAsia="en-US"/>
        </w:rPr>
        <w:t xml:space="preserve">. </w:t>
      </w:r>
      <w:r w:rsidR="00E55FA1" w:rsidRPr="00F41BFA">
        <w:rPr>
          <w:sz w:val="22"/>
          <w:lang w:eastAsia="en-US"/>
        </w:rPr>
        <w:t>The IMD ranks every neighbourhood in England from 1 (most deprived area) to 32844 (least deprived area)</w:t>
      </w:r>
      <w:r w:rsidR="00DA5C3E" w:rsidRPr="00F41BFA">
        <w:rPr>
          <w:sz w:val="22"/>
          <w:lang w:eastAsia="en-US"/>
        </w:rPr>
        <w:t xml:space="preserve">. </w:t>
      </w:r>
      <w:r w:rsidR="00E55FA1" w:rsidRPr="00F41BFA">
        <w:rPr>
          <w:sz w:val="22"/>
          <w:lang w:eastAsia="en-US"/>
        </w:rPr>
        <w:t>Neighbourhoods in Wales are ranked from 1 to 1909</w:t>
      </w:r>
      <w:r w:rsidR="00DA5C3E" w:rsidRPr="00F41BFA">
        <w:rPr>
          <w:sz w:val="22"/>
          <w:lang w:eastAsia="en-US"/>
        </w:rPr>
        <w:t>,</w:t>
      </w:r>
      <w:r w:rsidR="00E55FA1" w:rsidRPr="00F41BFA">
        <w:rPr>
          <w:sz w:val="22"/>
          <w:lang w:eastAsia="en-US"/>
        </w:rPr>
        <w:t xml:space="preserve"> and Scotland from 1 to 6976</w:t>
      </w:r>
      <w:r w:rsidR="00DA5C3E" w:rsidRPr="00F41BFA">
        <w:rPr>
          <w:sz w:val="22"/>
          <w:lang w:eastAsia="en-US"/>
        </w:rPr>
        <w:t xml:space="preserve">. Eighty participants in this sample were from England (IMD; M = 16521), two were from Wales (IMD; M = </w:t>
      </w:r>
      <w:r w:rsidR="003E5D82" w:rsidRPr="00F41BFA">
        <w:rPr>
          <w:sz w:val="22"/>
          <w:lang w:eastAsia="en-US"/>
        </w:rPr>
        <w:t>967</w:t>
      </w:r>
      <w:r w:rsidR="00DA5C3E" w:rsidRPr="00F41BFA">
        <w:rPr>
          <w:sz w:val="22"/>
          <w:lang w:eastAsia="en-US"/>
        </w:rPr>
        <w:t xml:space="preserve">), and seven from Scotland </w:t>
      </w:r>
      <w:r w:rsidR="008C27AB" w:rsidRPr="00F41BFA">
        <w:rPr>
          <w:sz w:val="22"/>
          <w:lang w:eastAsia="en-US"/>
        </w:rPr>
        <w:t>(</w:t>
      </w:r>
      <w:r w:rsidR="00DA5C3E" w:rsidRPr="00F41BFA">
        <w:rPr>
          <w:sz w:val="22"/>
          <w:lang w:eastAsia="en-US"/>
        </w:rPr>
        <w:t xml:space="preserve">IMD; </w:t>
      </w:r>
      <w:r w:rsidR="008C27AB" w:rsidRPr="00F41BFA">
        <w:rPr>
          <w:sz w:val="22"/>
          <w:lang w:eastAsia="en-US"/>
        </w:rPr>
        <w:t>M =</w:t>
      </w:r>
      <w:r w:rsidR="00303923" w:rsidRPr="00F41BFA">
        <w:rPr>
          <w:sz w:val="22"/>
          <w:lang w:eastAsia="en-US"/>
        </w:rPr>
        <w:t xml:space="preserve"> </w:t>
      </w:r>
      <w:r w:rsidR="008C27AB" w:rsidRPr="00F41BFA">
        <w:rPr>
          <w:sz w:val="22"/>
          <w:lang w:eastAsia="en-US"/>
        </w:rPr>
        <w:t>4796)</w:t>
      </w:r>
      <w:r w:rsidR="00E55FA1" w:rsidRPr="00F41BFA">
        <w:rPr>
          <w:sz w:val="22"/>
          <w:lang w:eastAsia="en-US"/>
        </w:rPr>
        <w:t xml:space="preserve">. IMD rank scores for this sample </w:t>
      </w:r>
      <w:r w:rsidR="00C32700" w:rsidRPr="00F41BFA">
        <w:rPr>
          <w:sz w:val="22"/>
          <w:lang w:eastAsia="en-US"/>
        </w:rPr>
        <w:t>ranged from 1388</w:t>
      </w:r>
      <w:r w:rsidR="00405912" w:rsidRPr="00F41BFA">
        <w:rPr>
          <w:sz w:val="22"/>
          <w:lang w:eastAsia="en-US"/>
        </w:rPr>
        <w:t xml:space="preserve"> out of </w:t>
      </w:r>
      <w:r w:rsidR="00C32700" w:rsidRPr="00F41BFA">
        <w:rPr>
          <w:sz w:val="22"/>
          <w:lang w:eastAsia="en-US"/>
        </w:rPr>
        <w:t>32844</w:t>
      </w:r>
      <w:r w:rsidR="00090E25" w:rsidRPr="00F41BFA">
        <w:rPr>
          <w:sz w:val="22"/>
          <w:lang w:eastAsia="en-US"/>
        </w:rPr>
        <w:t xml:space="preserve"> (</w:t>
      </w:r>
      <w:r w:rsidR="00E55FA1" w:rsidRPr="00F41BFA">
        <w:rPr>
          <w:sz w:val="22"/>
          <w:lang w:eastAsia="en-US"/>
        </w:rPr>
        <w:t>10%</w:t>
      </w:r>
      <w:r w:rsidR="00E33309" w:rsidRPr="00F41BFA">
        <w:rPr>
          <w:sz w:val="22"/>
          <w:lang w:eastAsia="en-US"/>
        </w:rPr>
        <w:t xml:space="preserve"> most deprived in </w:t>
      </w:r>
      <w:r w:rsidR="00C32700" w:rsidRPr="00F41BFA">
        <w:rPr>
          <w:sz w:val="22"/>
          <w:lang w:eastAsia="en-US"/>
        </w:rPr>
        <w:t>England</w:t>
      </w:r>
      <w:r w:rsidR="00C3391B" w:rsidRPr="00F41BFA">
        <w:rPr>
          <w:sz w:val="22"/>
          <w:lang w:eastAsia="en-US"/>
        </w:rPr>
        <w:t>) to 32472</w:t>
      </w:r>
      <w:r w:rsidR="00405912" w:rsidRPr="00F41BFA">
        <w:rPr>
          <w:sz w:val="22"/>
          <w:lang w:eastAsia="en-US"/>
        </w:rPr>
        <w:t xml:space="preserve"> out of </w:t>
      </w:r>
      <w:r w:rsidR="00600A3C" w:rsidRPr="00F41BFA">
        <w:rPr>
          <w:sz w:val="22"/>
          <w:lang w:eastAsia="en-US"/>
        </w:rPr>
        <w:t>32844</w:t>
      </w:r>
      <w:r w:rsidR="00C3391B" w:rsidRPr="00F41BFA">
        <w:rPr>
          <w:sz w:val="22"/>
          <w:lang w:eastAsia="en-US"/>
        </w:rPr>
        <w:t xml:space="preserve"> (</w:t>
      </w:r>
      <w:r w:rsidR="00E33309" w:rsidRPr="00F41BFA">
        <w:rPr>
          <w:sz w:val="22"/>
          <w:lang w:eastAsia="en-US"/>
        </w:rPr>
        <w:t>10% least deprived in</w:t>
      </w:r>
      <w:r w:rsidR="00DC50AF" w:rsidRPr="00F41BFA">
        <w:rPr>
          <w:sz w:val="22"/>
          <w:lang w:eastAsia="en-US"/>
        </w:rPr>
        <w:t xml:space="preserve"> </w:t>
      </w:r>
      <w:r w:rsidR="00C3391B" w:rsidRPr="00F41BFA">
        <w:rPr>
          <w:sz w:val="22"/>
          <w:lang w:eastAsia="en-US"/>
        </w:rPr>
        <w:t>England)</w:t>
      </w:r>
      <w:r w:rsidR="00E266E3" w:rsidRPr="00F41BFA">
        <w:rPr>
          <w:sz w:val="22"/>
          <w:lang w:eastAsia="en-US"/>
        </w:rPr>
        <w:t xml:space="preserve"> </w:t>
      </w:r>
      <w:r w:rsidR="00E266E3" w:rsidRPr="00F41BFA">
        <w:rPr>
          <w:sz w:val="22"/>
          <w:lang w:eastAsia="en-US"/>
        </w:rPr>
        <w:fldChar w:fldCharType="begin"/>
      </w:r>
      <w:r w:rsidR="00026725" w:rsidRPr="00F41BFA">
        <w:rPr>
          <w:sz w:val="22"/>
          <w:lang w:eastAsia="en-US"/>
        </w:rPr>
        <w:instrText xml:space="preserve"> ADDIN EN.CITE &lt;EndNote&gt;&lt;Cite&gt;&lt;Author&gt;Ministry of Housing&lt;/Author&gt;&lt;Year&gt;2019&lt;/Year&gt;&lt;RecNum&gt;29&lt;/RecNum&gt;&lt;DisplayText&gt;(36)&lt;/DisplayText&gt;&lt;record&gt;&lt;rec-number&gt;29&lt;/rec-number&gt;&lt;foreign-keys&gt;&lt;key app="EN" db-id="fzezxfsa7sx5sde520upzrzofe0xwzdfz29r" timestamp="1591547388"&gt;29&lt;/key&gt;&lt;/foreign-keys&gt;&lt;ref-type name="Government Document"&gt;46&lt;/ref-type&gt;&lt;contributors&gt;&lt;authors&gt;&lt;author&gt;Ministry of Housing, Communities and Local Government&lt;/author&gt;&lt;/authors&gt;&lt;/contributors&gt;&lt;titles&gt;&lt;title&gt;The English Indices of Deprivation 2019 - Frequently Asked Questions&lt;/title&gt;&lt;/titles&gt;&lt;dates&gt;&lt;year&gt;2019&lt;/year&gt;&lt;/dates&gt;&lt;pub-location&gt;United Kingdom&lt;/pub-location&gt;&lt;urls&gt;&lt;related-urls&gt;&lt;url&gt;https://assets.publishing.service.gov.uk/government/uploads/system/uploads/attachment_data/file/853811/IoD2019_FAQ_v4.pdf&lt;/url&gt;&lt;/related-urls&gt;&lt;/urls&gt;&lt;/record&gt;&lt;/Cite&gt;&lt;/EndNote&gt;</w:instrText>
      </w:r>
      <w:r w:rsidR="00E266E3" w:rsidRPr="00F41BFA">
        <w:rPr>
          <w:sz w:val="22"/>
          <w:lang w:eastAsia="en-US"/>
        </w:rPr>
        <w:fldChar w:fldCharType="separate"/>
      </w:r>
      <w:r w:rsidR="00026725" w:rsidRPr="00F41BFA">
        <w:rPr>
          <w:noProof/>
          <w:sz w:val="22"/>
          <w:lang w:eastAsia="en-US"/>
        </w:rPr>
        <w:t>(36)</w:t>
      </w:r>
      <w:r w:rsidR="00E266E3" w:rsidRPr="00F41BFA">
        <w:rPr>
          <w:sz w:val="22"/>
          <w:lang w:eastAsia="en-US"/>
        </w:rPr>
        <w:fldChar w:fldCharType="end"/>
      </w:r>
      <w:r w:rsidR="0006311B" w:rsidRPr="00F41BFA">
        <w:rPr>
          <w:sz w:val="22"/>
          <w:lang w:eastAsia="en-US"/>
        </w:rPr>
        <w:t xml:space="preserve">. </w:t>
      </w:r>
    </w:p>
    <w:p w14:paraId="6A8F15FC" w14:textId="19609DEA" w:rsidR="00E7694D" w:rsidRPr="00F41BFA" w:rsidRDefault="00F9055B" w:rsidP="00026725">
      <w:pPr>
        <w:rPr>
          <w:sz w:val="22"/>
          <w:lang w:eastAsia="en-US"/>
        </w:rPr>
      </w:pPr>
      <w:r w:rsidRPr="00F41BFA">
        <w:rPr>
          <w:sz w:val="22"/>
          <w:lang w:eastAsia="en-US"/>
        </w:rPr>
        <w:t xml:space="preserve">The most frequent pain type </w:t>
      </w:r>
      <w:r w:rsidR="00922E72" w:rsidRPr="00F41BFA">
        <w:rPr>
          <w:sz w:val="22"/>
          <w:lang w:eastAsia="en-US"/>
        </w:rPr>
        <w:t xml:space="preserve">reported </w:t>
      </w:r>
      <w:r w:rsidR="000F44D5" w:rsidRPr="00F41BFA">
        <w:rPr>
          <w:sz w:val="22"/>
          <w:lang w:eastAsia="en-US"/>
        </w:rPr>
        <w:t xml:space="preserve">by adolescents and parents </w:t>
      </w:r>
      <w:r w:rsidRPr="00F41BFA">
        <w:rPr>
          <w:sz w:val="22"/>
          <w:lang w:eastAsia="en-US"/>
        </w:rPr>
        <w:t>was musculoskeletal (M</w:t>
      </w:r>
      <w:r w:rsidR="000F44D5" w:rsidRPr="00F41BFA">
        <w:rPr>
          <w:sz w:val="22"/>
          <w:lang w:eastAsia="en-US"/>
        </w:rPr>
        <w:t xml:space="preserve">SK) pain (77.8% and 92.7%, respectively). </w:t>
      </w:r>
      <w:r w:rsidR="005619A1" w:rsidRPr="00F41BFA">
        <w:rPr>
          <w:sz w:val="22"/>
          <w:lang w:eastAsia="en-US"/>
        </w:rPr>
        <w:t>O</w:t>
      </w:r>
      <w:r w:rsidR="005D5D76" w:rsidRPr="00F41BFA">
        <w:rPr>
          <w:sz w:val="22"/>
          <w:lang w:eastAsia="en-US"/>
        </w:rPr>
        <w:t xml:space="preserve">ne parent selected cancer pain. </w:t>
      </w:r>
      <w:r w:rsidR="0043149E" w:rsidRPr="00F41BFA">
        <w:rPr>
          <w:sz w:val="22"/>
          <w:lang w:eastAsia="en-US"/>
        </w:rPr>
        <w:t>The majority of</w:t>
      </w:r>
      <w:r w:rsidR="005D5D76" w:rsidRPr="00F41BFA">
        <w:rPr>
          <w:sz w:val="22"/>
          <w:lang w:eastAsia="en-US"/>
        </w:rPr>
        <w:t xml:space="preserve"> adol</w:t>
      </w:r>
      <w:r w:rsidR="00EE7ECA" w:rsidRPr="00F41BFA">
        <w:rPr>
          <w:sz w:val="22"/>
          <w:lang w:eastAsia="en-US"/>
        </w:rPr>
        <w:t>escents had been experiencing chronic pain</w:t>
      </w:r>
      <w:r w:rsidR="005D5D76" w:rsidRPr="00F41BFA">
        <w:rPr>
          <w:sz w:val="22"/>
          <w:lang w:eastAsia="en-US"/>
        </w:rPr>
        <w:t xml:space="preserve"> for longer than a year, according to </w:t>
      </w:r>
      <w:r w:rsidR="00C539DB" w:rsidRPr="00F41BFA">
        <w:rPr>
          <w:sz w:val="22"/>
          <w:lang w:eastAsia="en-US"/>
        </w:rPr>
        <w:t>adolescent self-reports</w:t>
      </w:r>
      <w:r w:rsidR="005D5D76" w:rsidRPr="00F41BFA">
        <w:rPr>
          <w:sz w:val="22"/>
          <w:lang w:eastAsia="en-US"/>
        </w:rPr>
        <w:t xml:space="preserve"> </w:t>
      </w:r>
      <w:r w:rsidR="000D1C76" w:rsidRPr="00F41BFA">
        <w:rPr>
          <w:sz w:val="22"/>
          <w:lang w:eastAsia="en-US"/>
        </w:rPr>
        <w:t>(96.3</w:t>
      </w:r>
      <w:r w:rsidR="00F01578" w:rsidRPr="00F41BFA">
        <w:rPr>
          <w:sz w:val="22"/>
          <w:lang w:eastAsia="en-US"/>
        </w:rPr>
        <w:t xml:space="preserve">%) </w:t>
      </w:r>
      <w:r w:rsidR="005D5D76" w:rsidRPr="00F41BFA">
        <w:rPr>
          <w:sz w:val="22"/>
          <w:lang w:eastAsia="en-US"/>
        </w:rPr>
        <w:t>and parent</w:t>
      </w:r>
      <w:r w:rsidR="00C539DB" w:rsidRPr="00F41BFA">
        <w:rPr>
          <w:sz w:val="22"/>
          <w:lang w:eastAsia="en-US"/>
        </w:rPr>
        <w:t xml:space="preserve">-proxy reports </w:t>
      </w:r>
      <w:r w:rsidR="00BF0BFB" w:rsidRPr="00F41BFA">
        <w:rPr>
          <w:sz w:val="22"/>
          <w:lang w:eastAsia="en-US"/>
        </w:rPr>
        <w:t>(95.2</w:t>
      </w:r>
      <w:r w:rsidR="00F01578" w:rsidRPr="00F41BFA">
        <w:rPr>
          <w:sz w:val="22"/>
          <w:lang w:eastAsia="en-US"/>
        </w:rPr>
        <w:t>%)</w:t>
      </w:r>
      <w:r w:rsidR="00C539DB" w:rsidRPr="00F41BFA">
        <w:rPr>
          <w:sz w:val="22"/>
          <w:lang w:eastAsia="en-US"/>
        </w:rPr>
        <w:t>.</w:t>
      </w:r>
      <w:r w:rsidR="005D5D76" w:rsidRPr="00F41BFA">
        <w:rPr>
          <w:sz w:val="22"/>
          <w:lang w:eastAsia="en-US"/>
        </w:rPr>
        <w:t xml:space="preserve"> </w:t>
      </w:r>
      <w:r w:rsidR="00C539DB" w:rsidRPr="00F41BFA">
        <w:rPr>
          <w:sz w:val="22"/>
          <w:lang w:eastAsia="en-US"/>
        </w:rPr>
        <w:t>T</w:t>
      </w:r>
      <w:r w:rsidR="005D5D76" w:rsidRPr="00F41BFA">
        <w:rPr>
          <w:sz w:val="22"/>
          <w:lang w:eastAsia="en-US"/>
        </w:rPr>
        <w:t xml:space="preserve">he most commonly selected pain duration </w:t>
      </w:r>
      <w:r w:rsidR="00C539DB" w:rsidRPr="00F41BFA">
        <w:rPr>
          <w:sz w:val="22"/>
          <w:lang w:eastAsia="en-US"/>
        </w:rPr>
        <w:t xml:space="preserve">for both respondent groups </w:t>
      </w:r>
      <w:r w:rsidR="00732F9B" w:rsidRPr="00F41BFA">
        <w:rPr>
          <w:sz w:val="22"/>
          <w:lang w:eastAsia="en-US"/>
        </w:rPr>
        <w:t>was five-years or longer</w:t>
      </w:r>
      <w:r w:rsidR="00A416E1" w:rsidRPr="00F41BFA">
        <w:rPr>
          <w:sz w:val="22"/>
          <w:lang w:eastAsia="en-US"/>
        </w:rPr>
        <w:t xml:space="preserve"> (adolescents = 46.3%, parents = 48.7%)</w:t>
      </w:r>
      <w:r w:rsidR="00732F9B" w:rsidRPr="00F41BFA">
        <w:rPr>
          <w:sz w:val="22"/>
          <w:lang w:eastAsia="en-US"/>
        </w:rPr>
        <w:t>.</w:t>
      </w:r>
      <w:r w:rsidR="0028010A" w:rsidRPr="00F41BFA">
        <w:rPr>
          <w:sz w:val="22"/>
          <w:lang w:eastAsia="en-US"/>
        </w:rPr>
        <w:t xml:space="preserve"> </w:t>
      </w:r>
      <w:r w:rsidR="00AF2FA7" w:rsidRPr="00F41BFA">
        <w:rPr>
          <w:sz w:val="22"/>
          <w:lang w:eastAsia="en-US"/>
        </w:rPr>
        <w:t>T</w:t>
      </w:r>
      <w:r w:rsidR="0028010A" w:rsidRPr="00F41BFA">
        <w:rPr>
          <w:sz w:val="22"/>
          <w:lang w:eastAsia="en-US"/>
        </w:rPr>
        <w:t>he HRQL</w:t>
      </w:r>
      <w:r w:rsidR="009C07C6" w:rsidRPr="00F41BFA">
        <w:rPr>
          <w:sz w:val="22"/>
          <w:lang w:eastAsia="en-US"/>
        </w:rPr>
        <w:t xml:space="preserve"> total</w:t>
      </w:r>
      <w:r w:rsidR="0028010A" w:rsidRPr="00F41BFA">
        <w:rPr>
          <w:sz w:val="22"/>
          <w:lang w:eastAsia="en-US"/>
        </w:rPr>
        <w:t xml:space="preserve"> </w:t>
      </w:r>
      <w:r w:rsidR="009C07C6" w:rsidRPr="00F41BFA">
        <w:rPr>
          <w:sz w:val="22"/>
          <w:lang w:eastAsia="en-US"/>
        </w:rPr>
        <w:t xml:space="preserve">score </w:t>
      </w:r>
      <w:r w:rsidR="007439E0" w:rsidRPr="00F41BFA">
        <w:rPr>
          <w:sz w:val="22"/>
          <w:lang w:eastAsia="en-US"/>
        </w:rPr>
        <w:t>for</w:t>
      </w:r>
      <w:r w:rsidR="001825A1" w:rsidRPr="00F41BFA">
        <w:rPr>
          <w:sz w:val="22"/>
          <w:lang w:eastAsia="en-US"/>
        </w:rPr>
        <w:t xml:space="preserve"> this sample of adolescents with </w:t>
      </w:r>
      <w:r w:rsidR="00B15FCB" w:rsidRPr="00F41BFA">
        <w:rPr>
          <w:sz w:val="22"/>
          <w:lang w:eastAsia="en-US"/>
        </w:rPr>
        <w:t xml:space="preserve">chronic pain </w:t>
      </w:r>
      <w:r w:rsidR="005D10A8" w:rsidRPr="00F41BFA">
        <w:rPr>
          <w:sz w:val="22"/>
          <w:lang w:eastAsia="en-US"/>
        </w:rPr>
        <w:t xml:space="preserve">(self-reported M = </w:t>
      </w:r>
      <w:r w:rsidR="00BE5221" w:rsidRPr="00F41BFA">
        <w:rPr>
          <w:sz w:val="22"/>
          <w:lang w:eastAsia="en-US"/>
        </w:rPr>
        <w:t>30.14, SD = 12.85</w:t>
      </w:r>
      <w:r w:rsidR="005D10A8" w:rsidRPr="00F41BFA">
        <w:rPr>
          <w:sz w:val="22"/>
          <w:lang w:eastAsia="en-US"/>
        </w:rPr>
        <w:t xml:space="preserve">) </w:t>
      </w:r>
      <w:r w:rsidR="009C07C6" w:rsidRPr="00F41BFA">
        <w:rPr>
          <w:sz w:val="22"/>
          <w:lang w:eastAsia="en-US"/>
        </w:rPr>
        <w:t>was</w:t>
      </w:r>
      <w:r w:rsidR="00C14395" w:rsidRPr="00F41BFA">
        <w:rPr>
          <w:sz w:val="22"/>
          <w:lang w:eastAsia="en-US"/>
        </w:rPr>
        <w:t xml:space="preserve"> low compared to other recent</w:t>
      </w:r>
      <w:r w:rsidR="00D46EE8" w:rsidRPr="00F41BFA">
        <w:rPr>
          <w:sz w:val="22"/>
          <w:lang w:eastAsia="en-US"/>
        </w:rPr>
        <w:t xml:space="preserve"> studies </w:t>
      </w:r>
      <w:r w:rsidR="00CC59C2" w:rsidRPr="00F41BFA">
        <w:rPr>
          <w:sz w:val="22"/>
          <w:lang w:eastAsia="en-US"/>
        </w:rPr>
        <w:t>of adolescents with chronic pain</w:t>
      </w:r>
      <w:r w:rsidR="00D46EE8" w:rsidRPr="00F41BFA">
        <w:rPr>
          <w:sz w:val="22"/>
          <w:lang w:eastAsia="en-US"/>
        </w:rPr>
        <w:t xml:space="preserve"> </w:t>
      </w:r>
      <w:r w:rsidR="00D46EE8" w:rsidRPr="00F41BFA">
        <w:rPr>
          <w:sz w:val="22"/>
          <w:lang w:eastAsia="en-US"/>
        </w:rPr>
        <w:fldChar w:fldCharType="begin"/>
      </w:r>
      <w:r w:rsidR="00026725" w:rsidRPr="00F41BFA">
        <w:rPr>
          <w:sz w:val="22"/>
          <w:lang w:eastAsia="en-US"/>
        </w:rPr>
        <w:instrText xml:space="preserve"> ADDIN EN.CITE &lt;EndNote&gt;&lt;Cite&gt;&lt;Author&gt;Yetwin&lt;/Author&gt;&lt;Year&gt;2018&lt;/Year&gt;&lt;RecNum&gt;30&lt;/RecNum&gt;&lt;DisplayText&gt;(37)&lt;/DisplayText&gt;&lt;record&gt;&lt;rec-number&gt;30&lt;/rec-number&gt;&lt;foreign-keys&gt;&lt;key app="EN" db-id="fzezxfsa7sx5sde520upzrzofe0xwzdfz29r" timestamp="1591547388"&gt;30&lt;/key&gt;&lt;/foreign-keys&gt;&lt;ref-type name="Journal Article"&gt;17&lt;/ref-type&gt;&lt;contributors&gt;&lt;authors&gt;&lt;author&gt;Yetwin, Alexis K.&lt;/author&gt;&lt;author&gt;Mahrer, Nicole E.&lt;/author&gt;&lt;author&gt;John, Cindy&lt;/author&gt;&lt;author&gt;Gold, Jeffrey I.&lt;/author&gt;&lt;/authors&gt;&lt;/contributors&gt;&lt;titles&gt;&lt;title&gt;Does Pain Intensity Matter? The Relation between Coping and Quality of Life in Pediatric Patients with Chronic Pain&lt;/title&gt;&lt;secondary-title&gt;Journal of Pediatric Nursing&lt;/secondary-title&gt;&lt;/titles&gt;&lt;periodical&gt;&lt;full-title&gt;Journal of Pediatric Nursing&lt;/full-title&gt;&lt;/periodical&gt;&lt;pages&gt;7-13&lt;/pages&gt;&lt;volume&gt;40&lt;/volume&gt;&lt;keywords&gt;&lt;keyword&gt;Chronic pain&lt;/keyword&gt;&lt;keyword&gt;Coping&lt;/keyword&gt;&lt;keyword&gt;Quality of life&lt;/keyword&gt;&lt;keyword&gt;Children&lt;/keyword&gt;&lt;keyword&gt;Adolescents&lt;/keyword&gt;&lt;/keywords&gt;&lt;dates&gt;&lt;year&gt;2018&lt;/year&gt;&lt;pub-dates&gt;&lt;date&gt;2018/05/01/&lt;/date&gt;&lt;/pub-dates&gt;&lt;/dates&gt;&lt;isbn&gt;0882-5963&lt;/isbn&gt;&lt;urls&gt;&lt;related-urls&gt;&lt;url&gt;http://www.sciencedirect.com/science/article/pii/S0882596317304463&lt;/url&gt;&lt;/related-urls&gt;&lt;/urls&gt;&lt;electronic-resource-num&gt;https://doi.org/10.1016/j.pedn.2018.02.003&lt;/electronic-resource-num&gt;&lt;/record&gt;&lt;/Cite&gt;&lt;/EndNote&gt;</w:instrText>
      </w:r>
      <w:r w:rsidR="00D46EE8" w:rsidRPr="00F41BFA">
        <w:rPr>
          <w:sz w:val="22"/>
          <w:lang w:eastAsia="en-US"/>
        </w:rPr>
        <w:fldChar w:fldCharType="separate"/>
      </w:r>
      <w:r w:rsidR="00026725" w:rsidRPr="00F41BFA">
        <w:rPr>
          <w:noProof/>
          <w:sz w:val="22"/>
          <w:lang w:eastAsia="en-US"/>
        </w:rPr>
        <w:t>(37)</w:t>
      </w:r>
      <w:r w:rsidR="00D46EE8" w:rsidRPr="00F41BFA">
        <w:rPr>
          <w:sz w:val="22"/>
          <w:lang w:eastAsia="en-US"/>
        </w:rPr>
        <w:fldChar w:fldCharType="end"/>
      </w:r>
      <w:r w:rsidR="005D10A8" w:rsidRPr="00F41BFA">
        <w:rPr>
          <w:sz w:val="22"/>
          <w:lang w:eastAsia="en-US"/>
        </w:rPr>
        <w:t xml:space="preserve"> (self-reported M = 58.71, SD = 21.58), </w:t>
      </w:r>
      <w:r w:rsidR="005D10A8" w:rsidRPr="00F41BFA">
        <w:rPr>
          <w:i/>
          <w:iCs/>
          <w:sz w:val="22"/>
          <w:lang w:eastAsia="en-US"/>
        </w:rPr>
        <w:t>t</w:t>
      </w:r>
      <w:r w:rsidR="00966D64" w:rsidRPr="00F41BFA">
        <w:rPr>
          <w:sz w:val="22"/>
          <w:lang w:eastAsia="en-US"/>
        </w:rPr>
        <w:t>(</w:t>
      </w:r>
      <w:r w:rsidR="000528F6" w:rsidRPr="00F41BFA">
        <w:rPr>
          <w:sz w:val="22"/>
          <w:lang w:eastAsia="en-US"/>
        </w:rPr>
        <w:t>90</w:t>
      </w:r>
      <w:r w:rsidR="00C14395" w:rsidRPr="00F41BFA">
        <w:rPr>
          <w:sz w:val="22"/>
          <w:lang w:eastAsia="en-US"/>
        </w:rPr>
        <w:t xml:space="preserve">) </w:t>
      </w:r>
      <w:r w:rsidR="005D10A8" w:rsidRPr="00F41BFA">
        <w:rPr>
          <w:sz w:val="22"/>
          <w:lang w:eastAsia="en-US"/>
        </w:rPr>
        <w:t xml:space="preserve">= </w:t>
      </w:r>
      <w:r w:rsidR="000528F6" w:rsidRPr="00F41BFA">
        <w:rPr>
          <w:sz w:val="22"/>
          <w:lang w:eastAsia="en-US"/>
        </w:rPr>
        <w:t>-7.79</w:t>
      </w:r>
      <w:r w:rsidR="005D10A8" w:rsidRPr="00F41BFA">
        <w:rPr>
          <w:sz w:val="22"/>
          <w:lang w:eastAsia="en-US"/>
        </w:rPr>
        <w:t xml:space="preserve">, </w:t>
      </w:r>
      <w:r w:rsidR="005D10A8" w:rsidRPr="00F41BFA">
        <w:rPr>
          <w:i/>
          <w:iCs/>
          <w:sz w:val="22"/>
          <w:lang w:eastAsia="en-US"/>
        </w:rPr>
        <w:t xml:space="preserve">p </w:t>
      </w:r>
      <w:r w:rsidR="008D37AC" w:rsidRPr="00F41BFA">
        <w:rPr>
          <w:sz w:val="22"/>
          <w:lang w:eastAsia="en-US"/>
        </w:rPr>
        <w:t>&lt; .001</w:t>
      </w:r>
      <w:r w:rsidR="005D10A8" w:rsidRPr="00F41BFA">
        <w:rPr>
          <w:sz w:val="22"/>
          <w:lang w:eastAsia="en-US"/>
        </w:rPr>
        <w:t>;</w:t>
      </w:r>
      <w:r w:rsidR="0045241C" w:rsidRPr="00F41BFA">
        <w:rPr>
          <w:sz w:val="22"/>
          <w:lang w:eastAsia="en-US"/>
        </w:rPr>
        <w:t xml:space="preserve"> and </w:t>
      </w:r>
      <w:r w:rsidR="005D10A8" w:rsidRPr="00F41BFA">
        <w:rPr>
          <w:sz w:val="22"/>
          <w:lang w:eastAsia="en-US"/>
        </w:rPr>
        <w:t xml:space="preserve">very low compared </w:t>
      </w:r>
      <w:r w:rsidR="00B61AA4" w:rsidRPr="00F41BFA">
        <w:rPr>
          <w:sz w:val="22"/>
          <w:lang w:eastAsia="en-US"/>
        </w:rPr>
        <w:t xml:space="preserve">to </w:t>
      </w:r>
      <w:r w:rsidR="005D10A8" w:rsidRPr="00F41BFA">
        <w:rPr>
          <w:sz w:val="22"/>
          <w:lang w:eastAsia="en-US"/>
        </w:rPr>
        <w:t xml:space="preserve">a </w:t>
      </w:r>
      <w:r w:rsidR="0045241C" w:rsidRPr="00F41BFA">
        <w:rPr>
          <w:sz w:val="22"/>
          <w:lang w:eastAsia="en-US"/>
        </w:rPr>
        <w:t>healthy</w:t>
      </w:r>
      <w:r w:rsidR="005D10A8" w:rsidRPr="00F41BFA">
        <w:rPr>
          <w:sz w:val="22"/>
          <w:lang w:eastAsia="en-US"/>
        </w:rPr>
        <w:t xml:space="preserve"> 15-year-old sample</w:t>
      </w:r>
      <w:r w:rsidR="0045241C" w:rsidRPr="00F41BFA">
        <w:rPr>
          <w:sz w:val="22"/>
          <w:lang w:eastAsia="en-US"/>
        </w:rPr>
        <w:t xml:space="preserve"> </w:t>
      </w:r>
      <w:r w:rsidR="0045241C" w:rsidRPr="00F41BFA">
        <w:rPr>
          <w:sz w:val="22"/>
          <w:lang w:eastAsia="en-US"/>
        </w:rPr>
        <w:fldChar w:fldCharType="begin"/>
      </w:r>
      <w:r w:rsidR="00026725" w:rsidRPr="00F41BFA">
        <w:rPr>
          <w:sz w:val="22"/>
          <w:lang w:eastAsia="en-US"/>
        </w:rPr>
        <w:instrText xml:space="preserve"> ADDIN EN.CITE &lt;EndNote&gt;&lt;Cite&gt;&lt;Author&gt;Lam&lt;/Author&gt;&lt;Year&gt;2013&lt;/Year&gt;&lt;RecNum&gt;31&lt;/RecNum&gt;&lt;DisplayText&gt;(38)&lt;/DisplayText&gt;&lt;record&gt;&lt;rec-number&gt;31&lt;/rec-number&gt;&lt;foreign-keys&gt;&lt;key app="EN" db-id="fzezxfsa7sx5sde520upzrzofe0xwzdfz29r" timestamp="1591547388"&gt;31&lt;/key&gt;&lt;/foreign-keys&gt;&lt;ref-type name="Journal Article"&gt;17&lt;/ref-type&gt;&lt;contributors&gt;&lt;authors&gt;&lt;author&gt;Lam, Kenneth C.&lt;/author&gt;&lt;author&gt;Valier, Alison R. Snyder&lt;/author&gt;&lt;author&gt;Bay, R. Curtis&lt;/author&gt;&lt;author&gt;McLeod, Tamara C. Valovich&lt;/author&gt;&lt;/authors&gt;&lt;/contributors&gt;&lt;titles&gt;&lt;title&gt;A unique patient population? Health-related quality of life in adolescent athletes versus general, healthy adolescent individuals&lt;/title&gt;&lt;secondary-title&gt;Journal of athletic training&lt;/secondary-title&gt;&lt;alt-title&gt;J Athl Train&lt;/alt-title&gt;&lt;/titles&gt;&lt;periodical&gt;&lt;full-title&gt;Journal of athletic training&lt;/full-title&gt;&lt;abbr-1&gt;J Athl Train&lt;/abbr-1&gt;&lt;/periodical&gt;&lt;alt-periodical&gt;&lt;full-title&gt;Journal of athletic training&lt;/full-title&gt;&lt;abbr-1&gt;J Athl Train&lt;/abbr-1&gt;&lt;/alt-periodical&gt;&lt;pages&gt;233-241&lt;/pages&gt;&lt;volume&gt;48&lt;/volume&gt;&lt;number&gt;2&lt;/number&gt;&lt;edition&gt;2013/02/20&lt;/edition&gt;&lt;keywords&gt;&lt;keyword&gt;Adolescent&lt;/keyword&gt;&lt;keyword&gt;*Athletes&lt;/keyword&gt;&lt;keyword&gt;Cross-Sectional Studies&lt;/keyword&gt;&lt;keyword&gt;Female&lt;/keyword&gt;&lt;keyword&gt;Humans&lt;/keyword&gt;&lt;keyword&gt;Male&lt;/keyword&gt;&lt;keyword&gt;*Quality of Life&lt;/keyword&gt;&lt;keyword&gt;Reference Values&lt;/keyword&gt;&lt;keyword&gt;Surveys and Questionnaires&lt;/keyword&gt;&lt;/keywords&gt;&lt;dates&gt;&lt;year&gt;2013&lt;/year&gt;&lt;pub-dates&gt;&lt;date&gt;Mar-Apr&lt;/date&gt;&lt;/pub-dates&gt;&lt;/dates&gt;&lt;publisher&gt;National Athletic Trainers Association&lt;/publisher&gt;&lt;isbn&gt;1938-162X&amp;#xD;1062-6050&lt;/isbn&gt;&lt;accession-num&gt;23672388&lt;/accession-num&gt;&lt;urls&gt;&lt;related-urls&gt;&lt;url&gt;https://pubmed.ncbi.nlm.nih.gov/23672388&lt;/url&gt;&lt;url&gt;https://www.ncbi.nlm.nih.gov/pmc/articles/PMC3600926/&lt;/url&gt;&lt;/related-urls&gt;&lt;/urls&gt;&lt;electronic-resource-num&gt;10.4085/1062-6050-48.2.12&lt;/electronic-resource-num&gt;&lt;remote-database-name&gt;PubMed&lt;/remote-database-name&gt;&lt;language&gt;eng&lt;/language&gt;&lt;/record&gt;&lt;/Cite&gt;&lt;/EndNote&gt;</w:instrText>
      </w:r>
      <w:r w:rsidR="0045241C" w:rsidRPr="00F41BFA">
        <w:rPr>
          <w:sz w:val="22"/>
          <w:lang w:eastAsia="en-US"/>
        </w:rPr>
        <w:fldChar w:fldCharType="separate"/>
      </w:r>
      <w:r w:rsidR="00026725" w:rsidRPr="00F41BFA">
        <w:rPr>
          <w:noProof/>
          <w:sz w:val="22"/>
          <w:lang w:eastAsia="en-US"/>
        </w:rPr>
        <w:t>(38)</w:t>
      </w:r>
      <w:r w:rsidR="0045241C" w:rsidRPr="00F41BFA">
        <w:rPr>
          <w:sz w:val="22"/>
          <w:lang w:eastAsia="en-US"/>
        </w:rPr>
        <w:fldChar w:fldCharType="end"/>
      </w:r>
      <w:r w:rsidR="005D10A8" w:rsidRPr="00F41BFA">
        <w:rPr>
          <w:sz w:val="22"/>
          <w:lang w:eastAsia="en-US"/>
        </w:rPr>
        <w:t xml:space="preserve"> (self-reported M = 84.70, SD = 12.70), </w:t>
      </w:r>
      <w:r w:rsidR="00966D64" w:rsidRPr="00F41BFA">
        <w:rPr>
          <w:i/>
          <w:iCs/>
          <w:sz w:val="22"/>
          <w:lang w:eastAsia="en-US"/>
        </w:rPr>
        <w:t xml:space="preserve"> t</w:t>
      </w:r>
      <w:r w:rsidR="00AB7705" w:rsidRPr="00F41BFA">
        <w:rPr>
          <w:sz w:val="22"/>
          <w:lang w:eastAsia="en-US"/>
        </w:rPr>
        <w:t>(335</w:t>
      </w:r>
      <w:r w:rsidR="00966D64" w:rsidRPr="00F41BFA">
        <w:rPr>
          <w:sz w:val="22"/>
          <w:lang w:eastAsia="en-US"/>
        </w:rPr>
        <w:t>)</w:t>
      </w:r>
      <w:r w:rsidR="00C14395" w:rsidRPr="00F41BFA">
        <w:rPr>
          <w:sz w:val="22"/>
          <w:lang w:eastAsia="en-US"/>
        </w:rPr>
        <w:t xml:space="preserve"> </w:t>
      </w:r>
      <w:r w:rsidR="005D10A8" w:rsidRPr="00F41BFA">
        <w:rPr>
          <w:sz w:val="22"/>
          <w:lang w:eastAsia="en-US"/>
        </w:rPr>
        <w:t>=</w:t>
      </w:r>
      <w:r w:rsidR="00AB7705" w:rsidRPr="00F41BFA">
        <w:rPr>
          <w:sz w:val="22"/>
          <w:lang w:eastAsia="en-US"/>
        </w:rPr>
        <w:t xml:space="preserve"> -27.52</w:t>
      </w:r>
      <w:r w:rsidR="005D10A8" w:rsidRPr="00F41BFA">
        <w:rPr>
          <w:sz w:val="22"/>
          <w:lang w:eastAsia="en-US"/>
        </w:rPr>
        <w:t xml:space="preserve">, </w:t>
      </w:r>
      <w:r w:rsidR="005D10A8" w:rsidRPr="00F41BFA">
        <w:rPr>
          <w:i/>
          <w:iCs/>
          <w:sz w:val="22"/>
          <w:lang w:eastAsia="en-US"/>
        </w:rPr>
        <w:t xml:space="preserve">p </w:t>
      </w:r>
      <w:r w:rsidR="00966D64" w:rsidRPr="00F41BFA">
        <w:rPr>
          <w:sz w:val="22"/>
          <w:lang w:eastAsia="en-US"/>
        </w:rPr>
        <w:t>&lt;</w:t>
      </w:r>
      <w:r w:rsidR="005D10A8" w:rsidRPr="00F41BFA">
        <w:rPr>
          <w:sz w:val="22"/>
          <w:lang w:eastAsia="en-US"/>
        </w:rPr>
        <w:t xml:space="preserve">  </w:t>
      </w:r>
      <w:r w:rsidR="008D37AC" w:rsidRPr="00F41BFA">
        <w:rPr>
          <w:sz w:val="22"/>
          <w:lang w:eastAsia="en-US"/>
        </w:rPr>
        <w:t>.001</w:t>
      </w:r>
      <w:r w:rsidR="007439E0" w:rsidRPr="00F41BFA">
        <w:rPr>
          <w:sz w:val="22"/>
          <w:lang w:eastAsia="en-US"/>
        </w:rPr>
        <w:t>.</w:t>
      </w:r>
    </w:p>
    <w:p w14:paraId="74A2AA12" w14:textId="0E4B4655" w:rsidR="00AB7705" w:rsidRPr="00F41BFA" w:rsidRDefault="007439E0" w:rsidP="008A4C48">
      <w:pPr>
        <w:rPr>
          <w:sz w:val="22"/>
          <w:lang w:eastAsia="en-US"/>
        </w:rPr>
      </w:pPr>
      <w:r w:rsidRPr="00F41BFA">
        <w:rPr>
          <w:sz w:val="22"/>
          <w:lang w:eastAsia="en-US"/>
        </w:rPr>
        <w:t xml:space="preserve"> </w:t>
      </w:r>
    </w:p>
    <w:p w14:paraId="61194385" w14:textId="448B9102" w:rsidR="00F770FE" w:rsidRPr="00F41BFA" w:rsidRDefault="00F770FE" w:rsidP="00216EB1">
      <w:pPr>
        <w:pStyle w:val="Caption"/>
        <w:keepNext/>
        <w:spacing w:before="240"/>
        <w:rPr>
          <w:i w:val="0"/>
          <w:iCs w:val="0"/>
          <w:color w:val="auto"/>
          <w:sz w:val="22"/>
          <w:szCs w:val="22"/>
        </w:rPr>
      </w:pPr>
      <w:r w:rsidRPr="00F41BFA">
        <w:rPr>
          <w:i w:val="0"/>
          <w:iCs w:val="0"/>
          <w:color w:val="auto"/>
          <w:sz w:val="22"/>
          <w:szCs w:val="22"/>
        </w:rPr>
        <w:lastRenderedPageBreak/>
        <w:t xml:space="preserve">Table </w:t>
      </w:r>
      <w:r w:rsidRPr="00F41BFA">
        <w:rPr>
          <w:i w:val="0"/>
          <w:iCs w:val="0"/>
          <w:color w:val="auto"/>
          <w:sz w:val="22"/>
          <w:szCs w:val="22"/>
        </w:rPr>
        <w:fldChar w:fldCharType="begin"/>
      </w:r>
      <w:r w:rsidRPr="00F41BFA">
        <w:rPr>
          <w:i w:val="0"/>
          <w:iCs w:val="0"/>
          <w:color w:val="auto"/>
          <w:sz w:val="22"/>
          <w:szCs w:val="22"/>
        </w:rPr>
        <w:instrText xml:space="preserve"> SEQ Table \* ARABIC </w:instrText>
      </w:r>
      <w:r w:rsidRPr="00F41BFA">
        <w:rPr>
          <w:i w:val="0"/>
          <w:iCs w:val="0"/>
          <w:color w:val="auto"/>
          <w:sz w:val="22"/>
          <w:szCs w:val="22"/>
        </w:rPr>
        <w:fldChar w:fldCharType="separate"/>
      </w:r>
      <w:r w:rsidR="00335E7E" w:rsidRPr="00F41BFA">
        <w:rPr>
          <w:i w:val="0"/>
          <w:iCs w:val="0"/>
          <w:noProof/>
          <w:color w:val="auto"/>
          <w:sz w:val="22"/>
          <w:szCs w:val="22"/>
        </w:rPr>
        <w:t>1</w:t>
      </w:r>
      <w:r w:rsidRPr="00F41BFA">
        <w:rPr>
          <w:i w:val="0"/>
          <w:iCs w:val="0"/>
          <w:color w:val="auto"/>
          <w:sz w:val="22"/>
          <w:szCs w:val="22"/>
        </w:rPr>
        <w:fldChar w:fldCharType="end"/>
      </w:r>
      <w:r w:rsidR="00542D6E" w:rsidRPr="00F41BFA">
        <w:rPr>
          <w:i w:val="0"/>
          <w:iCs w:val="0"/>
          <w:color w:val="auto"/>
          <w:sz w:val="22"/>
          <w:szCs w:val="22"/>
        </w:rPr>
        <w:t>. D</w:t>
      </w:r>
      <w:r w:rsidRPr="00F41BFA">
        <w:rPr>
          <w:i w:val="0"/>
          <w:iCs w:val="0"/>
          <w:color w:val="auto"/>
          <w:sz w:val="22"/>
          <w:szCs w:val="22"/>
        </w:rPr>
        <w:t>emographic</w:t>
      </w:r>
      <w:r w:rsidR="00542D6E" w:rsidRPr="00F41BFA">
        <w:rPr>
          <w:i w:val="0"/>
          <w:iCs w:val="0"/>
          <w:color w:val="auto"/>
          <w:sz w:val="22"/>
          <w:szCs w:val="22"/>
        </w:rPr>
        <w:t xml:space="preserve"> and pain characteristics</w:t>
      </w:r>
      <w:r w:rsidR="0081658E" w:rsidRPr="00F41BFA">
        <w:rPr>
          <w:i w:val="0"/>
          <w:iCs w:val="0"/>
          <w:color w:val="auto"/>
          <w:sz w:val="22"/>
          <w:szCs w:val="22"/>
        </w:rPr>
        <w:t xml:space="preserve"> for ado</w:t>
      </w:r>
      <w:r w:rsidR="00181965" w:rsidRPr="00F41BFA">
        <w:rPr>
          <w:i w:val="0"/>
          <w:iCs w:val="0"/>
          <w:color w:val="auto"/>
          <w:sz w:val="22"/>
          <w:szCs w:val="22"/>
        </w:rPr>
        <w:t>lescent and parent participants</w:t>
      </w:r>
      <w:r w:rsidR="00C22BEE" w:rsidRPr="00F41BFA">
        <w:rPr>
          <w:i w:val="0"/>
          <w:iCs w:val="0"/>
          <w:color w:val="auto"/>
          <w:sz w:val="22"/>
          <w:szCs w:val="22"/>
        </w:rPr>
        <w:t>.</w:t>
      </w:r>
    </w:p>
    <w:tbl>
      <w:tblPr>
        <w:tblStyle w:val="PlainTable2"/>
        <w:tblW w:w="8931" w:type="dxa"/>
        <w:tblLook w:val="06A0" w:firstRow="1" w:lastRow="0" w:firstColumn="1" w:lastColumn="0" w:noHBand="1" w:noVBand="1"/>
      </w:tblPr>
      <w:tblGrid>
        <w:gridCol w:w="3119"/>
        <w:gridCol w:w="2906"/>
        <w:gridCol w:w="2906"/>
      </w:tblGrid>
      <w:tr w:rsidR="00F41BFA" w:rsidRPr="00F41BFA" w14:paraId="3A9459C6" w14:textId="23CA0974" w:rsidTr="00127E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6CFC12BA" w14:textId="230FD475" w:rsidR="00127E5B" w:rsidRPr="00F41BFA" w:rsidRDefault="00127E5B" w:rsidP="007D1785">
            <w:pPr>
              <w:spacing w:line="240" w:lineRule="auto"/>
              <w:jc w:val="center"/>
              <w:rPr>
                <w:b w:val="0"/>
                <w:bCs w:val="0"/>
                <w:sz w:val="22"/>
                <w:lang w:eastAsia="en-US"/>
              </w:rPr>
            </w:pPr>
          </w:p>
        </w:tc>
        <w:tc>
          <w:tcPr>
            <w:tcW w:w="2906" w:type="dxa"/>
          </w:tcPr>
          <w:p w14:paraId="1D675DA3" w14:textId="5799D04A" w:rsidR="00127E5B" w:rsidRPr="00F41BFA" w:rsidRDefault="001A43C3" w:rsidP="007D1785">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2"/>
                <w:lang w:eastAsia="en-US"/>
              </w:rPr>
            </w:pPr>
            <w:r w:rsidRPr="00F41BFA">
              <w:rPr>
                <w:b w:val="0"/>
                <w:bCs w:val="0"/>
                <w:sz w:val="22"/>
                <w:lang w:eastAsia="en-US"/>
              </w:rPr>
              <w:t>Adolescents (n = 54</w:t>
            </w:r>
            <w:r w:rsidR="00127E5B" w:rsidRPr="00F41BFA">
              <w:rPr>
                <w:b w:val="0"/>
                <w:bCs w:val="0"/>
                <w:sz w:val="22"/>
                <w:lang w:eastAsia="en-US"/>
              </w:rPr>
              <w:t>)</w:t>
            </w:r>
          </w:p>
        </w:tc>
        <w:tc>
          <w:tcPr>
            <w:tcW w:w="2906" w:type="dxa"/>
          </w:tcPr>
          <w:p w14:paraId="0202A584" w14:textId="46539561" w:rsidR="00127E5B" w:rsidRPr="00F41BFA" w:rsidRDefault="001A43C3" w:rsidP="007D1785">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2"/>
                <w:lang w:eastAsia="en-US"/>
              </w:rPr>
            </w:pPr>
            <w:r w:rsidRPr="00F41BFA">
              <w:rPr>
                <w:b w:val="0"/>
                <w:bCs w:val="0"/>
                <w:sz w:val="22"/>
                <w:lang w:eastAsia="en-US"/>
              </w:rPr>
              <w:t>Parents (n = 41</w:t>
            </w:r>
            <w:r w:rsidR="00127E5B" w:rsidRPr="00F41BFA">
              <w:rPr>
                <w:b w:val="0"/>
                <w:bCs w:val="0"/>
                <w:sz w:val="22"/>
                <w:lang w:eastAsia="en-US"/>
              </w:rPr>
              <w:t>)</w:t>
            </w:r>
          </w:p>
        </w:tc>
      </w:tr>
      <w:tr w:rsidR="00F41BFA" w:rsidRPr="00F41BFA" w14:paraId="237C7230" w14:textId="77777777" w:rsidTr="00127E5B">
        <w:trPr>
          <w:trHeight w:val="241"/>
        </w:trPr>
        <w:tc>
          <w:tcPr>
            <w:cnfStyle w:val="001000000000" w:firstRow="0" w:lastRow="0" w:firstColumn="1" w:lastColumn="0" w:oddVBand="0" w:evenVBand="0" w:oddHBand="0" w:evenHBand="0" w:firstRowFirstColumn="0" w:firstRowLastColumn="0" w:lastRowFirstColumn="0" w:lastRowLastColumn="0"/>
            <w:tcW w:w="3119" w:type="dxa"/>
          </w:tcPr>
          <w:p w14:paraId="439F2597" w14:textId="5E5D02D1" w:rsidR="00127E5B" w:rsidRPr="00F41BFA" w:rsidRDefault="00127E5B" w:rsidP="007D1785">
            <w:pPr>
              <w:spacing w:line="240" w:lineRule="auto"/>
              <w:rPr>
                <w:b w:val="0"/>
                <w:bCs w:val="0"/>
                <w:sz w:val="22"/>
                <w:lang w:eastAsia="en-US"/>
              </w:rPr>
            </w:pPr>
            <w:r w:rsidRPr="00F41BFA">
              <w:rPr>
                <w:b w:val="0"/>
                <w:bCs w:val="0"/>
                <w:sz w:val="22"/>
                <w:lang w:eastAsia="en-US"/>
              </w:rPr>
              <w:t>Age: 16 years (n) (%)</w:t>
            </w:r>
          </w:p>
        </w:tc>
        <w:tc>
          <w:tcPr>
            <w:tcW w:w="2906" w:type="dxa"/>
          </w:tcPr>
          <w:p w14:paraId="4B71DE6F" w14:textId="3010BF81" w:rsidR="00127E5B" w:rsidRPr="00F41BFA" w:rsidRDefault="00F103C4"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3 (24</w:t>
            </w:r>
            <w:r w:rsidR="00127E5B" w:rsidRPr="00F41BFA">
              <w:rPr>
                <w:sz w:val="22"/>
                <w:lang w:eastAsia="en-US"/>
              </w:rPr>
              <w:t>.1)</w:t>
            </w:r>
          </w:p>
        </w:tc>
        <w:tc>
          <w:tcPr>
            <w:tcW w:w="2906" w:type="dxa"/>
          </w:tcPr>
          <w:p w14:paraId="6A6F1439" w14:textId="3E0BEE89"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w:t>
            </w:r>
          </w:p>
        </w:tc>
      </w:tr>
      <w:tr w:rsidR="00F41BFA" w:rsidRPr="00F41BFA" w14:paraId="147BB70C" w14:textId="77777777" w:rsidTr="00127E5B">
        <w:tc>
          <w:tcPr>
            <w:cnfStyle w:val="001000000000" w:firstRow="0" w:lastRow="0" w:firstColumn="1" w:lastColumn="0" w:oddVBand="0" w:evenVBand="0" w:oddHBand="0" w:evenHBand="0" w:firstRowFirstColumn="0" w:firstRowLastColumn="0" w:lastRowFirstColumn="0" w:lastRowLastColumn="0"/>
            <w:tcW w:w="3119" w:type="dxa"/>
          </w:tcPr>
          <w:p w14:paraId="783570B4" w14:textId="56B0107C" w:rsidR="00127E5B" w:rsidRPr="00F41BFA" w:rsidRDefault="00127E5B" w:rsidP="007D1785">
            <w:pPr>
              <w:spacing w:line="240" w:lineRule="auto"/>
              <w:rPr>
                <w:b w:val="0"/>
                <w:bCs w:val="0"/>
                <w:sz w:val="22"/>
                <w:lang w:eastAsia="en-US"/>
              </w:rPr>
            </w:pPr>
            <w:r w:rsidRPr="00F41BFA">
              <w:rPr>
                <w:b w:val="0"/>
                <w:bCs w:val="0"/>
                <w:sz w:val="22"/>
                <w:lang w:eastAsia="en-US"/>
              </w:rPr>
              <w:t>Age: 17 years (n) (%)</w:t>
            </w:r>
          </w:p>
        </w:tc>
        <w:tc>
          <w:tcPr>
            <w:tcW w:w="2906" w:type="dxa"/>
          </w:tcPr>
          <w:p w14:paraId="35319E5B" w14:textId="62ED17D9" w:rsidR="00127E5B" w:rsidRPr="00F41BFA" w:rsidRDefault="00F103C4"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0 (37.0</w:t>
            </w:r>
            <w:r w:rsidR="00127E5B" w:rsidRPr="00F41BFA">
              <w:rPr>
                <w:sz w:val="22"/>
                <w:lang w:eastAsia="en-US"/>
              </w:rPr>
              <w:t>)</w:t>
            </w:r>
          </w:p>
        </w:tc>
        <w:tc>
          <w:tcPr>
            <w:tcW w:w="2906" w:type="dxa"/>
          </w:tcPr>
          <w:p w14:paraId="4B94D15D" w14:textId="71D2F35F"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w:t>
            </w:r>
          </w:p>
        </w:tc>
      </w:tr>
      <w:tr w:rsidR="00F41BFA" w:rsidRPr="00F41BFA" w14:paraId="2BD7B445" w14:textId="77777777" w:rsidTr="00127E5B">
        <w:tc>
          <w:tcPr>
            <w:cnfStyle w:val="001000000000" w:firstRow="0" w:lastRow="0" w:firstColumn="1" w:lastColumn="0" w:oddVBand="0" w:evenVBand="0" w:oddHBand="0" w:evenHBand="0" w:firstRowFirstColumn="0" w:firstRowLastColumn="0" w:lastRowFirstColumn="0" w:lastRowLastColumn="0"/>
            <w:tcW w:w="3119" w:type="dxa"/>
          </w:tcPr>
          <w:p w14:paraId="692A0AA5" w14:textId="1BEBFCC9" w:rsidR="00127E5B" w:rsidRPr="00F41BFA" w:rsidRDefault="00127E5B" w:rsidP="007D1785">
            <w:pPr>
              <w:spacing w:line="240" w:lineRule="auto"/>
              <w:rPr>
                <w:b w:val="0"/>
                <w:bCs w:val="0"/>
                <w:sz w:val="22"/>
                <w:lang w:eastAsia="en-US"/>
              </w:rPr>
            </w:pPr>
            <w:r w:rsidRPr="00F41BFA">
              <w:rPr>
                <w:b w:val="0"/>
                <w:bCs w:val="0"/>
                <w:sz w:val="22"/>
                <w:lang w:eastAsia="en-US"/>
              </w:rPr>
              <w:t>Age: 18 years (n) (%)</w:t>
            </w:r>
          </w:p>
        </w:tc>
        <w:tc>
          <w:tcPr>
            <w:tcW w:w="2906" w:type="dxa"/>
          </w:tcPr>
          <w:p w14:paraId="0CE73A21" w14:textId="35580816" w:rsidR="00127E5B" w:rsidRPr="00F41BFA" w:rsidRDefault="00F103C4"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1 (38.9</w:t>
            </w:r>
            <w:r w:rsidR="00127E5B" w:rsidRPr="00F41BFA">
              <w:rPr>
                <w:sz w:val="22"/>
                <w:lang w:eastAsia="en-US"/>
              </w:rPr>
              <w:t>)</w:t>
            </w:r>
          </w:p>
        </w:tc>
        <w:tc>
          <w:tcPr>
            <w:tcW w:w="2906" w:type="dxa"/>
          </w:tcPr>
          <w:p w14:paraId="1DADC3D4" w14:textId="420DC3DE"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w:t>
            </w:r>
          </w:p>
        </w:tc>
      </w:tr>
      <w:tr w:rsidR="00F41BFA" w:rsidRPr="00F41BFA" w14:paraId="01F23403" w14:textId="65700107" w:rsidTr="00127E5B">
        <w:tc>
          <w:tcPr>
            <w:cnfStyle w:val="001000000000" w:firstRow="0" w:lastRow="0" w:firstColumn="1" w:lastColumn="0" w:oddVBand="0" w:evenVBand="0" w:oddHBand="0" w:evenHBand="0" w:firstRowFirstColumn="0" w:firstRowLastColumn="0" w:lastRowFirstColumn="0" w:lastRowLastColumn="0"/>
            <w:tcW w:w="3119" w:type="dxa"/>
          </w:tcPr>
          <w:p w14:paraId="1AF60EDB" w14:textId="01343D06" w:rsidR="00127E5B" w:rsidRPr="00F41BFA" w:rsidRDefault="00127E5B" w:rsidP="007D1785">
            <w:pPr>
              <w:spacing w:line="240" w:lineRule="auto"/>
              <w:rPr>
                <w:b w:val="0"/>
                <w:bCs w:val="0"/>
                <w:sz w:val="22"/>
                <w:lang w:eastAsia="en-US"/>
              </w:rPr>
            </w:pPr>
            <w:r w:rsidRPr="00F41BFA">
              <w:rPr>
                <w:b w:val="0"/>
                <w:bCs w:val="0"/>
                <w:sz w:val="22"/>
                <w:lang w:eastAsia="en-US"/>
              </w:rPr>
              <w:t>Age: 18 to 35 years (n) (%)</w:t>
            </w:r>
          </w:p>
        </w:tc>
        <w:tc>
          <w:tcPr>
            <w:tcW w:w="2906" w:type="dxa"/>
          </w:tcPr>
          <w:p w14:paraId="6CA4B15C" w14:textId="6D3D87EF"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w:t>
            </w:r>
          </w:p>
        </w:tc>
        <w:tc>
          <w:tcPr>
            <w:tcW w:w="2906" w:type="dxa"/>
          </w:tcPr>
          <w:p w14:paraId="19C3A734" w14:textId="1FD00D00" w:rsidR="00127E5B" w:rsidRPr="00F41BFA" w:rsidRDefault="001A43C3"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 (2.4</w:t>
            </w:r>
            <w:r w:rsidR="00127E5B" w:rsidRPr="00F41BFA">
              <w:rPr>
                <w:sz w:val="22"/>
                <w:lang w:eastAsia="en-US"/>
              </w:rPr>
              <w:t>)</w:t>
            </w:r>
          </w:p>
        </w:tc>
      </w:tr>
      <w:tr w:rsidR="00F41BFA" w:rsidRPr="00F41BFA" w14:paraId="3DF2369C" w14:textId="0B424109" w:rsidTr="00127E5B">
        <w:tc>
          <w:tcPr>
            <w:cnfStyle w:val="001000000000" w:firstRow="0" w:lastRow="0" w:firstColumn="1" w:lastColumn="0" w:oddVBand="0" w:evenVBand="0" w:oddHBand="0" w:evenHBand="0" w:firstRowFirstColumn="0" w:firstRowLastColumn="0" w:lastRowFirstColumn="0" w:lastRowLastColumn="0"/>
            <w:tcW w:w="3119" w:type="dxa"/>
          </w:tcPr>
          <w:p w14:paraId="43C1FA75" w14:textId="7A60929F" w:rsidR="00127E5B" w:rsidRPr="00F41BFA" w:rsidRDefault="00127E5B" w:rsidP="007D1785">
            <w:pPr>
              <w:spacing w:line="240" w:lineRule="auto"/>
              <w:rPr>
                <w:b w:val="0"/>
                <w:bCs w:val="0"/>
                <w:sz w:val="22"/>
                <w:lang w:eastAsia="en-US"/>
              </w:rPr>
            </w:pPr>
            <w:r w:rsidRPr="00F41BFA">
              <w:rPr>
                <w:b w:val="0"/>
                <w:bCs w:val="0"/>
                <w:sz w:val="22"/>
                <w:lang w:eastAsia="en-US"/>
              </w:rPr>
              <w:t>Age: 36 to 55 years (n) (%)</w:t>
            </w:r>
          </w:p>
        </w:tc>
        <w:tc>
          <w:tcPr>
            <w:tcW w:w="2906" w:type="dxa"/>
          </w:tcPr>
          <w:p w14:paraId="03B22A29" w14:textId="1EB72BD9"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w:t>
            </w:r>
          </w:p>
        </w:tc>
        <w:tc>
          <w:tcPr>
            <w:tcW w:w="2906" w:type="dxa"/>
          </w:tcPr>
          <w:p w14:paraId="63FB622D" w14:textId="4015403F" w:rsidR="00127E5B" w:rsidRPr="00F41BFA" w:rsidRDefault="001A43C3" w:rsidP="001A43C3">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9</w:t>
            </w:r>
            <w:r w:rsidR="00127E5B" w:rsidRPr="00F41BFA">
              <w:rPr>
                <w:sz w:val="22"/>
                <w:lang w:eastAsia="en-US"/>
              </w:rPr>
              <w:t xml:space="preserve"> (</w:t>
            </w:r>
            <w:r w:rsidRPr="00F41BFA">
              <w:rPr>
                <w:sz w:val="22"/>
                <w:lang w:eastAsia="en-US"/>
              </w:rPr>
              <w:t>95.1</w:t>
            </w:r>
            <w:r w:rsidR="00127E5B" w:rsidRPr="00F41BFA">
              <w:rPr>
                <w:sz w:val="22"/>
                <w:lang w:eastAsia="en-US"/>
              </w:rPr>
              <w:t>)</w:t>
            </w:r>
          </w:p>
        </w:tc>
      </w:tr>
      <w:tr w:rsidR="00F41BFA" w:rsidRPr="00F41BFA" w14:paraId="771734BB" w14:textId="5550E587" w:rsidTr="00127E5B">
        <w:tc>
          <w:tcPr>
            <w:cnfStyle w:val="001000000000" w:firstRow="0" w:lastRow="0" w:firstColumn="1" w:lastColumn="0" w:oddVBand="0" w:evenVBand="0" w:oddHBand="0" w:evenHBand="0" w:firstRowFirstColumn="0" w:firstRowLastColumn="0" w:lastRowFirstColumn="0" w:lastRowLastColumn="0"/>
            <w:tcW w:w="3119" w:type="dxa"/>
          </w:tcPr>
          <w:p w14:paraId="1025D0F2" w14:textId="3FDFCEB3" w:rsidR="00127E5B" w:rsidRPr="00F41BFA" w:rsidRDefault="00127E5B" w:rsidP="007D1785">
            <w:pPr>
              <w:spacing w:line="240" w:lineRule="auto"/>
              <w:rPr>
                <w:b w:val="0"/>
                <w:bCs w:val="0"/>
                <w:sz w:val="22"/>
                <w:lang w:eastAsia="en-US"/>
              </w:rPr>
            </w:pPr>
            <w:r w:rsidRPr="00F41BFA">
              <w:rPr>
                <w:b w:val="0"/>
                <w:bCs w:val="0"/>
                <w:sz w:val="22"/>
                <w:lang w:eastAsia="en-US"/>
              </w:rPr>
              <w:t>Age: &gt; 55 years (n) (%)</w:t>
            </w:r>
          </w:p>
        </w:tc>
        <w:tc>
          <w:tcPr>
            <w:tcW w:w="2906" w:type="dxa"/>
          </w:tcPr>
          <w:p w14:paraId="15CD9854" w14:textId="0C6E6D7C"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w:t>
            </w:r>
          </w:p>
        </w:tc>
        <w:tc>
          <w:tcPr>
            <w:tcW w:w="2906" w:type="dxa"/>
          </w:tcPr>
          <w:p w14:paraId="05C1CE62" w14:textId="19E4FF0B" w:rsidR="00127E5B" w:rsidRPr="00F41BFA" w:rsidRDefault="001A43C3"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 (2.4</w:t>
            </w:r>
            <w:r w:rsidR="00127E5B" w:rsidRPr="00F41BFA">
              <w:rPr>
                <w:sz w:val="22"/>
                <w:lang w:eastAsia="en-US"/>
              </w:rPr>
              <w:t>)</w:t>
            </w:r>
          </w:p>
        </w:tc>
      </w:tr>
      <w:tr w:rsidR="00F41BFA" w:rsidRPr="00F41BFA" w14:paraId="4A6F208A" w14:textId="0B90BBB1" w:rsidTr="00127E5B">
        <w:tc>
          <w:tcPr>
            <w:cnfStyle w:val="001000000000" w:firstRow="0" w:lastRow="0" w:firstColumn="1" w:lastColumn="0" w:oddVBand="0" w:evenVBand="0" w:oddHBand="0" w:evenHBand="0" w:firstRowFirstColumn="0" w:firstRowLastColumn="0" w:lastRowFirstColumn="0" w:lastRowLastColumn="0"/>
            <w:tcW w:w="3119" w:type="dxa"/>
          </w:tcPr>
          <w:p w14:paraId="3D93757E" w14:textId="77777777" w:rsidR="00127E5B" w:rsidRPr="00F41BFA" w:rsidRDefault="00127E5B" w:rsidP="007D1785">
            <w:pPr>
              <w:spacing w:line="240" w:lineRule="auto"/>
              <w:rPr>
                <w:b w:val="0"/>
                <w:bCs w:val="0"/>
                <w:sz w:val="22"/>
                <w:u w:val="single"/>
                <w:lang w:eastAsia="en-US"/>
              </w:rPr>
            </w:pPr>
            <w:r w:rsidRPr="00F41BFA">
              <w:rPr>
                <w:b w:val="0"/>
                <w:bCs w:val="0"/>
                <w:sz w:val="22"/>
                <w:u w:val="single"/>
                <w:lang w:eastAsia="en-US"/>
              </w:rPr>
              <w:t>Birth sex (n) (%)</w:t>
            </w:r>
          </w:p>
          <w:p w14:paraId="7DB640F5" w14:textId="77777777" w:rsidR="00127E5B" w:rsidRPr="00F41BFA" w:rsidRDefault="00127E5B" w:rsidP="007D1785">
            <w:pPr>
              <w:spacing w:line="240" w:lineRule="auto"/>
              <w:rPr>
                <w:b w:val="0"/>
                <w:bCs w:val="0"/>
                <w:sz w:val="22"/>
                <w:lang w:eastAsia="en-US"/>
              </w:rPr>
            </w:pPr>
            <w:r w:rsidRPr="00F41BFA">
              <w:rPr>
                <w:b w:val="0"/>
                <w:bCs w:val="0"/>
                <w:sz w:val="22"/>
                <w:lang w:eastAsia="en-US"/>
              </w:rPr>
              <w:t xml:space="preserve">Male </w:t>
            </w:r>
          </w:p>
          <w:p w14:paraId="504EE46E" w14:textId="4C9DC32D" w:rsidR="00127E5B" w:rsidRPr="00F41BFA" w:rsidRDefault="00127E5B" w:rsidP="007D1785">
            <w:pPr>
              <w:spacing w:line="240" w:lineRule="auto"/>
              <w:rPr>
                <w:b w:val="0"/>
                <w:bCs w:val="0"/>
                <w:sz w:val="22"/>
                <w:lang w:eastAsia="en-US"/>
              </w:rPr>
            </w:pPr>
            <w:r w:rsidRPr="00F41BFA">
              <w:rPr>
                <w:b w:val="0"/>
                <w:bCs w:val="0"/>
                <w:sz w:val="22"/>
                <w:lang w:eastAsia="en-US"/>
              </w:rPr>
              <w:t>Female</w:t>
            </w:r>
          </w:p>
        </w:tc>
        <w:tc>
          <w:tcPr>
            <w:tcW w:w="2906" w:type="dxa"/>
          </w:tcPr>
          <w:p w14:paraId="3C2D6718" w14:textId="62BDDA59"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86E652C" w14:textId="5DEF5F75" w:rsidR="00127E5B" w:rsidRPr="00F41BFA" w:rsidRDefault="00604037"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 (5.6</w:t>
            </w:r>
            <w:r w:rsidR="00127E5B" w:rsidRPr="00F41BFA">
              <w:rPr>
                <w:sz w:val="22"/>
                <w:lang w:eastAsia="en-US"/>
              </w:rPr>
              <w:t>)</w:t>
            </w:r>
          </w:p>
          <w:p w14:paraId="7D9E4046" w14:textId="6AF0368E" w:rsidR="00127E5B" w:rsidRPr="00F41BFA" w:rsidRDefault="00604037"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51 (94.4</w:t>
            </w:r>
            <w:r w:rsidR="00127E5B" w:rsidRPr="00F41BFA">
              <w:rPr>
                <w:sz w:val="22"/>
                <w:lang w:eastAsia="en-US"/>
              </w:rPr>
              <w:t>)</w:t>
            </w:r>
          </w:p>
        </w:tc>
        <w:tc>
          <w:tcPr>
            <w:tcW w:w="2906" w:type="dxa"/>
          </w:tcPr>
          <w:p w14:paraId="452175DF" w14:textId="77777777"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4233D763" w14:textId="50B1F6FB"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4856F12D" w14:textId="46BCC028" w:rsidR="00127E5B" w:rsidRPr="00F41BFA" w:rsidRDefault="00F279E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41</w:t>
            </w:r>
            <w:r w:rsidR="00127E5B" w:rsidRPr="00F41BFA">
              <w:rPr>
                <w:sz w:val="22"/>
                <w:lang w:eastAsia="en-US"/>
              </w:rPr>
              <w:t xml:space="preserve"> (100)</w:t>
            </w:r>
          </w:p>
        </w:tc>
      </w:tr>
      <w:tr w:rsidR="00F41BFA" w:rsidRPr="00F41BFA" w14:paraId="621CE49F" w14:textId="15A928CC" w:rsidTr="00127E5B">
        <w:trPr>
          <w:trHeight w:val="1134"/>
        </w:trPr>
        <w:tc>
          <w:tcPr>
            <w:cnfStyle w:val="001000000000" w:firstRow="0" w:lastRow="0" w:firstColumn="1" w:lastColumn="0" w:oddVBand="0" w:evenVBand="0" w:oddHBand="0" w:evenHBand="0" w:firstRowFirstColumn="0" w:firstRowLastColumn="0" w:lastRowFirstColumn="0" w:lastRowLastColumn="0"/>
            <w:tcW w:w="3119" w:type="dxa"/>
          </w:tcPr>
          <w:p w14:paraId="0D8632E8" w14:textId="77777777" w:rsidR="00127E5B" w:rsidRPr="00F41BFA" w:rsidRDefault="00127E5B" w:rsidP="007D1785">
            <w:pPr>
              <w:spacing w:line="240" w:lineRule="auto"/>
              <w:rPr>
                <w:b w:val="0"/>
                <w:bCs w:val="0"/>
                <w:sz w:val="22"/>
                <w:u w:val="single"/>
                <w:lang w:eastAsia="en-US"/>
              </w:rPr>
            </w:pPr>
            <w:r w:rsidRPr="00F41BFA">
              <w:rPr>
                <w:b w:val="0"/>
                <w:bCs w:val="0"/>
                <w:sz w:val="22"/>
                <w:u w:val="single"/>
                <w:lang w:eastAsia="en-US"/>
              </w:rPr>
              <w:t>Gender (n) (%)</w:t>
            </w:r>
          </w:p>
          <w:p w14:paraId="42BC539D" w14:textId="78D921D7" w:rsidR="00127E5B" w:rsidRPr="00F41BFA" w:rsidRDefault="00F103C4" w:rsidP="007D1785">
            <w:pPr>
              <w:spacing w:line="240" w:lineRule="auto"/>
              <w:rPr>
                <w:b w:val="0"/>
                <w:bCs w:val="0"/>
                <w:sz w:val="22"/>
                <w:lang w:eastAsia="en-US"/>
              </w:rPr>
            </w:pPr>
            <w:r w:rsidRPr="00F41BFA">
              <w:rPr>
                <w:b w:val="0"/>
                <w:bCs w:val="0"/>
                <w:sz w:val="22"/>
                <w:lang w:eastAsia="en-US"/>
              </w:rPr>
              <w:t>Man</w:t>
            </w:r>
          </w:p>
          <w:p w14:paraId="27F06403" w14:textId="549CFF78" w:rsidR="00127E5B" w:rsidRPr="00F41BFA" w:rsidRDefault="00F103C4" w:rsidP="007D1785">
            <w:pPr>
              <w:spacing w:line="240" w:lineRule="auto"/>
              <w:rPr>
                <w:b w:val="0"/>
                <w:bCs w:val="0"/>
                <w:sz w:val="22"/>
                <w:lang w:eastAsia="en-US"/>
              </w:rPr>
            </w:pPr>
            <w:r w:rsidRPr="00F41BFA">
              <w:rPr>
                <w:b w:val="0"/>
                <w:bCs w:val="0"/>
                <w:sz w:val="22"/>
                <w:lang w:eastAsia="en-US"/>
              </w:rPr>
              <w:t>Woman</w:t>
            </w:r>
          </w:p>
          <w:p w14:paraId="2601876C" w14:textId="67E2023F" w:rsidR="004E5BC5" w:rsidRPr="00F41BFA" w:rsidRDefault="004E5BC5" w:rsidP="007D1785">
            <w:pPr>
              <w:spacing w:line="240" w:lineRule="auto"/>
              <w:rPr>
                <w:b w:val="0"/>
                <w:bCs w:val="0"/>
                <w:sz w:val="22"/>
                <w:lang w:eastAsia="en-US"/>
              </w:rPr>
            </w:pPr>
            <w:r w:rsidRPr="00F41BFA">
              <w:rPr>
                <w:b w:val="0"/>
                <w:bCs w:val="0"/>
                <w:sz w:val="22"/>
                <w:lang w:eastAsia="en-US"/>
              </w:rPr>
              <w:t>Transgender</w:t>
            </w:r>
          </w:p>
          <w:p w14:paraId="6E282288" w14:textId="0F7A6BD2" w:rsidR="00127E5B" w:rsidRPr="00F41BFA" w:rsidRDefault="00DF5896" w:rsidP="00DF5896">
            <w:pPr>
              <w:spacing w:line="240" w:lineRule="auto"/>
              <w:rPr>
                <w:b w:val="0"/>
                <w:bCs w:val="0"/>
                <w:sz w:val="22"/>
                <w:lang w:eastAsia="en-US"/>
              </w:rPr>
            </w:pPr>
            <w:r w:rsidRPr="00F41BFA">
              <w:rPr>
                <w:b w:val="0"/>
                <w:bCs w:val="0"/>
                <w:sz w:val="22"/>
                <w:lang w:eastAsia="en-US"/>
              </w:rPr>
              <w:t>Does not identify as a man, woman, or transgender</w:t>
            </w:r>
          </w:p>
        </w:tc>
        <w:tc>
          <w:tcPr>
            <w:tcW w:w="2906" w:type="dxa"/>
          </w:tcPr>
          <w:p w14:paraId="0A89CBA9" w14:textId="77777777"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64335067" w14:textId="289EEEBC" w:rsidR="00127E5B" w:rsidRPr="00F41BFA" w:rsidRDefault="003E3B38"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 (3</w:t>
            </w:r>
            <w:r w:rsidR="00127E5B" w:rsidRPr="00F41BFA">
              <w:rPr>
                <w:sz w:val="22"/>
                <w:lang w:eastAsia="en-US"/>
              </w:rPr>
              <w:t>.7)</w:t>
            </w:r>
          </w:p>
          <w:p w14:paraId="56BDC926" w14:textId="2CF3A973" w:rsidR="00127E5B" w:rsidRPr="00F41BFA" w:rsidRDefault="003E3B38"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51 (94.4</w:t>
            </w:r>
            <w:r w:rsidR="00127E5B" w:rsidRPr="00F41BFA">
              <w:rPr>
                <w:sz w:val="22"/>
                <w:lang w:eastAsia="en-US"/>
              </w:rPr>
              <w:t>)</w:t>
            </w:r>
          </w:p>
          <w:p w14:paraId="1AB85FB8" w14:textId="61BA3CBE" w:rsidR="004E5BC5" w:rsidRPr="00F41BFA" w:rsidRDefault="004E5BC5"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14C1B8B0" w14:textId="22B53227" w:rsidR="00127E5B" w:rsidRPr="00F41BFA" w:rsidRDefault="003E3B38"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 (1.9</w:t>
            </w:r>
            <w:r w:rsidR="00127E5B" w:rsidRPr="00F41BFA">
              <w:rPr>
                <w:sz w:val="22"/>
                <w:lang w:eastAsia="en-US"/>
              </w:rPr>
              <w:t>)</w:t>
            </w:r>
          </w:p>
        </w:tc>
        <w:tc>
          <w:tcPr>
            <w:tcW w:w="2906" w:type="dxa"/>
          </w:tcPr>
          <w:p w14:paraId="25AAE03C" w14:textId="77777777"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7A6E61B4" w14:textId="643F7E77"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4BAB8DAE" w14:textId="63E6FDF8" w:rsidR="00127E5B" w:rsidRPr="00F41BFA" w:rsidRDefault="00C346AF" w:rsidP="00C346AF">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41 (100.0</w:t>
            </w:r>
            <w:r w:rsidR="00127E5B" w:rsidRPr="00F41BFA">
              <w:rPr>
                <w:sz w:val="22"/>
                <w:lang w:eastAsia="en-US"/>
              </w:rPr>
              <w:t>)</w:t>
            </w:r>
          </w:p>
          <w:p w14:paraId="2FAA0A4E" w14:textId="3EA55220" w:rsidR="004E5BC5" w:rsidRPr="00F41BFA" w:rsidRDefault="004E5BC5" w:rsidP="00C346AF">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66D70663" w14:textId="224F89E8"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tc>
      </w:tr>
      <w:tr w:rsidR="00F41BFA" w:rsidRPr="00F41BFA" w14:paraId="02DDD82E" w14:textId="2B44A445" w:rsidTr="00127E5B">
        <w:trPr>
          <w:trHeight w:val="3999"/>
        </w:trPr>
        <w:tc>
          <w:tcPr>
            <w:cnfStyle w:val="001000000000" w:firstRow="0" w:lastRow="0" w:firstColumn="1" w:lastColumn="0" w:oddVBand="0" w:evenVBand="0" w:oddHBand="0" w:evenHBand="0" w:firstRowFirstColumn="0" w:firstRowLastColumn="0" w:lastRowFirstColumn="0" w:lastRowLastColumn="0"/>
            <w:tcW w:w="3119" w:type="dxa"/>
          </w:tcPr>
          <w:p w14:paraId="059EDA05" w14:textId="6A64AE09" w:rsidR="00127E5B" w:rsidRPr="00F41BFA" w:rsidRDefault="00127E5B" w:rsidP="007D1785">
            <w:pPr>
              <w:spacing w:line="240" w:lineRule="auto"/>
              <w:rPr>
                <w:b w:val="0"/>
                <w:bCs w:val="0"/>
                <w:sz w:val="22"/>
                <w:u w:val="single"/>
                <w:lang w:eastAsia="en-US"/>
              </w:rPr>
            </w:pPr>
            <w:r w:rsidRPr="00F41BFA">
              <w:rPr>
                <w:b w:val="0"/>
                <w:bCs w:val="0"/>
                <w:sz w:val="22"/>
                <w:u w:val="single"/>
                <w:lang w:eastAsia="en-US"/>
              </w:rPr>
              <w:t>Chronic pain type</w:t>
            </w:r>
            <w:r w:rsidR="00CC24F8" w:rsidRPr="00F41BFA">
              <w:rPr>
                <w:b w:val="0"/>
                <w:bCs w:val="0"/>
                <w:sz w:val="22"/>
                <w:u w:val="single"/>
                <w:lang w:eastAsia="en-US"/>
              </w:rPr>
              <w:t xml:space="preserve"> </w:t>
            </w:r>
            <w:r w:rsidRPr="00F41BFA">
              <w:rPr>
                <w:b w:val="0"/>
                <w:bCs w:val="0"/>
                <w:sz w:val="22"/>
                <w:u w:val="single"/>
                <w:vertAlign w:val="superscript"/>
                <w:lang w:eastAsia="en-US"/>
              </w:rPr>
              <w:t>a</w:t>
            </w:r>
            <w:r w:rsidRPr="00F41BFA">
              <w:rPr>
                <w:b w:val="0"/>
                <w:bCs w:val="0"/>
                <w:sz w:val="22"/>
                <w:u w:val="single"/>
                <w:lang w:eastAsia="en-US"/>
              </w:rPr>
              <w:t xml:space="preserve"> (adolescent) (n) (%)</w:t>
            </w:r>
          </w:p>
          <w:p w14:paraId="47196480" w14:textId="2C597276" w:rsidR="00127E5B" w:rsidRPr="00F41BFA" w:rsidRDefault="00127E5B" w:rsidP="007D1785">
            <w:pPr>
              <w:spacing w:line="240" w:lineRule="auto"/>
              <w:rPr>
                <w:b w:val="0"/>
                <w:bCs w:val="0"/>
                <w:sz w:val="22"/>
                <w:lang w:eastAsia="en-US"/>
              </w:rPr>
            </w:pPr>
            <w:r w:rsidRPr="00F41BFA">
              <w:rPr>
                <w:b w:val="0"/>
                <w:bCs w:val="0"/>
                <w:sz w:val="22"/>
                <w:lang w:eastAsia="en-US"/>
              </w:rPr>
              <w:t>Primary pain</w:t>
            </w:r>
          </w:p>
          <w:p w14:paraId="7E88E9DC" w14:textId="442561D7" w:rsidR="00127E5B" w:rsidRPr="00F41BFA" w:rsidRDefault="00127E5B" w:rsidP="007D1785">
            <w:pPr>
              <w:spacing w:line="240" w:lineRule="auto"/>
              <w:rPr>
                <w:b w:val="0"/>
                <w:bCs w:val="0"/>
                <w:sz w:val="22"/>
                <w:lang w:eastAsia="en-US"/>
              </w:rPr>
            </w:pPr>
            <w:r w:rsidRPr="00F41BFA">
              <w:rPr>
                <w:b w:val="0"/>
                <w:bCs w:val="0"/>
                <w:sz w:val="22"/>
                <w:lang w:eastAsia="en-US"/>
              </w:rPr>
              <w:t>Cancer pain</w:t>
            </w:r>
          </w:p>
          <w:p w14:paraId="748E6CC3" w14:textId="5EBA6C67" w:rsidR="00127E5B" w:rsidRPr="00F41BFA" w:rsidRDefault="00127E5B" w:rsidP="007D1785">
            <w:pPr>
              <w:spacing w:line="240" w:lineRule="auto"/>
              <w:rPr>
                <w:b w:val="0"/>
                <w:bCs w:val="0"/>
                <w:sz w:val="22"/>
                <w:lang w:eastAsia="en-US"/>
              </w:rPr>
            </w:pPr>
            <w:r w:rsidRPr="00F41BFA">
              <w:rPr>
                <w:b w:val="0"/>
                <w:bCs w:val="0"/>
                <w:sz w:val="22"/>
                <w:lang w:eastAsia="en-US"/>
              </w:rPr>
              <w:t>Post-surgical pain (PSP)</w:t>
            </w:r>
          </w:p>
          <w:p w14:paraId="67C56C45" w14:textId="3A7D4A76" w:rsidR="00127E5B" w:rsidRPr="00F41BFA" w:rsidRDefault="00127E5B" w:rsidP="007D1785">
            <w:pPr>
              <w:spacing w:line="240" w:lineRule="auto"/>
              <w:rPr>
                <w:b w:val="0"/>
                <w:bCs w:val="0"/>
                <w:sz w:val="22"/>
                <w:lang w:eastAsia="en-US"/>
              </w:rPr>
            </w:pPr>
            <w:r w:rsidRPr="00F41BFA">
              <w:rPr>
                <w:b w:val="0"/>
                <w:bCs w:val="0"/>
                <w:sz w:val="22"/>
                <w:lang w:eastAsia="en-US"/>
              </w:rPr>
              <w:t>Neuropathic</w:t>
            </w:r>
          </w:p>
          <w:p w14:paraId="739E5978" w14:textId="3B2FD8F7" w:rsidR="00127E5B" w:rsidRPr="00F41BFA" w:rsidRDefault="00127E5B" w:rsidP="007D1785">
            <w:pPr>
              <w:spacing w:line="240" w:lineRule="auto"/>
              <w:rPr>
                <w:b w:val="0"/>
                <w:bCs w:val="0"/>
                <w:sz w:val="22"/>
                <w:lang w:eastAsia="en-US"/>
              </w:rPr>
            </w:pPr>
            <w:r w:rsidRPr="00F41BFA">
              <w:rPr>
                <w:b w:val="0"/>
                <w:bCs w:val="0"/>
                <w:sz w:val="22"/>
                <w:lang w:eastAsia="en-US"/>
              </w:rPr>
              <w:t>Headache/ orofacial</w:t>
            </w:r>
          </w:p>
          <w:p w14:paraId="35A35545" w14:textId="0747CA24" w:rsidR="00127E5B" w:rsidRPr="00F41BFA" w:rsidRDefault="00127E5B" w:rsidP="007D1785">
            <w:pPr>
              <w:spacing w:line="240" w:lineRule="auto"/>
              <w:rPr>
                <w:b w:val="0"/>
                <w:bCs w:val="0"/>
                <w:sz w:val="22"/>
                <w:lang w:eastAsia="en-US"/>
              </w:rPr>
            </w:pPr>
            <w:r w:rsidRPr="00F41BFA">
              <w:rPr>
                <w:b w:val="0"/>
                <w:bCs w:val="0"/>
                <w:sz w:val="22"/>
                <w:lang w:eastAsia="en-US"/>
              </w:rPr>
              <w:t>Visceral</w:t>
            </w:r>
          </w:p>
          <w:p w14:paraId="4394C753" w14:textId="3D6FF311" w:rsidR="00127E5B" w:rsidRPr="00F41BFA" w:rsidRDefault="00127E5B" w:rsidP="007D1785">
            <w:pPr>
              <w:spacing w:line="240" w:lineRule="auto"/>
              <w:rPr>
                <w:b w:val="0"/>
                <w:bCs w:val="0"/>
                <w:sz w:val="22"/>
                <w:lang w:eastAsia="en-US"/>
              </w:rPr>
            </w:pPr>
            <w:r w:rsidRPr="00F41BFA">
              <w:rPr>
                <w:b w:val="0"/>
                <w:bCs w:val="0"/>
                <w:sz w:val="22"/>
                <w:lang w:eastAsia="en-US"/>
              </w:rPr>
              <w:t>Musculoskeletal (MSK)</w:t>
            </w:r>
          </w:p>
        </w:tc>
        <w:tc>
          <w:tcPr>
            <w:tcW w:w="2906" w:type="dxa"/>
          </w:tcPr>
          <w:p w14:paraId="224068E9" w14:textId="333AB788" w:rsidR="004B0608" w:rsidRPr="00F41BFA" w:rsidRDefault="004B0608" w:rsidP="007D1785">
            <w:pPr>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3953A9A1" w14:textId="4EE9FDF7" w:rsidR="00127E5B" w:rsidRPr="00F41BFA" w:rsidRDefault="0024631E" w:rsidP="0024631E">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1</w:t>
            </w:r>
            <w:r w:rsidR="00127E5B" w:rsidRPr="00F41BFA">
              <w:rPr>
                <w:sz w:val="22"/>
                <w:lang w:eastAsia="en-US"/>
              </w:rPr>
              <w:t xml:space="preserve"> (</w:t>
            </w:r>
            <w:r w:rsidRPr="00F41BFA">
              <w:rPr>
                <w:sz w:val="22"/>
                <w:lang w:eastAsia="en-US"/>
              </w:rPr>
              <w:t>57.4</w:t>
            </w:r>
            <w:r w:rsidR="00127E5B" w:rsidRPr="00F41BFA">
              <w:rPr>
                <w:sz w:val="22"/>
                <w:lang w:eastAsia="en-US"/>
              </w:rPr>
              <w:t>)</w:t>
            </w:r>
          </w:p>
          <w:p w14:paraId="7DFD40DC" w14:textId="007C000F"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7EC85083" w14:textId="1FAE0A0B" w:rsidR="00127E5B" w:rsidRPr="00F41BFA" w:rsidRDefault="0024631E" w:rsidP="0024631E">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w:t>
            </w:r>
            <w:r w:rsidR="00127E5B" w:rsidRPr="00F41BFA">
              <w:rPr>
                <w:sz w:val="22"/>
                <w:lang w:eastAsia="en-US"/>
              </w:rPr>
              <w:t xml:space="preserve"> (</w:t>
            </w:r>
            <w:r w:rsidRPr="00F41BFA">
              <w:rPr>
                <w:sz w:val="22"/>
                <w:lang w:eastAsia="en-US"/>
              </w:rPr>
              <w:t>1.9)</w:t>
            </w:r>
          </w:p>
          <w:p w14:paraId="2965A4A7" w14:textId="69C876E6" w:rsidR="00127E5B" w:rsidRPr="00F41BFA" w:rsidRDefault="0024631E" w:rsidP="0024631E">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8</w:t>
            </w:r>
            <w:r w:rsidR="00127E5B" w:rsidRPr="00F41BFA">
              <w:rPr>
                <w:sz w:val="22"/>
                <w:lang w:eastAsia="en-US"/>
              </w:rPr>
              <w:t xml:space="preserve"> (</w:t>
            </w:r>
            <w:r w:rsidRPr="00F41BFA">
              <w:rPr>
                <w:sz w:val="22"/>
                <w:lang w:eastAsia="en-US"/>
              </w:rPr>
              <w:t>14.8</w:t>
            </w:r>
            <w:r w:rsidR="00127E5B" w:rsidRPr="00F41BFA">
              <w:rPr>
                <w:sz w:val="22"/>
                <w:lang w:eastAsia="en-US"/>
              </w:rPr>
              <w:t>)</w:t>
            </w:r>
          </w:p>
          <w:p w14:paraId="222FC11C" w14:textId="73B5D38B" w:rsidR="00127E5B" w:rsidRPr="00F41BFA" w:rsidRDefault="0024631E" w:rsidP="0024631E">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9</w:t>
            </w:r>
            <w:r w:rsidR="00127E5B" w:rsidRPr="00F41BFA">
              <w:rPr>
                <w:sz w:val="22"/>
                <w:lang w:eastAsia="en-US"/>
              </w:rPr>
              <w:t xml:space="preserve"> (</w:t>
            </w:r>
            <w:r w:rsidRPr="00F41BFA">
              <w:rPr>
                <w:sz w:val="22"/>
                <w:lang w:eastAsia="en-US"/>
              </w:rPr>
              <w:t>35.2</w:t>
            </w:r>
            <w:r w:rsidR="00127E5B" w:rsidRPr="00F41BFA">
              <w:rPr>
                <w:sz w:val="22"/>
                <w:lang w:eastAsia="en-US"/>
              </w:rPr>
              <w:t>)</w:t>
            </w:r>
          </w:p>
          <w:p w14:paraId="7EB330AF" w14:textId="56A82C5F" w:rsidR="00127E5B" w:rsidRPr="00F41BFA" w:rsidRDefault="0024631E" w:rsidP="0024631E">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7</w:t>
            </w:r>
            <w:r w:rsidR="00127E5B" w:rsidRPr="00F41BFA">
              <w:rPr>
                <w:sz w:val="22"/>
                <w:lang w:eastAsia="en-US"/>
              </w:rPr>
              <w:t xml:space="preserve"> (1</w:t>
            </w:r>
            <w:r w:rsidRPr="00F41BFA">
              <w:rPr>
                <w:sz w:val="22"/>
                <w:lang w:eastAsia="en-US"/>
              </w:rPr>
              <w:t>3.0</w:t>
            </w:r>
            <w:r w:rsidR="00127E5B" w:rsidRPr="00F41BFA">
              <w:rPr>
                <w:sz w:val="22"/>
                <w:lang w:eastAsia="en-US"/>
              </w:rPr>
              <w:t>)</w:t>
            </w:r>
          </w:p>
          <w:p w14:paraId="3DAF9957" w14:textId="63A323A7" w:rsidR="00127E5B" w:rsidRPr="00F41BFA" w:rsidRDefault="0024631E" w:rsidP="0024631E">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42</w:t>
            </w:r>
            <w:r w:rsidR="00127E5B" w:rsidRPr="00F41BFA">
              <w:rPr>
                <w:sz w:val="22"/>
                <w:lang w:eastAsia="en-US"/>
              </w:rPr>
              <w:t xml:space="preserve"> (</w:t>
            </w:r>
            <w:r w:rsidRPr="00F41BFA">
              <w:rPr>
                <w:sz w:val="22"/>
                <w:lang w:eastAsia="en-US"/>
              </w:rPr>
              <w:t>77.8</w:t>
            </w:r>
            <w:r w:rsidR="00127E5B" w:rsidRPr="00F41BFA">
              <w:rPr>
                <w:sz w:val="22"/>
                <w:lang w:eastAsia="en-US"/>
              </w:rPr>
              <w:t>)</w:t>
            </w:r>
          </w:p>
        </w:tc>
        <w:tc>
          <w:tcPr>
            <w:tcW w:w="2906" w:type="dxa"/>
          </w:tcPr>
          <w:p w14:paraId="72BBCE27" w14:textId="369CF1F5" w:rsidR="004B0608" w:rsidRPr="00F41BFA" w:rsidRDefault="004B0608" w:rsidP="007D1785">
            <w:pPr>
              <w:cnfStyle w:val="000000000000" w:firstRow="0" w:lastRow="0" w:firstColumn="0" w:lastColumn="0" w:oddVBand="0" w:evenVBand="0" w:oddHBand="0" w:evenHBand="0" w:firstRowFirstColumn="0" w:firstRowLastColumn="0" w:lastRowFirstColumn="0" w:lastRowLastColumn="0"/>
              <w:rPr>
                <w:sz w:val="22"/>
                <w:lang w:eastAsia="en-US"/>
              </w:rPr>
            </w:pPr>
          </w:p>
          <w:p w14:paraId="5F823492" w14:textId="4FDAE3E3" w:rsidR="00127E5B" w:rsidRPr="00F41BFA" w:rsidRDefault="0024631E"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1 (51.2</w:t>
            </w:r>
            <w:r w:rsidR="00127E5B" w:rsidRPr="00F41BFA">
              <w:rPr>
                <w:sz w:val="22"/>
                <w:lang w:eastAsia="en-US"/>
              </w:rPr>
              <w:t>)</w:t>
            </w:r>
          </w:p>
          <w:p w14:paraId="14B6F8CB" w14:textId="19C3F910" w:rsidR="00127E5B" w:rsidRPr="00F41BFA" w:rsidRDefault="0024631E"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 (2.4</w:t>
            </w:r>
            <w:r w:rsidR="00127E5B" w:rsidRPr="00F41BFA">
              <w:rPr>
                <w:sz w:val="22"/>
                <w:lang w:eastAsia="en-US"/>
              </w:rPr>
              <w:t>)</w:t>
            </w:r>
          </w:p>
          <w:p w14:paraId="686E997C" w14:textId="527DBADA"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 (2.</w:t>
            </w:r>
            <w:r w:rsidR="0024631E" w:rsidRPr="00F41BFA">
              <w:rPr>
                <w:sz w:val="22"/>
                <w:lang w:eastAsia="en-US"/>
              </w:rPr>
              <w:t>4</w:t>
            </w:r>
            <w:r w:rsidRPr="00F41BFA">
              <w:rPr>
                <w:sz w:val="22"/>
                <w:lang w:eastAsia="en-US"/>
              </w:rPr>
              <w:t>)</w:t>
            </w:r>
          </w:p>
          <w:p w14:paraId="4CEAFAA4" w14:textId="766F9D9C" w:rsidR="00127E5B" w:rsidRPr="00F41BFA" w:rsidRDefault="0024631E"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4</w:t>
            </w:r>
            <w:r w:rsidR="00127E5B" w:rsidRPr="00F41BFA">
              <w:rPr>
                <w:sz w:val="22"/>
                <w:lang w:eastAsia="en-US"/>
              </w:rPr>
              <w:t xml:space="preserve"> (</w:t>
            </w:r>
            <w:r w:rsidRPr="00F41BFA">
              <w:rPr>
                <w:sz w:val="22"/>
                <w:lang w:eastAsia="en-US"/>
              </w:rPr>
              <w:t>9.8</w:t>
            </w:r>
            <w:r w:rsidR="00127E5B" w:rsidRPr="00F41BFA">
              <w:rPr>
                <w:sz w:val="22"/>
                <w:lang w:eastAsia="en-US"/>
              </w:rPr>
              <w:t>)</w:t>
            </w:r>
          </w:p>
          <w:p w14:paraId="443A01D8" w14:textId="12E121D5" w:rsidR="00127E5B" w:rsidRPr="00F41BFA" w:rsidRDefault="0024631E"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9</w:t>
            </w:r>
            <w:r w:rsidR="00127E5B" w:rsidRPr="00F41BFA">
              <w:rPr>
                <w:sz w:val="22"/>
                <w:lang w:eastAsia="en-US"/>
              </w:rPr>
              <w:t xml:space="preserve"> (22</w:t>
            </w:r>
            <w:r w:rsidRPr="00F41BFA">
              <w:rPr>
                <w:sz w:val="22"/>
                <w:lang w:eastAsia="en-US"/>
              </w:rPr>
              <w:t>.0</w:t>
            </w:r>
            <w:r w:rsidR="00127E5B" w:rsidRPr="00F41BFA">
              <w:rPr>
                <w:sz w:val="22"/>
                <w:lang w:eastAsia="en-US"/>
              </w:rPr>
              <w:t>)</w:t>
            </w:r>
          </w:p>
          <w:p w14:paraId="2C6B6815" w14:textId="465D87BF" w:rsidR="00127E5B" w:rsidRPr="00F41BFA" w:rsidRDefault="0024631E"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5 (12.2</w:t>
            </w:r>
            <w:r w:rsidR="00127E5B" w:rsidRPr="00F41BFA">
              <w:rPr>
                <w:sz w:val="22"/>
                <w:lang w:eastAsia="en-US"/>
              </w:rPr>
              <w:t>)</w:t>
            </w:r>
          </w:p>
          <w:p w14:paraId="149A69E9" w14:textId="17C8CD22" w:rsidR="00127E5B" w:rsidRPr="00F41BFA" w:rsidRDefault="0024631E"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8 (92.7</w:t>
            </w:r>
            <w:r w:rsidR="00127E5B" w:rsidRPr="00F41BFA">
              <w:rPr>
                <w:sz w:val="22"/>
                <w:lang w:eastAsia="en-US"/>
              </w:rPr>
              <w:t>)</w:t>
            </w:r>
          </w:p>
        </w:tc>
      </w:tr>
      <w:tr w:rsidR="00F41BFA" w:rsidRPr="00F41BFA" w14:paraId="56FBE3D2" w14:textId="66DA51A4" w:rsidTr="00127E5B">
        <w:tc>
          <w:tcPr>
            <w:cnfStyle w:val="001000000000" w:firstRow="0" w:lastRow="0" w:firstColumn="1" w:lastColumn="0" w:oddVBand="0" w:evenVBand="0" w:oddHBand="0" w:evenHBand="0" w:firstRowFirstColumn="0" w:firstRowLastColumn="0" w:lastRowFirstColumn="0" w:lastRowLastColumn="0"/>
            <w:tcW w:w="3119" w:type="dxa"/>
          </w:tcPr>
          <w:p w14:paraId="5C520951" w14:textId="12F44037" w:rsidR="00127E5B" w:rsidRPr="00F41BFA" w:rsidRDefault="00127E5B" w:rsidP="007D1785">
            <w:pPr>
              <w:spacing w:line="240" w:lineRule="auto"/>
              <w:rPr>
                <w:b w:val="0"/>
                <w:bCs w:val="0"/>
                <w:sz w:val="22"/>
                <w:u w:val="single"/>
                <w:lang w:eastAsia="en-US"/>
              </w:rPr>
            </w:pPr>
            <w:r w:rsidRPr="00F41BFA">
              <w:rPr>
                <w:b w:val="0"/>
                <w:bCs w:val="0"/>
                <w:sz w:val="22"/>
                <w:u w:val="single"/>
                <w:lang w:eastAsia="en-US"/>
              </w:rPr>
              <w:t>Pain duration (adolescent) (n) (%)</w:t>
            </w:r>
          </w:p>
          <w:p w14:paraId="68D7DA97" w14:textId="4079C6F2" w:rsidR="00127E5B" w:rsidRPr="00F41BFA" w:rsidRDefault="00127E5B" w:rsidP="007D1785">
            <w:pPr>
              <w:spacing w:line="240" w:lineRule="auto"/>
              <w:rPr>
                <w:b w:val="0"/>
                <w:bCs w:val="0"/>
                <w:sz w:val="22"/>
                <w:lang w:eastAsia="en-US"/>
              </w:rPr>
            </w:pPr>
            <w:r w:rsidRPr="00F41BFA">
              <w:rPr>
                <w:rFonts w:cs="Arial"/>
                <w:b w:val="0"/>
                <w:bCs w:val="0"/>
                <w:sz w:val="22"/>
                <w:lang w:eastAsia="en-US"/>
              </w:rPr>
              <w:t>≥</w:t>
            </w:r>
            <w:r w:rsidRPr="00F41BFA">
              <w:rPr>
                <w:b w:val="0"/>
                <w:bCs w:val="0"/>
                <w:sz w:val="22"/>
                <w:lang w:eastAsia="en-US"/>
              </w:rPr>
              <w:t xml:space="preserve"> 3-months</w:t>
            </w:r>
          </w:p>
          <w:p w14:paraId="1AD219B1" w14:textId="75357ECF" w:rsidR="00127E5B" w:rsidRPr="00F41BFA" w:rsidRDefault="00127E5B" w:rsidP="007D1785">
            <w:pPr>
              <w:spacing w:line="240" w:lineRule="auto"/>
              <w:rPr>
                <w:b w:val="0"/>
                <w:bCs w:val="0"/>
                <w:sz w:val="22"/>
                <w:lang w:eastAsia="en-US"/>
              </w:rPr>
            </w:pPr>
            <w:r w:rsidRPr="00F41BFA">
              <w:rPr>
                <w:rFonts w:cs="Arial"/>
                <w:b w:val="0"/>
                <w:bCs w:val="0"/>
                <w:sz w:val="22"/>
                <w:lang w:eastAsia="en-US"/>
              </w:rPr>
              <w:t>≥</w:t>
            </w:r>
            <w:r w:rsidRPr="00F41BFA">
              <w:rPr>
                <w:b w:val="0"/>
                <w:bCs w:val="0"/>
                <w:sz w:val="22"/>
                <w:lang w:eastAsia="en-US"/>
              </w:rPr>
              <w:t xml:space="preserve"> 6-months</w:t>
            </w:r>
          </w:p>
          <w:p w14:paraId="0A35846A" w14:textId="77777777" w:rsidR="00127E5B" w:rsidRPr="00F41BFA" w:rsidRDefault="00127E5B" w:rsidP="007D1785">
            <w:pPr>
              <w:spacing w:line="240" w:lineRule="auto"/>
              <w:rPr>
                <w:b w:val="0"/>
                <w:bCs w:val="0"/>
                <w:sz w:val="22"/>
                <w:lang w:eastAsia="en-US"/>
              </w:rPr>
            </w:pPr>
            <w:r w:rsidRPr="00F41BFA">
              <w:rPr>
                <w:rFonts w:cs="Arial"/>
                <w:b w:val="0"/>
                <w:bCs w:val="0"/>
                <w:sz w:val="22"/>
                <w:lang w:eastAsia="en-US"/>
              </w:rPr>
              <w:t>≥</w:t>
            </w:r>
            <w:r w:rsidRPr="00F41BFA">
              <w:rPr>
                <w:b w:val="0"/>
                <w:bCs w:val="0"/>
                <w:sz w:val="22"/>
                <w:lang w:eastAsia="en-US"/>
              </w:rPr>
              <w:t xml:space="preserve"> 1-year</w:t>
            </w:r>
          </w:p>
          <w:p w14:paraId="55D71DB8" w14:textId="0B8C0233" w:rsidR="00127E5B" w:rsidRPr="00F41BFA" w:rsidRDefault="00127E5B" w:rsidP="007D1785">
            <w:pPr>
              <w:spacing w:line="240" w:lineRule="auto"/>
              <w:rPr>
                <w:b w:val="0"/>
                <w:bCs w:val="0"/>
                <w:sz w:val="22"/>
                <w:lang w:eastAsia="en-US"/>
              </w:rPr>
            </w:pPr>
            <w:r w:rsidRPr="00F41BFA">
              <w:rPr>
                <w:rFonts w:cs="Arial"/>
                <w:b w:val="0"/>
                <w:bCs w:val="0"/>
                <w:sz w:val="22"/>
                <w:lang w:eastAsia="en-US"/>
              </w:rPr>
              <w:lastRenderedPageBreak/>
              <w:t>≥</w:t>
            </w:r>
            <w:r w:rsidRPr="00F41BFA">
              <w:rPr>
                <w:b w:val="0"/>
                <w:bCs w:val="0"/>
                <w:sz w:val="22"/>
                <w:lang w:eastAsia="en-US"/>
              </w:rPr>
              <w:t xml:space="preserve"> 3-years</w:t>
            </w:r>
          </w:p>
          <w:p w14:paraId="436A5FED" w14:textId="5A14CCEB" w:rsidR="00127E5B" w:rsidRPr="00F41BFA" w:rsidRDefault="00127E5B" w:rsidP="003B59F2">
            <w:pPr>
              <w:spacing w:line="240" w:lineRule="auto"/>
              <w:rPr>
                <w:b w:val="0"/>
                <w:bCs w:val="0"/>
                <w:sz w:val="22"/>
                <w:lang w:eastAsia="en-US"/>
              </w:rPr>
            </w:pPr>
            <w:r w:rsidRPr="00F41BFA">
              <w:rPr>
                <w:rFonts w:cs="Arial"/>
                <w:b w:val="0"/>
                <w:bCs w:val="0"/>
                <w:sz w:val="22"/>
                <w:lang w:eastAsia="en-US"/>
              </w:rPr>
              <w:t>≥</w:t>
            </w:r>
            <w:r w:rsidR="003B59F2" w:rsidRPr="00F41BFA">
              <w:rPr>
                <w:b w:val="0"/>
                <w:bCs w:val="0"/>
                <w:sz w:val="22"/>
                <w:lang w:eastAsia="en-US"/>
              </w:rPr>
              <w:t xml:space="preserve"> 5-years</w:t>
            </w:r>
          </w:p>
        </w:tc>
        <w:tc>
          <w:tcPr>
            <w:tcW w:w="2906" w:type="dxa"/>
          </w:tcPr>
          <w:p w14:paraId="595252F2" w14:textId="4A9BA9C2" w:rsidR="004B0608" w:rsidRPr="00F41BFA" w:rsidRDefault="004B0608" w:rsidP="001C75E5">
            <w:pPr>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BD2F30D" w14:textId="6C18D269" w:rsidR="00127E5B" w:rsidRPr="00F41BFA" w:rsidRDefault="00D225E0"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 (3.7</w:t>
            </w:r>
            <w:r w:rsidR="00127E5B" w:rsidRPr="00F41BFA">
              <w:rPr>
                <w:sz w:val="22"/>
                <w:lang w:eastAsia="en-US"/>
              </w:rPr>
              <w:t>)</w:t>
            </w:r>
          </w:p>
          <w:p w14:paraId="4ACB47CC" w14:textId="3D239017"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4B436C55" w14:textId="0731950C" w:rsidR="00127E5B" w:rsidRPr="00F41BFA" w:rsidRDefault="002C45D8"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5</w:t>
            </w:r>
            <w:r w:rsidR="00127E5B" w:rsidRPr="00F41BFA">
              <w:rPr>
                <w:sz w:val="22"/>
                <w:lang w:eastAsia="en-US"/>
              </w:rPr>
              <w:t xml:space="preserve"> (</w:t>
            </w:r>
            <w:r w:rsidRPr="00F41BFA">
              <w:rPr>
                <w:sz w:val="22"/>
                <w:lang w:eastAsia="en-US"/>
              </w:rPr>
              <w:t>27.8</w:t>
            </w:r>
            <w:r w:rsidR="00127E5B" w:rsidRPr="00F41BFA">
              <w:rPr>
                <w:sz w:val="22"/>
                <w:lang w:eastAsia="en-US"/>
              </w:rPr>
              <w:t>)</w:t>
            </w:r>
          </w:p>
          <w:p w14:paraId="01C61339" w14:textId="744BB70F" w:rsidR="00127E5B" w:rsidRPr="00F41BFA" w:rsidRDefault="002C45D8"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lastRenderedPageBreak/>
              <w:t>12 (22.2</w:t>
            </w:r>
            <w:r w:rsidR="00127E5B" w:rsidRPr="00F41BFA">
              <w:rPr>
                <w:sz w:val="22"/>
                <w:lang w:eastAsia="en-US"/>
              </w:rPr>
              <w:t>)</w:t>
            </w:r>
          </w:p>
          <w:p w14:paraId="62EED59F" w14:textId="16154DF1" w:rsidR="00127E5B" w:rsidRPr="00F41BFA" w:rsidRDefault="002C45D8"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5 (46.3</w:t>
            </w:r>
            <w:r w:rsidR="00127E5B" w:rsidRPr="00F41BFA">
              <w:rPr>
                <w:sz w:val="22"/>
                <w:lang w:eastAsia="en-US"/>
              </w:rPr>
              <w:t>)</w:t>
            </w:r>
          </w:p>
        </w:tc>
        <w:tc>
          <w:tcPr>
            <w:tcW w:w="2906" w:type="dxa"/>
          </w:tcPr>
          <w:p w14:paraId="15B79057" w14:textId="77777777" w:rsidR="00127E5B" w:rsidRPr="00F41BFA" w:rsidRDefault="00127E5B" w:rsidP="001C75E5">
            <w:pPr>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6EF7D8CE" w14:textId="62B6695B" w:rsidR="00127E5B" w:rsidRPr="00F41BFA" w:rsidRDefault="00853678"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 (2.4</w:t>
            </w:r>
            <w:r w:rsidR="00127E5B" w:rsidRPr="00F41BFA">
              <w:rPr>
                <w:sz w:val="22"/>
                <w:lang w:eastAsia="en-US"/>
              </w:rPr>
              <w:t>)</w:t>
            </w:r>
          </w:p>
          <w:p w14:paraId="128B63B5" w14:textId="0EE98C63" w:rsidR="00127E5B" w:rsidRPr="00F41BFA" w:rsidRDefault="00853678"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 (2.4</w:t>
            </w:r>
            <w:r w:rsidR="00127E5B" w:rsidRPr="00F41BFA">
              <w:rPr>
                <w:sz w:val="22"/>
                <w:lang w:eastAsia="en-US"/>
              </w:rPr>
              <w:t>)</w:t>
            </w:r>
          </w:p>
          <w:p w14:paraId="68452D51" w14:textId="669341C0" w:rsidR="00127E5B" w:rsidRPr="00F41BFA" w:rsidRDefault="00853678"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6</w:t>
            </w:r>
            <w:r w:rsidR="00127E5B" w:rsidRPr="00F41BFA">
              <w:rPr>
                <w:sz w:val="22"/>
                <w:lang w:eastAsia="en-US"/>
              </w:rPr>
              <w:t xml:space="preserve"> (14.6)</w:t>
            </w:r>
          </w:p>
          <w:p w14:paraId="610268E3" w14:textId="1D8D1C37" w:rsidR="00127E5B" w:rsidRPr="00F41BFA" w:rsidRDefault="00853678"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lastRenderedPageBreak/>
              <w:t>13 (31.7</w:t>
            </w:r>
            <w:r w:rsidR="00127E5B" w:rsidRPr="00F41BFA">
              <w:rPr>
                <w:sz w:val="22"/>
                <w:lang w:eastAsia="en-US"/>
              </w:rPr>
              <w:t>)</w:t>
            </w:r>
          </w:p>
          <w:p w14:paraId="7F861C62" w14:textId="66E36B02" w:rsidR="00127E5B" w:rsidRPr="00F41BFA" w:rsidRDefault="00853678"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0</w:t>
            </w:r>
            <w:r w:rsidR="002C45D8" w:rsidRPr="00F41BFA">
              <w:rPr>
                <w:sz w:val="22"/>
                <w:lang w:eastAsia="en-US"/>
              </w:rPr>
              <w:t xml:space="preserve"> (4</w:t>
            </w:r>
            <w:r w:rsidRPr="00F41BFA">
              <w:rPr>
                <w:sz w:val="22"/>
                <w:lang w:eastAsia="en-US"/>
              </w:rPr>
              <w:t>8.8</w:t>
            </w:r>
            <w:r w:rsidR="00127E5B" w:rsidRPr="00F41BFA">
              <w:rPr>
                <w:sz w:val="22"/>
                <w:lang w:eastAsia="en-US"/>
              </w:rPr>
              <w:t>)</w:t>
            </w:r>
          </w:p>
        </w:tc>
      </w:tr>
      <w:tr w:rsidR="00F41BFA" w:rsidRPr="00F41BFA" w14:paraId="72146B04" w14:textId="77777777" w:rsidTr="00127E5B">
        <w:tc>
          <w:tcPr>
            <w:cnfStyle w:val="001000000000" w:firstRow="0" w:lastRow="0" w:firstColumn="1" w:lastColumn="0" w:oddVBand="0" w:evenVBand="0" w:oddHBand="0" w:evenHBand="0" w:firstRowFirstColumn="0" w:firstRowLastColumn="0" w:lastRowFirstColumn="0" w:lastRowLastColumn="0"/>
            <w:tcW w:w="3119" w:type="dxa"/>
            <w:shd w:val="clear" w:color="auto" w:fill="auto"/>
          </w:tcPr>
          <w:p w14:paraId="248A43E7" w14:textId="356A0D30" w:rsidR="00127E5B" w:rsidRPr="00F41BFA" w:rsidRDefault="00127E5B" w:rsidP="007D1785">
            <w:pPr>
              <w:spacing w:line="240" w:lineRule="auto"/>
              <w:rPr>
                <w:b w:val="0"/>
                <w:bCs w:val="0"/>
                <w:sz w:val="22"/>
                <w:u w:val="single"/>
                <w:lang w:eastAsia="en-US"/>
              </w:rPr>
            </w:pPr>
            <w:r w:rsidRPr="00F41BFA">
              <w:rPr>
                <w:b w:val="0"/>
                <w:bCs w:val="0"/>
                <w:sz w:val="22"/>
                <w:u w:val="single"/>
                <w:lang w:eastAsia="en-US"/>
              </w:rPr>
              <w:lastRenderedPageBreak/>
              <w:t>Pain intensity - BPI (adolescent) (M) (SD)</w:t>
            </w:r>
          </w:p>
          <w:p w14:paraId="4088BD15" w14:textId="373348D8" w:rsidR="00127E5B" w:rsidRPr="00F41BFA" w:rsidRDefault="00127E5B" w:rsidP="007D1785">
            <w:pPr>
              <w:spacing w:line="240" w:lineRule="auto"/>
              <w:rPr>
                <w:b w:val="0"/>
                <w:bCs w:val="0"/>
                <w:sz w:val="22"/>
                <w:lang w:eastAsia="en-US"/>
              </w:rPr>
            </w:pPr>
            <w:r w:rsidRPr="00F41BFA">
              <w:rPr>
                <w:b w:val="0"/>
                <w:bCs w:val="0"/>
                <w:sz w:val="22"/>
                <w:lang w:eastAsia="en-US"/>
              </w:rPr>
              <w:t>Worst in last 24 hours</w:t>
            </w:r>
          </w:p>
          <w:p w14:paraId="457E476E" w14:textId="4AD4E2F0" w:rsidR="00127E5B" w:rsidRPr="00F41BFA" w:rsidRDefault="00127E5B" w:rsidP="007D1785">
            <w:pPr>
              <w:spacing w:line="240" w:lineRule="auto"/>
              <w:rPr>
                <w:b w:val="0"/>
                <w:bCs w:val="0"/>
                <w:sz w:val="22"/>
                <w:lang w:eastAsia="en-US"/>
              </w:rPr>
            </w:pPr>
            <w:r w:rsidRPr="00F41BFA">
              <w:rPr>
                <w:b w:val="0"/>
                <w:bCs w:val="0"/>
                <w:sz w:val="22"/>
                <w:lang w:eastAsia="en-US"/>
              </w:rPr>
              <w:t>Least in last 24 hours</w:t>
            </w:r>
          </w:p>
          <w:p w14:paraId="76ABE42D" w14:textId="25F7127F" w:rsidR="00127E5B" w:rsidRPr="00F41BFA" w:rsidRDefault="00127E5B" w:rsidP="007D1785">
            <w:pPr>
              <w:spacing w:line="240" w:lineRule="auto"/>
              <w:rPr>
                <w:b w:val="0"/>
                <w:bCs w:val="0"/>
                <w:sz w:val="22"/>
                <w:lang w:eastAsia="en-US"/>
              </w:rPr>
            </w:pPr>
            <w:r w:rsidRPr="00F41BFA">
              <w:rPr>
                <w:b w:val="0"/>
                <w:bCs w:val="0"/>
                <w:sz w:val="22"/>
                <w:lang w:eastAsia="en-US"/>
              </w:rPr>
              <w:t>On average</w:t>
            </w:r>
          </w:p>
        </w:tc>
        <w:tc>
          <w:tcPr>
            <w:tcW w:w="2906" w:type="dxa"/>
          </w:tcPr>
          <w:p w14:paraId="3B5D8703" w14:textId="2C9D05A0" w:rsidR="00127E5B" w:rsidRPr="00F41BFA" w:rsidRDefault="00C301D5" w:rsidP="001C75E5">
            <w:pPr>
              <w:jc w:val="center"/>
              <w:cnfStyle w:val="000000000000" w:firstRow="0" w:lastRow="0" w:firstColumn="0" w:lastColumn="0" w:oddVBand="0" w:evenVBand="0" w:oddHBand="0" w:evenHBand="0" w:firstRowFirstColumn="0" w:firstRowLastColumn="0" w:lastRowFirstColumn="0" w:lastRowLastColumn="0"/>
              <w:rPr>
                <w:sz w:val="22"/>
                <w:u w:val="single"/>
                <w:lang w:eastAsia="en-US"/>
              </w:rPr>
            </w:pPr>
            <w:r w:rsidRPr="00F41BFA">
              <w:rPr>
                <w:sz w:val="22"/>
                <w:u w:val="single"/>
                <w:lang w:eastAsia="en-US"/>
              </w:rPr>
              <w:t>Adolescents (n = 51</w:t>
            </w:r>
            <w:r w:rsidR="00127E5B" w:rsidRPr="00F41BFA">
              <w:rPr>
                <w:sz w:val="22"/>
                <w:u w:val="single"/>
                <w:lang w:eastAsia="en-US"/>
              </w:rPr>
              <w:t>)</w:t>
            </w:r>
          </w:p>
          <w:p w14:paraId="7EFBA63C" w14:textId="1062A4A4" w:rsidR="00127E5B" w:rsidRPr="00F41BFA" w:rsidRDefault="00DB1DFA"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7.02 (1.33</w:t>
            </w:r>
            <w:r w:rsidR="00127E5B" w:rsidRPr="00F41BFA">
              <w:rPr>
                <w:sz w:val="22"/>
                <w:lang w:eastAsia="en-US"/>
              </w:rPr>
              <w:t>)</w:t>
            </w:r>
          </w:p>
          <w:p w14:paraId="0F7E46F9" w14:textId="3221574C" w:rsidR="00127E5B" w:rsidRPr="00F41BFA" w:rsidRDefault="00DB1DFA"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84 (1.77</w:t>
            </w:r>
            <w:r w:rsidR="00127E5B" w:rsidRPr="00F41BFA">
              <w:rPr>
                <w:sz w:val="22"/>
                <w:lang w:eastAsia="en-US"/>
              </w:rPr>
              <w:t>)</w:t>
            </w:r>
          </w:p>
          <w:p w14:paraId="0E31BE8B" w14:textId="34AAEBB3" w:rsidR="00127E5B" w:rsidRPr="00F41BFA" w:rsidRDefault="00DB1DFA"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5.59 (1.37</w:t>
            </w:r>
            <w:r w:rsidR="00127E5B" w:rsidRPr="00F41BFA">
              <w:rPr>
                <w:sz w:val="22"/>
                <w:lang w:eastAsia="en-US"/>
              </w:rPr>
              <w:t>)</w:t>
            </w:r>
          </w:p>
        </w:tc>
        <w:tc>
          <w:tcPr>
            <w:tcW w:w="2906" w:type="dxa"/>
          </w:tcPr>
          <w:p w14:paraId="51D6372B" w14:textId="338F4209" w:rsidR="00127E5B" w:rsidRPr="00F41BFA" w:rsidRDefault="00DB1DFA" w:rsidP="001C75E5">
            <w:pPr>
              <w:jc w:val="center"/>
              <w:cnfStyle w:val="000000000000" w:firstRow="0" w:lastRow="0" w:firstColumn="0" w:lastColumn="0" w:oddVBand="0" w:evenVBand="0" w:oddHBand="0" w:evenHBand="0" w:firstRowFirstColumn="0" w:firstRowLastColumn="0" w:lastRowFirstColumn="0" w:lastRowLastColumn="0"/>
              <w:rPr>
                <w:sz w:val="22"/>
                <w:u w:val="single"/>
                <w:lang w:eastAsia="en-US"/>
              </w:rPr>
            </w:pPr>
            <w:r w:rsidRPr="00F41BFA">
              <w:rPr>
                <w:sz w:val="22"/>
                <w:u w:val="single"/>
                <w:lang w:eastAsia="en-US"/>
              </w:rPr>
              <w:t>Parent-proxy (n = 41</w:t>
            </w:r>
            <w:r w:rsidR="00127E5B" w:rsidRPr="00F41BFA">
              <w:rPr>
                <w:sz w:val="22"/>
                <w:u w:val="single"/>
                <w:lang w:eastAsia="en-US"/>
              </w:rPr>
              <w:t>)</w:t>
            </w:r>
          </w:p>
          <w:p w14:paraId="3B10CFD6" w14:textId="160531A7" w:rsidR="00127E5B" w:rsidRPr="00F41BFA" w:rsidRDefault="00DB1DFA"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6.59 (1.69</w:t>
            </w:r>
            <w:r w:rsidR="00127E5B" w:rsidRPr="00F41BFA">
              <w:rPr>
                <w:sz w:val="22"/>
                <w:lang w:eastAsia="en-US"/>
              </w:rPr>
              <w:t>)</w:t>
            </w:r>
          </w:p>
          <w:p w14:paraId="4C4799E7" w14:textId="0C87FFA2" w:rsidR="00127E5B" w:rsidRPr="00F41BFA" w:rsidRDefault="00DB1DFA"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4.24 (2.46</w:t>
            </w:r>
            <w:r w:rsidR="00127E5B" w:rsidRPr="00F41BFA">
              <w:rPr>
                <w:sz w:val="22"/>
                <w:lang w:eastAsia="en-US"/>
              </w:rPr>
              <w:t>)</w:t>
            </w:r>
          </w:p>
          <w:p w14:paraId="0E1150E4" w14:textId="0EF71BF9" w:rsidR="00127E5B" w:rsidRPr="00F41BFA" w:rsidRDefault="00DB1DFA"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u w:val="single"/>
                <w:lang w:eastAsia="en-US"/>
              </w:rPr>
            </w:pPr>
            <w:r w:rsidRPr="00F41BFA">
              <w:rPr>
                <w:sz w:val="22"/>
                <w:lang w:eastAsia="en-US"/>
              </w:rPr>
              <w:t>5.51</w:t>
            </w:r>
            <w:r w:rsidR="00127E5B" w:rsidRPr="00F41BFA">
              <w:rPr>
                <w:sz w:val="22"/>
                <w:lang w:eastAsia="en-US"/>
              </w:rPr>
              <w:t xml:space="preserve"> (1.33)</w:t>
            </w:r>
          </w:p>
        </w:tc>
      </w:tr>
      <w:tr w:rsidR="00F41BFA" w:rsidRPr="00F41BFA" w14:paraId="25680D9D" w14:textId="77777777" w:rsidTr="00127E5B">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119" w:type="dxa"/>
          </w:tcPr>
          <w:p w14:paraId="358B5F84" w14:textId="2A0AFBDF" w:rsidR="00127E5B" w:rsidRPr="00F41BFA" w:rsidRDefault="004650BE" w:rsidP="007D1785">
            <w:pPr>
              <w:spacing w:line="240" w:lineRule="auto"/>
              <w:rPr>
                <w:b w:val="0"/>
                <w:bCs w:val="0"/>
                <w:sz w:val="22"/>
                <w:u w:val="single"/>
                <w:lang w:eastAsia="en-US"/>
              </w:rPr>
            </w:pPr>
            <w:r w:rsidRPr="00F41BFA">
              <w:rPr>
                <w:b w:val="0"/>
                <w:bCs w:val="0"/>
                <w:sz w:val="22"/>
                <w:u w:val="single"/>
                <w:lang w:eastAsia="en-US"/>
              </w:rPr>
              <w:t>Current h</w:t>
            </w:r>
            <w:r w:rsidR="00127E5B" w:rsidRPr="00F41BFA">
              <w:rPr>
                <w:b w:val="0"/>
                <w:bCs w:val="0"/>
                <w:sz w:val="22"/>
                <w:u w:val="single"/>
                <w:lang w:eastAsia="en-US"/>
              </w:rPr>
              <w:t>ealthcare use (attending an NHS pain management service (n) (%)</w:t>
            </w:r>
          </w:p>
          <w:p w14:paraId="3EDC198E" w14:textId="77777777" w:rsidR="00127E5B" w:rsidRPr="00F41BFA" w:rsidRDefault="00127E5B" w:rsidP="007D1785">
            <w:pPr>
              <w:spacing w:line="240" w:lineRule="auto"/>
              <w:rPr>
                <w:b w:val="0"/>
                <w:bCs w:val="0"/>
                <w:sz w:val="22"/>
                <w:lang w:eastAsia="en-US"/>
              </w:rPr>
            </w:pPr>
            <w:r w:rsidRPr="00F41BFA">
              <w:rPr>
                <w:b w:val="0"/>
                <w:bCs w:val="0"/>
                <w:sz w:val="22"/>
                <w:lang w:eastAsia="en-US"/>
              </w:rPr>
              <w:t>Yes</w:t>
            </w:r>
          </w:p>
          <w:p w14:paraId="1CCD24D2" w14:textId="77777777" w:rsidR="00127E5B" w:rsidRPr="00F41BFA" w:rsidRDefault="00127E5B" w:rsidP="007D1785">
            <w:pPr>
              <w:spacing w:line="240" w:lineRule="auto"/>
              <w:rPr>
                <w:b w:val="0"/>
                <w:bCs w:val="0"/>
                <w:sz w:val="22"/>
                <w:lang w:eastAsia="en-US"/>
              </w:rPr>
            </w:pPr>
            <w:r w:rsidRPr="00F41BFA">
              <w:rPr>
                <w:b w:val="0"/>
                <w:bCs w:val="0"/>
                <w:sz w:val="22"/>
                <w:lang w:eastAsia="en-US"/>
              </w:rPr>
              <w:t>No</w:t>
            </w:r>
          </w:p>
          <w:p w14:paraId="050A43AA" w14:textId="77777777" w:rsidR="00127E5B" w:rsidRPr="00F41BFA" w:rsidRDefault="00127E5B" w:rsidP="007D1785">
            <w:pPr>
              <w:spacing w:line="240" w:lineRule="auto"/>
              <w:rPr>
                <w:b w:val="0"/>
                <w:bCs w:val="0"/>
                <w:sz w:val="22"/>
                <w:highlight w:val="cyan"/>
                <w:u w:val="single"/>
                <w:lang w:eastAsia="en-US"/>
              </w:rPr>
            </w:pPr>
          </w:p>
        </w:tc>
        <w:tc>
          <w:tcPr>
            <w:tcW w:w="2906" w:type="dxa"/>
          </w:tcPr>
          <w:p w14:paraId="75D28D26" w14:textId="6D618F96" w:rsidR="00127E5B" w:rsidRPr="00F41BFA" w:rsidRDefault="00293586"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u w:val="single"/>
                <w:lang w:eastAsia="en-US"/>
              </w:rPr>
            </w:pPr>
            <w:r w:rsidRPr="00F41BFA">
              <w:rPr>
                <w:sz w:val="22"/>
                <w:u w:val="single"/>
                <w:lang w:eastAsia="en-US"/>
              </w:rPr>
              <w:t>Adolescents (n = 50</w:t>
            </w:r>
            <w:r w:rsidR="00127E5B" w:rsidRPr="00F41BFA">
              <w:rPr>
                <w:sz w:val="22"/>
                <w:u w:val="single"/>
                <w:lang w:eastAsia="en-US"/>
              </w:rPr>
              <w:t>)</w:t>
            </w:r>
          </w:p>
          <w:p w14:paraId="297DD415" w14:textId="77777777"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u w:val="single"/>
                <w:lang w:eastAsia="en-US"/>
              </w:rPr>
            </w:pPr>
          </w:p>
          <w:p w14:paraId="5B3DE50C" w14:textId="000BCECC" w:rsidR="00127E5B" w:rsidRPr="00F41BFA" w:rsidRDefault="00293586" w:rsidP="00293586">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1</w:t>
            </w:r>
            <w:r w:rsidR="00127E5B" w:rsidRPr="00F41BFA">
              <w:rPr>
                <w:sz w:val="22"/>
                <w:lang w:eastAsia="en-US"/>
              </w:rPr>
              <w:t xml:space="preserve"> (</w:t>
            </w:r>
            <w:r w:rsidRPr="00F41BFA">
              <w:rPr>
                <w:sz w:val="22"/>
                <w:lang w:eastAsia="en-US"/>
              </w:rPr>
              <w:t>2</w:t>
            </w:r>
            <w:r w:rsidR="00791704" w:rsidRPr="00F41BFA">
              <w:rPr>
                <w:sz w:val="22"/>
                <w:lang w:eastAsia="en-US"/>
              </w:rPr>
              <w:t>2.0</w:t>
            </w:r>
            <w:r w:rsidR="00127E5B" w:rsidRPr="00F41BFA">
              <w:rPr>
                <w:sz w:val="22"/>
                <w:lang w:eastAsia="en-US"/>
              </w:rPr>
              <w:t>)</w:t>
            </w:r>
          </w:p>
          <w:p w14:paraId="7088D8C5" w14:textId="348FAA91" w:rsidR="00127E5B" w:rsidRPr="00F41BFA" w:rsidRDefault="00293586" w:rsidP="00293586">
            <w:pPr>
              <w:spacing w:line="240" w:lineRule="auto"/>
              <w:jc w:val="center"/>
              <w:cnfStyle w:val="000000000000" w:firstRow="0" w:lastRow="0" w:firstColumn="0" w:lastColumn="0" w:oddVBand="0" w:evenVBand="0" w:oddHBand="0" w:evenHBand="0" w:firstRowFirstColumn="0" w:firstRowLastColumn="0" w:lastRowFirstColumn="0" w:lastRowLastColumn="0"/>
              <w:rPr>
                <w:sz w:val="22"/>
                <w:u w:val="single"/>
                <w:lang w:eastAsia="en-US"/>
              </w:rPr>
            </w:pPr>
            <w:r w:rsidRPr="00F41BFA">
              <w:rPr>
                <w:sz w:val="22"/>
                <w:lang w:eastAsia="en-US"/>
              </w:rPr>
              <w:t>39</w:t>
            </w:r>
            <w:r w:rsidR="00127E5B" w:rsidRPr="00F41BFA">
              <w:rPr>
                <w:sz w:val="22"/>
                <w:lang w:eastAsia="en-US"/>
              </w:rPr>
              <w:t xml:space="preserve"> (7</w:t>
            </w:r>
            <w:r w:rsidR="00791704" w:rsidRPr="00F41BFA">
              <w:rPr>
                <w:sz w:val="22"/>
                <w:lang w:eastAsia="en-US"/>
              </w:rPr>
              <w:t>8.0</w:t>
            </w:r>
            <w:r w:rsidR="00127E5B" w:rsidRPr="00F41BFA">
              <w:rPr>
                <w:sz w:val="22"/>
                <w:lang w:eastAsia="en-US"/>
              </w:rPr>
              <w:t>)</w:t>
            </w:r>
          </w:p>
        </w:tc>
        <w:tc>
          <w:tcPr>
            <w:tcW w:w="2906" w:type="dxa"/>
          </w:tcPr>
          <w:p w14:paraId="4CF0EE7C" w14:textId="568B20BF"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u w:val="single"/>
                <w:lang w:eastAsia="en-US"/>
              </w:rPr>
            </w:pPr>
            <w:r w:rsidRPr="00F41BFA">
              <w:rPr>
                <w:sz w:val="22"/>
                <w:u w:val="single"/>
                <w:lang w:eastAsia="en-US"/>
              </w:rPr>
              <w:t>P</w:t>
            </w:r>
            <w:r w:rsidR="00AD5013" w:rsidRPr="00F41BFA">
              <w:rPr>
                <w:sz w:val="22"/>
                <w:u w:val="single"/>
                <w:lang w:eastAsia="en-US"/>
              </w:rPr>
              <w:t>arent report (n = 40</w:t>
            </w:r>
            <w:r w:rsidRPr="00F41BFA">
              <w:rPr>
                <w:sz w:val="22"/>
                <w:u w:val="single"/>
                <w:lang w:eastAsia="en-US"/>
              </w:rPr>
              <w:t>)</w:t>
            </w:r>
          </w:p>
          <w:p w14:paraId="51F9DAB2" w14:textId="77777777" w:rsidR="00127E5B" w:rsidRPr="00F41BFA" w:rsidRDefault="00127E5B"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u w:val="single"/>
                <w:lang w:eastAsia="en-US"/>
              </w:rPr>
            </w:pPr>
          </w:p>
          <w:p w14:paraId="7947BBB9" w14:textId="7A2AB708" w:rsidR="00127E5B" w:rsidRPr="00F41BFA" w:rsidRDefault="00AD5013"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9 (22.5</w:t>
            </w:r>
            <w:r w:rsidR="00127E5B" w:rsidRPr="00F41BFA">
              <w:rPr>
                <w:sz w:val="22"/>
                <w:lang w:eastAsia="en-US"/>
              </w:rPr>
              <w:t>)</w:t>
            </w:r>
          </w:p>
          <w:p w14:paraId="4FF998F9" w14:textId="0268D681" w:rsidR="00127E5B" w:rsidRPr="00F41BFA" w:rsidRDefault="00AD5013" w:rsidP="007D1785">
            <w:pPr>
              <w:spacing w:line="240" w:lineRule="auto"/>
              <w:jc w:val="center"/>
              <w:cnfStyle w:val="000000000000" w:firstRow="0" w:lastRow="0" w:firstColumn="0" w:lastColumn="0" w:oddVBand="0" w:evenVBand="0" w:oddHBand="0" w:evenHBand="0" w:firstRowFirstColumn="0" w:firstRowLastColumn="0" w:lastRowFirstColumn="0" w:lastRowLastColumn="0"/>
              <w:rPr>
                <w:sz w:val="22"/>
                <w:u w:val="single"/>
                <w:lang w:eastAsia="en-US"/>
              </w:rPr>
            </w:pPr>
            <w:r w:rsidRPr="00F41BFA">
              <w:rPr>
                <w:sz w:val="22"/>
                <w:lang w:eastAsia="en-US"/>
              </w:rPr>
              <w:t>31 (77.5</w:t>
            </w:r>
            <w:r w:rsidR="00127E5B" w:rsidRPr="00F41BFA">
              <w:rPr>
                <w:sz w:val="22"/>
                <w:lang w:eastAsia="en-US"/>
              </w:rPr>
              <w:t>)</w:t>
            </w:r>
          </w:p>
        </w:tc>
      </w:tr>
      <w:tr w:rsidR="00F41BFA" w:rsidRPr="00F41BFA" w14:paraId="73B537EB" w14:textId="77777777" w:rsidTr="00127E5B">
        <w:tc>
          <w:tcPr>
            <w:cnfStyle w:val="001000000000" w:firstRow="0" w:lastRow="0" w:firstColumn="1" w:lastColumn="0" w:oddVBand="0" w:evenVBand="0" w:oddHBand="0" w:evenHBand="0" w:firstRowFirstColumn="0" w:firstRowLastColumn="0" w:lastRowFirstColumn="0" w:lastRowLastColumn="0"/>
            <w:tcW w:w="3119" w:type="dxa"/>
          </w:tcPr>
          <w:p w14:paraId="07FFF8BC" w14:textId="746DF54D" w:rsidR="00127E5B" w:rsidRPr="00F41BFA" w:rsidRDefault="00127E5B" w:rsidP="007D1785">
            <w:pPr>
              <w:spacing w:before="0" w:line="240" w:lineRule="auto"/>
              <w:rPr>
                <w:b w:val="0"/>
                <w:bCs w:val="0"/>
                <w:sz w:val="22"/>
                <w:u w:val="single"/>
                <w:lang w:eastAsia="en-US"/>
              </w:rPr>
            </w:pPr>
            <w:r w:rsidRPr="00F41BFA">
              <w:rPr>
                <w:b w:val="0"/>
                <w:bCs w:val="0"/>
                <w:sz w:val="22"/>
                <w:u w:val="single"/>
                <w:lang w:eastAsia="en-US"/>
              </w:rPr>
              <w:t>HRQL – PedsQL™ (0-100)</w:t>
            </w:r>
            <w:r w:rsidR="00A95ACE" w:rsidRPr="00F41BFA">
              <w:rPr>
                <w:b w:val="0"/>
                <w:bCs w:val="0"/>
                <w:sz w:val="22"/>
                <w:u w:val="single"/>
                <w:lang w:eastAsia="en-US"/>
              </w:rPr>
              <w:t>, (M, SD)</w:t>
            </w:r>
          </w:p>
          <w:p w14:paraId="6C86E98B" w14:textId="77777777" w:rsidR="00A95ACE" w:rsidRPr="00F41BFA" w:rsidRDefault="00A95ACE" w:rsidP="007D1785">
            <w:pPr>
              <w:spacing w:before="0" w:line="240" w:lineRule="auto"/>
              <w:rPr>
                <w:b w:val="0"/>
                <w:bCs w:val="0"/>
                <w:sz w:val="22"/>
                <w:lang w:eastAsia="en-US"/>
              </w:rPr>
            </w:pPr>
          </w:p>
          <w:p w14:paraId="35FDF0F2" w14:textId="395048FC" w:rsidR="00127E5B" w:rsidRPr="00F41BFA" w:rsidRDefault="00127E5B" w:rsidP="00A95ACE">
            <w:pPr>
              <w:spacing w:before="0" w:line="240" w:lineRule="auto"/>
              <w:rPr>
                <w:b w:val="0"/>
                <w:bCs w:val="0"/>
                <w:sz w:val="22"/>
                <w:lang w:eastAsia="en-US"/>
              </w:rPr>
            </w:pPr>
            <w:r w:rsidRPr="00F41BFA">
              <w:rPr>
                <w:b w:val="0"/>
                <w:bCs w:val="0"/>
                <w:sz w:val="22"/>
                <w:lang w:eastAsia="en-US"/>
              </w:rPr>
              <w:t xml:space="preserve">Psychosocial summary </w:t>
            </w:r>
          </w:p>
          <w:p w14:paraId="580CBFC4" w14:textId="77777777" w:rsidR="00A95ACE" w:rsidRPr="00F41BFA" w:rsidRDefault="00A95ACE" w:rsidP="00A95ACE">
            <w:pPr>
              <w:spacing w:before="0" w:line="240" w:lineRule="auto"/>
              <w:rPr>
                <w:b w:val="0"/>
                <w:bCs w:val="0"/>
                <w:sz w:val="22"/>
                <w:lang w:eastAsia="en-US"/>
              </w:rPr>
            </w:pPr>
          </w:p>
          <w:p w14:paraId="77F8BBC5" w14:textId="7FFC7516" w:rsidR="00A95ACE" w:rsidRPr="00F41BFA" w:rsidRDefault="00A95ACE" w:rsidP="00DD173C">
            <w:pPr>
              <w:spacing w:before="0" w:line="240" w:lineRule="auto"/>
              <w:ind w:left="720"/>
              <w:rPr>
                <w:b w:val="0"/>
                <w:bCs w:val="0"/>
                <w:sz w:val="22"/>
                <w:lang w:eastAsia="en-US"/>
              </w:rPr>
            </w:pPr>
            <w:r w:rsidRPr="00F41BFA">
              <w:rPr>
                <w:b w:val="0"/>
                <w:bCs w:val="0"/>
                <w:sz w:val="22"/>
                <w:lang w:eastAsia="en-US"/>
              </w:rPr>
              <w:t xml:space="preserve">Emotional </w:t>
            </w:r>
            <w:r w:rsidR="00DD173C" w:rsidRPr="00F41BFA">
              <w:rPr>
                <w:b w:val="0"/>
                <w:bCs w:val="0"/>
                <w:sz w:val="22"/>
                <w:lang w:eastAsia="en-US"/>
              </w:rPr>
              <w:t>scale</w:t>
            </w:r>
          </w:p>
          <w:p w14:paraId="7EFC5046" w14:textId="77777777" w:rsidR="00A95ACE" w:rsidRPr="00F41BFA" w:rsidRDefault="00A95ACE" w:rsidP="00A95ACE">
            <w:pPr>
              <w:spacing w:before="0" w:line="240" w:lineRule="auto"/>
              <w:ind w:left="720"/>
              <w:rPr>
                <w:b w:val="0"/>
                <w:bCs w:val="0"/>
                <w:sz w:val="22"/>
                <w:lang w:eastAsia="en-US"/>
              </w:rPr>
            </w:pPr>
          </w:p>
          <w:p w14:paraId="62D0D3FD" w14:textId="7D064DDF" w:rsidR="00A95ACE" w:rsidRPr="00F41BFA" w:rsidRDefault="00A95ACE" w:rsidP="00DD173C">
            <w:pPr>
              <w:spacing w:before="0" w:line="240" w:lineRule="auto"/>
              <w:ind w:left="720"/>
              <w:rPr>
                <w:b w:val="0"/>
                <w:bCs w:val="0"/>
                <w:sz w:val="22"/>
                <w:lang w:eastAsia="en-US"/>
              </w:rPr>
            </w:pPr>
            <w:r w:rsidRPr="00F41BFA">
              <w:rPr>
                <w:b w:val="0"/>
                <w:bCs w:val="0"/>
                <w:sz w:val="22"/>
                <w:lang w:eastAsia="en-US"/>
              </w:rPr>
              <w:t xml:space="preserve">Social </w:t>
            </w:r>
            <w:r w:rsidR="00DD173C" w:rsidRPr="00F41BFA">
              <w:rPr>
                <w:b w:val="0"/>
                <w:bCs w:val="0"/>
                <w:sz w:val="22"/>
                <w:lang w:eastAsia="en-US"/>
              </w:rPr>
              <w:t>scale</w:t>
            </w:r>
          </w:p>
          <w:p w14:paraId="529570AB" w14:textId="77777777" w:rsidR="00A95ACE" w:rsidRPr="00F41BFA" w:rsidRDefault="00A95ACE" w:rsidP="00A95ACE">
            <w:pPr>
              <w:spacing w:before="0" w:line="240" w:lineRule="auto"/>
              <w:ind w:left="720"/>
              <w:rPr>
                <w:b w:val="0"/>
                <w:bCs w:val="0"/>
                <w:sz w:val="22"/>
                <w:lang w:eastAsia="en-US"/>
              </w:rPr>
            </w:pPr>
          </w:p>
          <w:p w14:paraId="12AC9F58" w14:textId="15F221FB" w:rsidR="00A95ACE" w:rsidRPr="00F41BFA" w:rsidRDefault="00A95ACE" w:rsidP="00DD173C">
            <w:pPr>
              <w:spacing w:before="0" w:line="240" w:lineRule="auto"/>
              <w:ind w:left="720"/>
              <w:rPr>
                <w:b w:val="0"/>
                <w:bCs w:val="0"/>
                <w:sz w:val="22"/>
                <w:lang w:eastAsia="en-US"/>
              </w:rPr>
            </w:pPr>
            <w:r w:rsidRPr="00F41BFA">
              <w:rPr>
                <w:b w:val="0"/>
                <w:bCs w:val="0"/>
                <w:sz w:val="22"/>
                <w:lang w:eastAsia="en-US"/>
              </w:rPr>
              <w:t>School s</w:t>
            </w:r>
            <w:r w:rsidR="00DD173C" w:rsidRPr="00F41BFA">
              <w:rPr>
                <w:b w:val="0"/>
                <w:bCs w:val="0"/>
                <w:sz w:val="22"/>
                <w:lang w:eastAsia="en-US"/>
              </w:rPr>
              <w:t>cale</w:t>
            </w:r>
          </w:p>
          <w:p w14:paraId="34F7F590" w14:textId="77777777" w:rsidR="001C75E5" w:rsidRPr="00F41BFA" w:rsidRDefault="001C75E5" w:rsidP="007D1785">
            <w:pPr>
              <w:spacing w:before="0" w:line="240" w:lineRule="auto"/>
              <w:rPr>
                <w:b w:val="0"/>
                <w:bCs w:val="0"/>
                <w:sz w:val="22"/>
                <w:lang w:eastAsia="en-US"/>
              </w:rPr>
            </w:pPr>
          </w:p>
          <w:p w14:paraId="2F66A499" w14:textId="76845063" w:rsidR="00127E5B" w:rsidRPr="00F41BFA" w:rsidRDefault="00127E5B" w:rsidP="00A95ACE">
            <w:pPr>
              <w:spacing w:before="0" w:line="240" w:lineRule="auto"/>
              <w:rPr>
                <w:b w:val="0"/>
                <w:bCs w:val="0"/>
                <w:sz w:val="22"/>
                <w:lang w:eastAsia="en-US"/>
              </w:rPr>
            </w:pPr>
            <w:r w:rsidRPr="00F41BFA">
              <w:rPr>
                <w:b w:val="0"/>
                <w:bCs w:val="0"/>
                <w:sz w:val="22"/>
                <w:lang w:eastAsia="en-US"/>
              </w:rPr>
              <w:t xml:space="preserve">Physical summary </w:t>
            </w:r>
          </w:p>
          <w:p w14:paraId="2B8FC67A" w14:textId="77777777" w:rsidR="001C75E5" w:rsidRPr="00F41BFA" w:rsidRDefault="001C75E5" w:rsidP="007D1785">
            <w:pPr>
              <w:spacing w:before="0" w:line="240" w:lineRule="auto"/>
              <w:rPr>
                <w:b w:val="0"/>
                <w:bCs w:val="0"/>
                <w:sz w:val="22"/>
                <w:lang w:eastAsia="en-US"/>
              </w:rPr>
            </w:pPr>
          </w:p>
          <w:p w14:paraId="2647D3D9" w14:textId="77D63505" w:rsidR="00127E5B" w:rsidRPr="00F41BFA" w:rsidRDefault="00DD173C" w:rsidP="00A95ACE">
            <w:pPr>
              <w:spacing w:before="0" w:line="240" w:lineRule="auto"/>
              <w:rPr>
                <w:b w:val="0"/>
                <w:bCs w:val="0"/>
                <w:sz w:val="22"/>
                <w:lang w:eastAsia="en-US"/>
              </w:rPr>
            </w:pPr>
            <w:r w:rsidRPr="00F41BFA">
              <w:rPr>
                <w:b w:val="0"/>
                <w:bCs w:val="0"/>
                <w:sz w:val="22"/>
                <w:lang w:eastAsia="en-US"/>
              </w:rPr>
              <w:t>Total s</w:t>
            </w:r>
            <w:r w:rsidR="00127E5B" w:rsidRPr="00F41BFA">
              <w:rPr>
                <w:b w:val="0"/>
                <w:bCs w:val="0"/>
                <w:sz w:val="22"/>
                <w:lang w:eastAsia="en-US"/>
              </w:rPr>
              <w:t xml:space="preserve">core </w:t>
            </w:r>
          </w:p>
          <w:p w14:paraId="02168C3B" w14:textId="012C9474" w:rsidR="001C75E5" w:rsidRPr="00F41BFA" w:rsidRDefault="001C75E5" w:rsidP="007D1785">
            <w:pPr>
              <w:spacing w:before="0" w:line="240" w:lineRule="auto"/>
              <w:rPr>
                <w:b w:val="0"/>
                <w:bCs w:val="0"/>
                <w:sz w:val="22"/>
                <w:lang w:eastAsia="en-US"/>
              </w:rPr>
            </w:pPr>
          </w:p>
        </w:tc>
        <w:tc>
          <w:tcPr>
            <w:tcW w:w="2906" w:type="dxa"/>
          </w:tcPr>
          <w:p w14:paraId="2EA4B1DD" w14:textId="51AD0275" w:rsidR="00127E5B" w:rsidRPr="00F41BFA" w:rsidRDefault="004C0C27"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u w:val="single"/>
                <w:lang w:eastAsia="en-US"/>
              </w:rPr>
            </w:pPr>
            <w:r w:rsidRPr="00F41BFA">
              <w:rPr>
                <w:sz w:val="22"/>
                <w:u w:val="single"/>
                <w:lang w:eastAsia="en-US"/>
              </w:rPr>
              <w:t>Adolescents (n = 48</w:t>
            </w:r>
            <w:r w:rsidR="00127E5B" w:rsidRPr="00F41BFA">
              <w:rPr>
                <w:sz w:val="22"/>
                <w:u w:val="single"/>
                <w:lang w:eastAsia="en-US"/>
              </w:rPr>
              <w:t>)</w:t>
            </w:r>
          </w:p>
          <w:p w14:paraId="0769BB0B" w14:textId="1D067B93" w:rsidR="00A95ACE" w:rsidRPr="00F41BFA" w:rsidRDefault="00A95ACE"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1CBF8202" w14:textId="77777777" w:rsidR="00A95ACE" w:rsidRPr="00F41BFA" w:rsidRDefault="00A95ACE"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79E0559B" w14:textId="4C020D20" w:rsidR="00127E5B" w:rsidRPr="00F41BFA" w:rsidRDefault="004C0C27"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3.82</w:t>
            </w:r>
            <w:r w:rsidR="00127E5B" w:rsidRPr="00F41BFA">
              <w:rPr>
                <w:sz w:val="22"/>
                <w:lang w:eastAsia="en-US"/>
              </w:rPr>
              <w:t xml:space="preserve"> (</w:t>
            </w:r>
            <w:r w:rsidRPr="00F41BFA">
              <w:rPr>
                <w:sz w:val="22"/>
                <w:lang w:eastAsia="en-US"/>
              </w:rPr>
              <w:t>14.57</w:t>
            </w:r>
            <w:r w:rsidR="00127E5B" w:rsidRPr="00F41BFA">
              <w:rPr>
                <w:sz w:val="22"/>
                <w:lang w:eastAsia="en-US"/>
              </w:rPr>
              <w:t>)</w:t>
            </w:r>
          </w:p>
          <w:p w14:paraId="35BCD6C4" w14:textId="28C4CD6A" w:rsidR="00A95ACE" w:rsidRPr="00F41BFA" w:rsidRDefault="00A95ACE"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1093400" w14:textId="1BDDCF4B" w:rsidR="00A95ACE" w:rsidRPr="00F41BFA" w:rsidRDefault="00A84DEA" w:rsidP="00A84DEA">
            <w:pPr>
              <w:spacing w:before="0" w:line="240" w:lineRule="auto"/>
              <w:ind w:left="72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1.98</w:t>
            </w:r>
            <w:r w:rsidR="00DD173C" w:rsidRPr="00F41BFA">
              <w:rPr>
                <w:sz w:val="22"/>
                <w:lang w:eastAsia="en-US"/>
              </w:rPr>
              <w:t xml:space="preserve"> (1</w:t>
            </w:r>
            <w:r w:rsidRPr="00F41BFA">
              <w:rPr>
                <w:sz w:val="22"/>
                <w:lang w:eastAsia="en-US"/>
              </w:rPr>
              <w:t>7.19</w:t>
            </w:r>
            <w:r w:rsidR="00DD173C" w:rsidRPr="00F41BFA">
              <w:rPr>
                <w:sz w:val="22"/>
                <w:lang w:eastAsia="en-US"/>
              </w:rPr>
              <w:t>)</w:t>
            </w:r>
          </w:p>
          <w:p w14:paraId="6ECC05D0" w14:textId="14B36877" w:rsidR="00DD173C" w:rsidRPr="00F41BFA" w:rsidRDefault="00DD173C" w:rsidP="00DD173C">
            <w:pPr>
              <w:spacing w:before="0" w:line="240" w:lineRule="auto"/>
              <w:ind w:left="720"/>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46DA0468" w14:textId="74A46BD2" w:rsidR="00A95ACE" w:rsidRPr="00F41BFA" w:rsidRDefault="00A84DEA" w:rsidP="00DD173C">
            <w:pPr>
              <w:spacing w:before="0" w:line="240" w:lineRule="auto"/>
              <w:ind w:left="72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42.29 (20.50</w:t>
            </w:r>
            <w:r w:rsidR="00DD173C" w:rsidRPr="00F41BFA">
              <w:rPr>
                <w:sz w:val="22"/>
                <w:lang w:eastAsia="en-US"/>
              </w:rPr>
              <w:t>)</w:t>
            </w:r>
          </w:p>
          <w:p w14:paraId="53C92B36" w14:textId="77777777" w:rsidR="00A95ACE" w:rsidRPr="00F41BFA" w:rsidRDefault="00A95ACE" w:rsidP="00DD173C">
            <w:pPr>
              <w:spacing w:before="0" w:line="240" w:lineRule="auto"/>
              <w:ind w:left="720"/>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183903B0" w14:textId="15014F78" w:rsidR="001C75E5" w:rsidRPr="00F41BFA" w:rsidRDefault="00A84DEA" w:rsidP="00A84DEA">
            <w:pPr>
              <w:spacing w:before="0" w:line="240" w:lineRule="auto"/>
              <w:ind w:left="72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7.19</w:t>
            </w:r>
            <w:r w:rsidR="00DD173C" w:rsidRPr="00F41BFA">
              <w:rPr>
                <w:sz w:val="22"/>
                <w:lang w:eastAsia="en-US"/>
              </w:rPr>
              <w:t xml:space="preserve"> (</w:t>
            </w:r>
            <w:r w:rsidRPr="00F41BFA">
              <w:rPr>
                <w:sz w:val="22"/>
                <w:lang w:eastAsia="en-US"/>
              </w:rPr>
              <w:t>17.01</w:t>
            </w:r>
            <w:r w:rsidR="00DD173C" w:rsidRPr="00F41BFA">
              <w:rPr>
                <w:sz w:val="22"/>
                <w:lang w:eastAsia="en-US"/>
              </w:rPr>
              <w:t>)</w:t>
            </w:r>
          </w:p>
          <w:p w14:paraId="5DDBA5C1" w14:textId="77777777" w:rsidR="00DD173C" w:rsidRPr="00F41BFA" w:rsidRDefault="00DD173C"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484D5BB3" w14:textId="641FB0FA" w:rsidR="00127E5B" w:rsidRPr="00F41BFA" w:rsidRDefault="004C0C27"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3.24 (13.47</w:t>
            </w:r>
            <w:r w:rsidR="00127E5B" w:rsidRPr="00F41BFA">
              <w:rPr>
                <w:sz w:val="22"/>
                <w:lang w:eastAsia="en-US"/>
              </w:rPr>
              <w:t>)</w:t>
            </w:r>
          </w:p>
          <w:p w14:paraId="59FB65DF" w14:textId="77777777" w:rsidR="001C75E5" w:rsidRPr="00F41BFA" w:rsidRDefault="001C75E5"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360E58AD" w14:textId="5A48BD7D" w:rsidR="00127E5B" w:rsidRPr="00F41BFA" w:rsidRDefault="007D7119"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0.14 (12.85</w:t>
            </w:r>
            <w:r w:rsidR="00127E5B" w:rsidRPr="00F41BFA">
              <w:rPr>
                <w:sz w:val="22"/>
                <w:lang w:eastAsia="en-US"/>
              </w:rPr>
              <w:t>)</w:t>
            </w:r>
          </w:p>
        </w:tc>
        <w:tc>
          <w:tcPr>
            <w:tcW w:w="2906" w:type="dxa"/>
          </w:tcPr>
          <w:p w14:paraId="43C340DF" w14:textId="4B71B132" w:rsidR="00127E5B" w:rsidRPr="00F41BFA" w:rsidRDefault="004C0C27"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u w:val="single"/>
                <w:lang w:eastAsia="en-US"/>
              </w:rPr>
            </w:pPr>
            <w:r w:rsidRPr="00F41BFA">
              <w:rPr>
                <w:sz w:val="22"/>
                <w:u w:val="single"/>
                <w:lang w:eastAsia="en-US"/>
              </w:rPr>
              <w:t>Parent-proxy (n = 38</w:t>
            </w:r>
            <w:r w:rsidR="00127E5B" w:rsidRPr="00F41BFA">
              <w:rPr>
                <w:sz w:val="22"/>
                <w:u w:val="single"/>
                <w:lang w:eastAsia="en-US"/>
              </w:rPr>
              <w:t>)</w:t>
            </w:r>
          </w:p>
          <w:p w14:paraId="1D8323A4" w14:textId="0E1A46E1" w:rsidR="00A95ACE" w:rsidRPr="00F41BFA" w:rsidRDefault="00A95ACE"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11DD9BE" w14:textId="77777777" w:rsidR="00A95ACE" w:rsidRPr="00F41BFA" w:rsidRDefault="00A95ACE"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033B4B86" w14:textId="1C624065" w:rsidR="00127E5B" w:rsidRPr="00F41BFA" w:rsidRDefault="004C0C27"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6.62 (14.70</w:t>
            </w:r>
            <w:r w:rsidR="00127E5B" w:rsidRPr="00F41BFA">
              <w:rPr>
                <w:sz w:val="22"/>
                <w:lang w:eastAsia="en-US"/>
              </w:rPr>
              <w:t>)</w:t>
            </w:r>
          </w:p>
          <w:p w14:paraId="3817AC48" w14:textId="60C7DAB4" w:rsidR="001C75E5" w:rsidRPr="00F41BFA" w:rsidRDefault="001C75E5"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6E1E1FD4" w14:textId="637EB5D4" w:rsidR="00A95ACE" w:rsidRPr="00F41BFA" w:rsidRDefault="00F73D50" w:rsidP="00DD173C">
            <w:pPr>
              <w:spacing w:before="0" w:line="240" w:lineRule="auto"/>
              <w:ind w:left="72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8.03 (19.33</w:t>
            </w:r>
            <w:r w:rsidR="00DD173C" w:rsidRPr="00F41BFA">
              <w:rPr>
                <w:sz w:val="22"/>
                <w:lang w:eastAsia="en-US"/>
              </w:rPr>
              <w:t>)</w:t>
            </w:r>
          </w:p>
          <w:p w14:paraId="06F4528D" w14:textId="5B5A8645" w:rsidR="00A95ACE" w:rsidRPr="00F41BFA" w:rsidRDefault="00A95ACE" w:rsidP="00DD173C">
            <w:pPr>
              <w:spacing w:before="0" w:line="240" w:lineRule="auto"/>
              <w:ind w:left="720"/>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3ADDD95D" w14:textId="30D571CB" w:rsidR="00A95ACE" w:rsidRPr="00F41BFA" w:rsidRDefault="00F73D50" w:rsidP="00DD173C">
            <w:pPr>
              <w:spacing w:before="0" w:line="240" w:lineRule="auto"/>
              <w:ind w:left="72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8.46</w:t>
            </w:r>
            <w:r w:rsidR="00DD173C" w:rsidRPr="00F41BFA">
              <w:rPr>
                <w:sz w:val="22"/>
                <w:lang w:eastAsia="en-US"/>
              </w:rPr>
              <w:t xml:space="preserve"> (</w:t>
            </w:r>
            <w:r w:rsidRPr="00F41BFA">
              <w:rPr>
                <w:sz w:val="22"/>
                <w:lang w:eastAsia="en-US"/>
              </w:rPr>
              <w:t>20.17</w:t>
            </w:r>
            <w:r w:rsidR="00DD173C" w:rsidRPr="00F41BFA">
              <w:rPr>
                <w:sz w:val="22"/>
                <w:lang w:eastAsia="en-US"/>
              </w:rPr>
              <w:t>)</w:t>
            </w:r>
          </w:p>
          <w:p w14:paraId="7D985FE4" w14:textId="06208F2C" w:rsidR="00A95ACE" w:rsidRPr="00F41BFA" w:rsidRDefault="00A95ACE" w:rsidP="00DD173C">
            <w:pPr>
              <w:spacing w:before="0" w:line="240" w:lineRule="auto"/>
              <w:ind w:left="720"/>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A214C19" w14:textId="37F4388C" w:rsidR="00A95ACE" w:rsidRPr="00F41BFA" w:rsidRDefault="00F73D50" w:rsidP="00F73D50">
            <w:pPr>
              <w:spacing w:before="0" w:line="240" w:lineRule="auto"/>
              <w:ind w:left="72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3.21</w:t>
            </w:r>
            <w:r w:rsidR="00DD173C" w:rsidRPr="00F41BFA">
              <w:rPr>
                <w:sz w:val="22"/>
                <w:lang w:eastAsia="en-US"/>
              </w:rPr>
              <w:t xml:space="preserve"> (</w:t>
            </w:r>
            <w:r w:rsidRPr="00F41BFA">
              <w:rPr>
                <w:sz w:val="22"/>
                <w:lang w:eastAsia="en-US"/>
              </w:rPr>
              <w:t>18.33</w:t>
            </w:r>
            <w:r w:rsidR="00DD173C" w:rsidRPr="00F41BFA">
              <w:rPr>
                <w:sz w:val="22"/>
                <w:lang w:eastAsia="en-US"/>
              </w:rPr>
              <w:t>)</w:t>
            </w:r>
          </w:p>
          <w:p w14:paraId="1A9C266A" w14:textId="77777777" w:rsidR="00DD173C" w:rsidRPr="00F41BFA" w:rsidRDefault="00DD173C"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1E21D4A9" w14:textId="08900A19" w:rsidR="00127E5B" w:rsidRPr="00F41BFA" w:rsidRDefault="004C0C27"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6.07 (17.30</w:t>
            </w:r>
            <w:r w:rsidR="00127E5B" w:rsidRPr="00F41BFA">
              <w:rPr>
                <w:sz w:val="22"/>
                <w:lang w:eastAsia="en-US"/>
              </w:rPr>
              <w:t>)</w:t>
            </w:r>
          </w:p>
          <w:p w14:paraId="1FACC98C" w14:textId="77777777" w:rsidR="001C75E5" w:rsidRPr="00F41BFA" w:rsidRDefault="001C75E5"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5F6CA2E4" w14:textId="7F5C7E41" w:rsidR="00127E5B" w:rsidRPr="00F41BFA" w:rsidRDefault="007D7119" w:rsidP="007D178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highlight w:val="cyan"/>
                <w:lang w:eastAsia="en-US"/>
              </w:rPr>
            </w:pPr>
            <w:r w:rsidRPr="00F41BFA">
              <w:rPr>
                <w:sz w:val="22"/>
                <w:lang w:eastAsia="en-US"/>
              </w:rPr>
              <w:t>32.95 (14.44</w:t>
            </w:r>
            <w:r w:rsidR="00127E5B" w:rsidRPr="00F41BFA">
              <w:rPr>
                <w:sz w:val="22"/>
                <w:lang w:eastAsia="en-US"/>
              </w:rPr>
              <w:t>)</w:t>
            </w:r>
          </w:p>
        </w:tc>
      </w:tr>
    </w:tbl>
    <w:p w14:paraId="04285E65" w14:textId="38481184" w:rsidR="00EC7265" w:rsidRPr="00F41BFA" w:rsidRDefault="00366481" w:rsidP="00EC7265">
      <w:pPr>
        <w:rPr>
          <w:sz w:val="22"/>
          <w:lang w:eastAsia="en-US"/>
        </w:rPr>
      </w:pPr>
      <w:r w:rsidRPr="00F41BFA">
        <w:rPr>
          <w:sz w:val="22"/>
          <w:vertAlign w:val="superscript"/>
          <w:lang w:eastAsia="en-US"/>
        </w:rPr>
        <w:t xml:space="preserve">a </w:t>
      </w:r>
      <w:r w:rsidR="00406463" w:rsidRPr="00F41BFA">
        <w:rPr>
          <w:sz w:val="22"/>
          <w:lang w:eastAsia="en-US"/>
        </w:rPr>
        <w:t>Participants could select multiple categories for chronic pain type</w:t>
      </w:r>
      <w:r w:rsidR="00594B28" w:rsidRPr="00F41BFA">
        <w:rPr>
          <w:sz w:val="22"/>
          <w:lang w:eastAsia="en-US"/>
        </w:rPr>
        <w:t xml:space="preserve">; percentages indicate percent of </w:t>
      </w:r>
      <w:r w:rsidR="007C57EE" w:rsidRPr="00F41BFA">
        <w:rPr>
          <w:sz w:val="22"/>
          <w:lang w:eastAsia="en-US"/>
        </w:rPr>
        <w:t>individual cases that selected the option</w:t>
      </w:r>
      <w:r w:rsidR="00CD0E11" w:rsidRPr="00F41BFA">
        <w:rPr>
          <w:sz w:val="22"/>
          <w:lang w:eastAsia="en-US"/>
        </w:rPr>
        <w:t>.</w:t>
      </w:r>
    </w:p>
    <w:p w14:paraId="784265D5" w14:textId="77777777" w:rsidR="00904DE1" w:rsidRPr="00F41BFA" w:rsidRDefault="00904DE1">
      <w:pPr>
        <w:spacing w:before="0" w:after="160" w:line="259" w:lineRule="auto"/>
        <w:rPr>
          <w:rFonts w:cs="Arial"/>
          <w:b/>
          <w:kern w:val="32"/>
          <w:sz w:val="22"/>
          <w:lang w:eastAsia="en-US"/>
        </w:rPr>
      </w:pPr>
      <w:r w:rsidRPr="00F41BFA">
        <w:rPr>
          <w:sz w:val="22"/>
        </w:rPr>
        <w:br w:type="page"/>
      </w:r>
    </w:p>
    <w:p w14:paraId="05333023" w14:textId="3B1DC5FC" w:rsidR="00F7768E" w:rsidRPr="00F41BFA" w:rsidRDefault="00A221F2" w:rsidP="00A24466">
      <w:pPr>
        <w:pStyle w:val="Heading3"/>
        <w:rPr>
          <w:szCs w:val="22"/>
        </w:rPr>
      </w:pPr>
      <w:r w:rsidRPr="00F41BFA">
        <w:rPr>
          <w:szCs w:val="22"/>
        </w:rPr>
        <w:lastRenderedPageBreak/>
        <w:t>U</w:t>
      </w:r>
      <w:r w:rsidR="00A24466" w:rsidRPr="00F41BFA">
        <w:rPr>
          <w:szCs w:val="22"/>
        </w:rPr>
        <w:t>se of online resources</w:t>
      </w:r>
    </w:p>
    <w:p w14:paraId="246105D6" w14:textId="6274D203" w:rsidR="00CC5E43" w:rsidRPr="00F41BFA" w:rsidRDefault="00CC5E43" w:rsidP="00B47D92">
      <w:pPr>
        <w:rPr>
          <w:sz w:val="22"/>
          <w:lang w:eastAsia="en-US"/>
        </w:rPr>
      </w:pPr>
      <w:r w:rsidRPr="00F41BFA">
        <w:rPr>
          <w:sz w:val="22"/>
          <w:lang w:eastAsia="en-US"/>
        </w:rPr>
        <w:t xml:space="preserve">Descriptive information about frequency of various resources used to manage </w:t>
      </w:r>
      <w:r w:rsidR="00BA6A18" w:rsidRPr="00F41BFA">
        <w:rPr>
          <w:sz w:val="22"/>
          <w:lang w:eastAsia="en-US"/>
        </w:rPr>
        <w:t>chronic pain</w:t>
      </w:r>
      <w:r w:rsidRPr="00F41BFA">
        <w:rPr>
          <w:sz w:val="22"/>
          <w:lang w:eastAsia="en-US"/>
        </w:rPr>
        <w:t xml:space="preserve"> and </w:t>
      </w:r>
      <w:r w:rsidR="00BA6A18" w:rsidRPr="00F41BFA">
        <w:rPr>
          <w:sz w:val="22"/>
          <w:lang w:eastAsia="en-US"/>
        </w:rPr>
        <w:t>mental health</w:t>
      </w:r>
      <w:r w:rsidRPr="00F41BFA">
        <w:rPr>
          <w:sz w:val="22"/>
          <w:lang w:eastAsia="en-US"/>
        </w:rPr>
        <w:t xml:space="preserve"> is summarised in Table 2 and Table 3. Many participants selected multi</w:t>
      </w:r>
      <w:r w:rsidR="00BF48BD" w:rsidRPr="00F41BFA">
        <w:rPr>
          <w:sz w:val="22"/>
          <w:lang w:eastAsia="en-US"/>
        </w:rPr>
        <w:t>ple online resources for both chronic pain</w:t>
      </w:r>
      <w:r w:rsidRPr="00F41BFA">
        <w:rPr>
          <w:sz w:val="22"/>
          <w:lang w:eastAsia="en-US"/>
        </w:rPr>
        <w:t xml:space="preserve"> and </w:t>
      </w:r>
      <w:r w:rsidR="00BF48BD" w:rsidRPr="00F41BFA">
        <w:rPr>
          <w:sz w:val="22"/>
          <w:lang w:eastAsia="en-US"/>
        </w:rPr>
        <w:t>mental health</w:t>
      </w:r>
      <w:r w:rsidR="00415967" w:rsidRPr="00F41BFA">
        <w:rPr>
          <w:sz w:val="22"/>
          <w:lang w:eastAsia="en-US"/>
        </w:rPr>
        <w:t xml:space="preserve"> </w:t>
      </w:r>
      <w:r w:rsidRPr="00F41BFA">
        <w:rPr>
          <w:sz w:val="22"/>
          <w:lang w:eastAsia="en-US"/>
        </w:rPr>
        <w:t xml:space="preserve">management. </w:t>
      </w:r>
      <w:r w:rsidR="00D42618" w:rsidRPr="00F41BFA">
        <w:rPr>
          <w:sz w:val="22"/>
          <w:lang w:eastAsia="en-US"/>
        </w:rPr>
        <w:t xml:space="preserve">The most frequently selected response by adolescents was that they did not use any websites or apps for pain management (50.0%). </w:t>
      </w:r>
      <w:r w:rsidRPr="00F41BFA">
        <w:rPr>
          <w:sz w:val="22"/>
          <w:lang w:eastAsia="en-US"/>
        </w:rPr>
        <w:t xml:space="preserve">The most frequently selected </w:t>
      </w:r>
      <w:r w:rsidR="004109A6" w:rsidRPr="00F41BFA">
        <w:rPr>
          <w:sz w:val="22"/>
          <w:lang w:eastAsia="en-US"/>
        </w:rPr>
        <w:t>resource</w:t>
      </w:r>
      <w:r w:rsidRPr="00F41BFA">
        <w:rPr>
          <w:sz w:val="22"/>
          <w:lang w:eastAsia="en-US"/>
        </w:rPr>
        <w:t xml:space="preserve"> by adolescents for managi</w:t>
      </w:r>
      <w:r w:rsidR="00BF48BD" w:rsidRPr="00F41BFA">
        <w:rPr>
          <w:sz w:val="22"/>
          <w:lang w:eastAsia="en-US"/>
        </w:rPr>
        <w:t>ng chronic pain</w:t>
      </w:r>
      <w:r w:rsidR="004109A6" w:rsidRPr="00F41BFA">
        <w:rPr>
          <w:sz w:val="22"/>
          <w:lang w:eastAsia="en-US"/>
        </w:rPr>
        <w:t xml:space="preserve"> was Instagram (n = 20</w:t>
      </w:r>
      <w:r w:rsidRPr="00F41BFA">
        <w:rPr>
          <w:sz w:val="22"/>
          <w:lang w:eastAsia="en-US"/>
        </w:rPr>
        <w:t xml:space="preserve">), </w:t>
      </w:r>
      <w:r w:rsidR="004E47AB" w:rsidRPr="00F41BFA">
        <w:rPr>
          <w:sz w:val="22"/>
          <w:lang w:eastAsia="en-US"/>
        </w:rPr>
        <w:t xml:space="preserve">although </w:t>
      </w:r>
      <w:r w:rsidRPr="00F41BFA">
        <w:rPr>
          <w:sz w:val="22"/>
          <w:lang w:eastAsia="en-US"/>
        </w:rPr>
        <w:t>this was not reflected in the parent responses for</w:t>
      </w:r>
      <w:r w:rsidR="00EF619A" w:rsidRPr="00F41BFA">
        <w:rPr>
          <w:sz w:val="22"/>
          <w:lang w:eastAsia="en-US"/>
        </w:rPr>
        <w:t xml:space="preserve"> adolescent Instagram use (n = 5</w:t>
      </w:r>
      <w:r w:rsidRPr="00F41BFA">
        <w:rPr>
          <w:sz w:val="22"/>
          <w:lang w:eastAsia="en-US"/>
        </w:rPr>
        <w:t xml:space="preserve">). </w:t>
      </w:r>
      <w:r w:rsidR="006C60DE" w:rsidRPr="00F41BFA">
        <w:rPr>
          <w:sz w:val="22"/>
          <w:lang w:eastAsia="en-US"/>
        </w:rPr>
        <w:t>T</w:t>
      </w:r>
      <w:r w:rsidR="0020068F" w:rsidRPr="00F41BFA">
        <w:rPr>
          <w:sz w:val="22"/>
          <w:lang w:eastAsia="en-US"/>
        </w:rPr>
        <w:t xml:space="preserve">he majority of </w:t>
      </w:r>
      <w:r w:rsidR="00E85E51" w:rsidRPr="00F41BFA">
        <w:rPr>
          <w:sz w:val="22"/>
          <w:lang w:eastAsia="en-US"/>
        </w:rPr>
        <w:t>parent</w:t>
      </w:r>
      <w:r w:rsidR="004109A6" w:rsidRPr="00F41BFA">
        <w:rPr>
          <w:sz w:val="22"/>
          <w:lang w:eastAsia="en-US"/>
        </w:rPr>
        <w:t xml:space="preserve"> </w:t>
      </w:r>
      <w:r w:rsidR="0020068F" w:rsidRPr="00F41BFA">
        <w:rPr>
          <w:sz w:val="22"/>
          <w:lang w:eastAsia="en-US"/>
        </w:rPr>
        <w:t xml:space="preserve">participants </w:t>
      </w:r>
      <w:r w:rsidR="00E85E51" w:rsidRPr="00F41BFA">
        <w:rPr>
          <w:sz w:val="22"/>
          <w:lang w:eastAsia="en-US"/>
        </w:rPr>
        <w:t xml:space="preserve">(74.3%) </w:t>
      </w:r>
      <w:r w:rsidRPr="00F41BFA">
        <w:rPr>
          <w:sz w:val="22"/>
          <w:lang w:eastAsia="en-US"/>
        </w:rPr>
        <w:t xml:space="preserve">indicated </w:t>
      </w:r>
      <w:r w:rsidR="004A2B12" w:rsidRPr="00F41BFA">
        <w:rPr>
          <w:sz w:val="22"/>
          <w:lang w:eastAsia="en-US"/>
        </w:rPr>
        <w:t xml:space="preserve">their </w:t>
      </w:r>
      <w:r w:rsidR="00BA4ACB" w:rsidRPr="00F41BFA">
        <w:rPr>
          <w:sz w:val="22"/>
          <w:lang w:eastAsia="en-US"/>
        </w:rPr>
        <w:t>child</w:t>
      </w:r>
      <w:r w:rsidRPr="00F41BFA">
        <w:rPr>
          <w:sz w:val="22"/>
          <w:lang w:eastAsia="en-US"/>
        </w:rPr>
        <w:t xml:space="preserve"> did not use any websites or apps for pain management</w:t>
      </w:r>
      <w:r w:rsidR="00B77BFF" w:rsidRPr="00F41BFA">
        <w:rPr>
          <w:sz w:val="22"/>
          <w:lang w:eastAsia="en-US"/>
        </w:rPr>
        <w:t>. Exploratory comparison</w:t>
      </w:r>
      <w:r w:rsidR="00913EC1" w:rsidRPr="00F41BFA">
        <w:rPr>
          <w:sz w:val="22"/>
          <w:lang w:eastAsia="en-US"/>
        </w:rPr>
        <w:t xml:space="preserve"> between a</w:t>
      </w:r>
      <w:r w:rsidR="00B77BFF" w:rsidRPr="00F41BFA">
        <w:rPr>
          <w:sz w:val="22"/>
          <w:lang w:eastAsia="en-US"/>
        </w:rPr>
        <w:t xml:space="preserve">dolescents and parents </w:t>
      </w:r>
      <w:r w:rsidR="00B47D92" w:rsidRPr="00F41BFA">
        <w:rPr>
          <w:sz w:val="22"/>
          <w:lang w:eastAsia="en-US"/>
        </w:rPr>
        <w:t>did not reveal a significant difference in</w:t>
      </w:r>
      <w:r w:rsidR="00B77BFF" w:rsidRPr="00F41BFA">
        <w:rPr>
          <w:sz w:val="22"/>
          <w:lang w:eastAsia="en-US"/>
        </w:rPr>
        <w:t xml:space="preserve"> </w:t>
      </w:r>
      <w:r w:rsidR="00913EC1" w:rsidRPr="00F41BFA">
        <w:rPr>
          <w:sz w:val="22"/>
          <w:lang w:eastAsia="en-US"/>
        </w:rPr>
        <w:t xml:space="preserve">multiple response entries for </w:t>
      </w:r>
      <w:r w:rsidR="00B77BFF" w:rsidRPr="00F41BFA">
        <w:rPr>
          <w:sz w:val="22"/>
          <w:lang w:eastAsia="en-US"/>
        </w:rPr>
        <w:t>chronic pain resources,</w:t>
      </w:r>
      <w:r w:rsidR="00913EC1" w:rsidRPr="00F41BFA">
        <w:rPr>
          <w:sz w:val="22"/>
          <w:lang w:eastAsia="en-US"/>
        </w:rPr>
        <w:t xml:space="preserve"> </w:t>
      </w:r>
      <w:r w:rsidR="00B77BFF" w:rsidRPr="00F41BFA">
        <w:rPr>
          <w:sz w:val="22"/>
          <w:lang w:eastAsia="en-US"/>
        </w:rPr>
        <w:t>χ</w:t>
      </w:r>
      <w:r w:rsidR="00B77BFF" w:rsidRPr="00F41BFA">
        <w:rPr>
          <w:sz w:val="22"/>
          <w:vertAlign w:val="superscript"/>
          <w:lang w:eastAsia="en-US"/>
        </w:rPr>
        <w:t>2</w:t>
      </w:r>
      <w:r w:rsidR="00B77BFF" w:rsidRPr="00F41BFA">
        <w:rPr>
          <w:sz w:val="22"/>
          <w:lang w:eastAsia="en-US"/>
        </w:rPr>
        <w:t>(</w:t>
      </w:r>
      <w:r w:rsidR="00E45DBA" w:rsidRPr="00F41BFA">
        <w:rPr>
          <w:sz w:val="22"/>
          <w:lang w:eastAsia="en-US"/>
        </w:rPr>
        <w:t>8</w:t>
      </w:r>
      <w:r w:rsidR="00B77BFF" w:rsidRPr="00F41BFA">
        <w:rPr>
          <w:sz w:val="22"/>
          <w:lang w:eastAsia="en-US"/>
        </w:rPr>
        <w:t xml:space="preserve">) = 15.30, </w:t>
      </w:r>
      <w:r w:rsidR="00B77BFF" w:rsidRPr="00F41BFA">
        <w:rPr>
          <w:i/>
          <w:iCs/>
          <w:sz w:val="22"/>
          <w:lang w:eastAsia="en-US"/>
        </w:rPr>
        <w:t>p</w:t>
      </w:r>
      <w:r w:rsidR="00B77BFF" w:rsidRPr="00F41BFA">
        <w:rPr>
          <w:sz w:val="22"/>
          <w:lang w:eastAsia="en-US"/>
        </w:rPr>
        <w:t xml:space="preserve"> = .054.</w:t>
      </w:r>
    </w:p>
    <w:p w14:paraId="239EAD98" w14:textId="3184C9E7" w:rsidR="00A34C57" w:rsidRPr="00F41BFA" w:rsidRDefault="00E27F6B" w:rsidP="00E45DBA">
      <w:pPr>
        <w:rPr>
          <w:sz w:val="22"/>
        </w:rPr>
      </w:pPr>
      <w:r w:rsidRPr="00F41BFA">
        <w:rPr>
          <w:sz w:val="22"/>
          <w:lang w:eastAsia="en-US"/>
        </w:rPr>
        <w:t xml:space="preserve">For </w:t>
      </w:r>
      <w:r w:rsidR="005A2C70" w:rsidRPr="00F41BFA">
        <w:rPr>
          <w:sz w:val="22"/>
          <w:lang w:eastAsia="en-US"/>
        </w:rPr>
        <w:t>mental health</w:t>
      </w:r>
      <w:r w:rsidR="0055402B" w:rsidRPr="00F41BFA">
        <w:rPr>
          <w:sz w:val="22"/>
          <w:lang w:eastAsia="en-US"/>
        </w:rPr>
        <w:t xml:space="preserve"> </w:t>
      </w:r>
      <w:r w:rsidRPr="00F41BFA">
        <w:rPr>
          <w:sz w:val="22"/>
          <w:lang w:eastAsia="en-US"/>
        </w:rPr>
        <w:t>management, the most frequent response from adolescents and parents was that the adolescent did not u</w:t>
      </w:r>
      <w:r w:rsidR="00E6785B" w:rsidRPr="00F41BFA">
        <w:rPr>
          <w:sz w:val="22"/>
          <w:lang w:eastAsia="en-US"/>
        </w:rPr>
        <w:t xml:space="preserve">se any websites or apps for </w:t>
      </w:r>
      <w:r w:rsidR="00457640" w:rsidRPr="00F41BFA">
        <w:rPr>
          <w:sz w:val="22"/>
          <w:lang w:eastAsia="en-US"/>
        </w:rPr>
        <w:t>mental health</w:t>
      </w:r>
      <w:r w:rsidRPr="00F41BFA">
        <w:rPr>
          <w:sz w:val="22"/>
          <w:lang w:eastAsia="en-US"/>
        </w:rPr>
        <w:t xml:space="preserve"> manage</w:t>
      </w:r>
      <w:r w:rsidR="00460181" w:rsidRPr="00F41BFA">
        <w:rPr>
          <w:sz w:val="22"/>
          <w:lang w:eastAsia="en-US"/>
        </w:rPr>
        <w:t>ment (50.0% and 62</w:t>
      </w:r>
      <w:r w:rsidR="00A27DF4" w:rsidRPr="00F41BFA">
        <w:rPr>
          <w:sz w:val="22"/>
          <w:lang w:eastAsia="en-US"/>
        </w:rPr>
        <w:t>.9%, respectively</w:t>
      </w:r>
      <w:r w:rsidRPr="00F41BFA">
        <w:rPr>
          <w:sz w:val="22"/>
          <w:lang w:eastAsia="en-US"/>
        </w:rPr>
        <w:t xml:space="preserve">). </w:t>
      </w:r>
      <w:r w:rsidR="00B14CD7" w:rsidRPr="00F41BFA">
        <w:rPr>
          <w:sz w:val="22"/>
          <w:lang w:eastAsia="en-US"/>
        </w:rPr>
        <w:t xml:space="preserve">The top three most selected resources for </w:t>
      </w:r>
      <w:r w:rsidR="00E62AF2" w:rsidRPr="00F41BFA">
        <w:rPr>
          <w:sz w:val="22"/>
          <w:lang w:eastAsia="en-US"/>
        </w:rPr>
        <w:t>mental health</w:t>
      </w:r>
      <w:r w:rsidR="00B14CD7" w:rsidRPr="00F41BFA">
        <w:rPr>
          <w:sz w:val="22"/>
          <w:lang w:eastAsia="en-US"/>
        </w:rPr>
        <w:t xml:space="preserve"> management by ad</w:t>
      </w:r>
      <w:r w:rsidR="00696C5D" w:rsidRPr="00F41BFA">
        <w:rPr>
          <w:sz w:val="22"/>
          <w:lang w:eastAsia="en-US"/>
        </w:rPr>
        <w:t>olescents were Instagram (n = 16</w:t>
      </w:r>
      <w:r w:rsidR="00B14CD7" w:rsidRPr="00F41BFA">
        <w:rPr>
          <w:sz w:val="22"/>
          <w:lang w:eastAsia="en-US"/>
        </w:rPr>
        <w:t xml:space="preserve">), </w:t>
      </w:r>
      <w:r w:rsidR="00696C5D" w:rsidRPr="00F41BFA">
        <w:rPr>
          <w:sz w:val="22"/>
          <w:lang w:eastAsia="en-US"/>
        </w:rPr>
        <w:t>Headspace (n = 10</w:t>
      </w:r>
      <w:r w:rsidR="00B14CD7" w:rsidRPr="00F41BFA">
        <w:rPr>
          <w:sz w:val="22"/>
          <w:lang w:eastAsia="en-US"/>
        </w:rPr>
        <w:t>)</w:t>
      </w:r>
      <w:r w:rsidR="00696C5D" w:rsidRPr="00F41BFA">
        <w:rPr>
          <w:sz w:val="22"/>
          <w:lang w:eastAsia="en-US"/>
        </w:rPr>
        <w:t>, and YouTube (n = 9)</w:t>
      </w:r>
      <w:r w:rsidR="00B14CD7" w:rsidRPr="00F41BFA">
        <w:rPr>
          <w:sz w:val="22"/>
          <w:lang w:eastAsia="en-US"/>
        </w:rPr>
        <w:t>. These selections were not mirrored by the selections made by parents re</w:t>
      </w:r>
      <w:r w:rsidR="00D75130" w:rsidRPr="00F41BFA">
        <w:rPr>
          <w:sz w:val="22"/>
          <w:lang w:eastAsia="en-US"/>
        </w:rPr>
        <w:t>garding their children’s usage.</w:t>
      </w:r>
      <w:r w:rsidR="00556551" w:rsidRPr="00F41BFA">
        <w:rPr>
          <w:sz w:val="22"/>
          <w:lang w:eastAsia="en-US"/>
        </w:rPr>
        <w:t xml:space="preserve"> </w:t>
      </w:r>
      <w:r w:rsidR="00E45DBA" w:rsidRPr="00F41BFA">
        <w:rPr>
          <w:sz w:val="22"/>
          <w:lang w:eastAsia="en-US"/>
        </w:rPr>
        <w:t>A</w:t>
      </w:r>
      <w:r w:rsidR="00556551" w:rsidRPr="00F41BFA">
        <w:rPr>
          <w:sz w:val="22"/>
          <w:lang w:eastAsia="en-US"/>
        </w:rPr>
        <w:t>dolescent and parent multiple response entr</w:t>
      </w:r>
      <w:r w:rsidR="00616231" w:rsidRPr="00F41BFA">
        <w:rPr>
          <w:sz w:val="22"/>
          <w:lang w:eastAsia="en-US"/>
        </w:rPr>
        <w:t xml:space="preserve">ies for mental health resources, however, </w:t>
      </w:r>
      <w:r w:rsidR="00556551" w:rsidRPr="00F41BFA">
        <w:rPr>
          <w:sz w:val="22"/>
          <w:lang w:eastAsia="en-US"/>
        </w:rPr>
        <w:t>w</w:t>
      </w:r>
      <w:r w:rsidR="00E45DBA" w:rsidRPr="00F41BFA">
        <w:rPr>
          <w:sz w:val="22"/>
          <w:lang w:eastAsia="en-US"/>
        </w:rPr>
        <w:t>ere not significantly different upon statistical exploration, χ</w:t>
      </w:r>
      <w:r w:rsidR="00E45DBA" w:rsidRPr="00F41BFA">
        <w:rPr>
          <w:sz w:val="22"/>
          <w:vertAlign w:val="superscript"/>
          <w:lang w:eastAsia="en-US"/>
        </w:rPr>
        <w:t>2</w:t>
      </w:r>
      <w:r w:rsidR="00E45DBA" w:rsidRPr="00F41BFA">
        <w:rPr>
          <w:sz w:val="22"/>
          <w:lang w:eastAsia="en-US"/>
        </w:rPr>
        <w:t xml:space="preserve">(10) = 16.58, </w:t>
      </w:r>
      <w:r w:rsidR="00E45DBA" w:rsidRPr="00F41BFA">
        <w:rPr>
          <w:i/>
          <w:iCs/>
          <w:sz w:val="22"/>
          <w:lang w:eastAsia="en-US"/>
        </w:rPr>
        <w:t>p</w:t>
      </w:r>
      <w:r w:rsidR="00E45DBA" w:rsidRPr="00F41BFA">
        <w:rPr>
          <w:sz w:val="22"/>
          <w:lang w:eastAsia="en-US"/>
        </w:rPr>
        <w:t xml:space="preserve"> = .084.</w:t>
      </w:r>
    </w:p>
    <w:p w14:paraId="66EB5D89" w14:textId="595A5403" w:rsidR="00F7768E" w:rsidRPr="00F41BFA" w:rsidRDefault="00F7768E" w:rsidP="006525A6">
      <w:pPr>
        <w:spacing w:line="360" w:lineRule="auto"/>
        <w:rPr>
          <w:sz w:val="22"/>
        </w:rPr>
      </w:pPr>
      <w:r w:rsidRPr="00F41BFA">
        <w:rPr>
          <w:sz w:val="22"/>
        </w:rPr>
        <w:t xml:space="preserve">Table </w:t>
      </w:r>
      <w:r w:rsidRPr="00F41BFA">
        <w:rPr>
          <w:sz w:val="22"/>
        </w:rPr>
        <w:fldChar w:fldCharType="begin"/>
      </w:r>
      <w:r w:rsidRPr="00F41BFA">
        <w:rPr>
          <w:sz w:val="22"/>
        </w:rPr>
        <w:instrText xml:space="preserve"> SEQ Table \* ARABIC </w:instrText>
      </w:r>
      <w:r w:rsidRPr="00F41BFA">
        <w:rPr>
          <w:sz w:val="22"/>
        </w:rPr>
        <w:fldChar w:fldCharType="separate"/>
      </w:r>
      <w:r w:rsidR="00335E7E" w:rsidRPr="00F41BFA">
        <w:rPr>
          <w:noProof/>
          <w:sz w:val="22"/>
        </w:rPr>
        <w:t>2</w:t>
      </w:r>
      <w:r w:rsidRPr="00F41BFA">
        <w:rPr>
          <w:sz w:val="22"/>
        </w:rPr>
        <w:fldChar w:fldCharType="end"/>
      </w:r>
      <w:r w:rsidRPr="00F41BFA">
        <w:rPr>
          <w:sz w:val="22"/>
        </w:rPr>
        <w:t xml:space="preserve">. </w:t>
      </w:r>
      <w:r w:rsidR="00586E56" w:rsidRPr="00F41BFA">
        <w:rPr>
          <w:sz w:val="22"/>
        </w:rPr>
        <w:t>Frequency of adolescent use of</w:t>
      </w:r>
      <w:r w:rsidRPr="00F41BFA">
        <w:rPr>
          <w:sz w:val="22"/>
        </w:rPr>
        <w:t xml:space="preserve"> online resources</w:t>
      </w:r>
      <w:r w:rsidR="00DB7A33" w:rsidRPr="00F41BFA">
        <w:rPr>
          <w:sz w:val="22"/>
        </w:rPr>
        <w:t xml:space="preserve"> and social media platforms</w:t>
      </w:r>
      <w:r w:rsidRPr="00F41BFA">
        <w:rPr>
          <w:sz w:val="22"/>
        </w:rPr>
        <w:t xml:space="preserve"> for chronic pain management</w:t>
      </w:r>
      <w:r w:rsidR="00247135" w:rsidRPr="00F41BFA">
        <w:rPr>
          <w:sz w:val="22"/>
        </w:rPr>
        <w:t>,</w:t>
      </w:r>
      <w:r w:rsidRPr="00F41BFA">
        <w:rPr>
          <w:sz w:val="22"/>
        </w:rPr>
        <w:t xml:space="preserve"> according to adolescent and parent re</w:t>
      </w:r>
      <w:r w:rsidR="00181965" w:rsidRPr="00F41BFA">
        <w:rPr>
          <w:sz w:val="22"/>
        </w:rPr>
        <w:t>ports</w:t>
      </w:r>
      <w:r w:rsidR="00A34C57" w:rsidRPr="00F41BFA">
        <w:rPr>
          <w:sz w:val="22"/>
        </w:rPr>
        <w:t>.</w:t>
      </w:r>
    </w:p>
    <w:tbl>
      <w:tblPr>
        <w:tblStyle w:val="PlainTable2"/>
        <w:tblW w:w="8931" w:type="dxa"/>
        <w:tblInd w:w="-142" w:type="dxa"/>
        <w:tblLook w:val="06A0" w:firstRow="1" w:lastRow="0" w:firstColumn="1" w:lastColumn="0" w:noHBand="1" w:noVBand="1"/>
      </w:tblPr>
      <w:tblGrid>
        <w:gridCol w:w="3261"/>
        <w:gridCol w:w="3118"/>
        <w:gridCol w:w="2552"/>
      </w:tblGrid>
      <w:tr w:rsidR="00F41BFA" w:rsidRPr="00F41BFA" w14:paraId="61E6FEC5" w14:textId="77777777" w:rsidTr="002E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4FDB11A5" w14:textId="013C9AE1" w:rsidR="005F1F64" w:rsidRPr="00F41BFA" w:rsidRDefault="005F1F64" w:rsidP="002E3B8B">
            <w:pPr>
              <w:spacing w:before="0" w:after="240" w:line="240" w:lineRule="auto"/>
              <w:rPr>
                <w:b w:val="0"/>
                <w:bCs w:val="0"/>
                <w:sz w:val="22"/>
                <w:lang w:eastAsia="en-US"/>
              </w:rPr>
            </w:pPr>
            <w:r w:rsidRPr="00F41BFA">
              <w:rPr>
                <w:b w:val="0"/>
                <w:bCs w:val="0"/>
                <w:sz w:val="22"/>
                <w:lang w:eastAsia="en-US"/>
              </w:rPr>
              <w:t xml:space="preserve">Chronic pain resources </w:t>
            </w:r>
          </w:p>
        </w:tc>
        <w:tc>
          <w:tcPr>
            <w:tcW w:w="3118" w:type="dxa"/>
          </w:tcPr>
          <w:p w14:paraId="2240D829" w14:textId="6C501253" w:rsidR="005F1F64" w:rsidRPr="00F41BFA" w:rsidRDefault="00797F5E" w:rsidP="0019762A">
            <w:pPr>
              <w:spacing w:before="0" w:after="240" w:line="240" w:lineRule="auto"/>
              <w:jc w:val="center"/>
              <w:cnfStyle w:val="100000000000" w:firstRow="1" w:lastRow="0" w:firstColumn="0" w:lastColumn="0" w:oddVBand="0" w:evenVBand="0" w:oddHBand="0" w:evenHBand="0" w:firstRowFirstColumn="0" w:firstRowLastColumn="0" w:lastRowFirstColumn="0" w:lastRowLastColumn="0"/>
              <w:rPr>
                <w:b w:val="0"/>
                <w:bCs w:val="0"/>
                <w:sz w:val="22"/>
                <w:lang w:eastAsia="en-US"/>
              </w:rPr>
            </w:pPr>
            <w:r w:rsidRPr="00F41BFA">
              <w:rPr>
                <w:b w:val="0"/>
                <w:bCs w:val="0"/>
                <w:sz w:val="22"/>
                <w:lang w:eastAsia="en-US"/>
              </w:rPr>
              <w:t>Adolescents (n = 48</w:t>
            </w:r>
            <w:r w:rsidR="005F1F64" w:rsidRPr="00F41BFA">
              <w:rPr>
                <w:b w:val="0"/>
                <w:bCs w:val="0"/>
                <w:sz w:val="22"/>
                <w:lang w:eastAsia="en-US"/>
              </w:rPr>
              <w:t>)</w:t>
            </w:r>
            <w:r w:rsidR="002E3B8B" w:rsidRPr="00F41BFA">
              <w:rPr>
                <w:b w:val="0"/>
                <w:bCs w:val="0"/>
                <w:sz w:val="22"/>
                <w:lang w:eastAsia="en-US"/>
              </w:rPr>
              <w:t>, n (%)</w:t>
            </w:r>
          </w:p>
        </w:tc>
        <w:tc>
          <w:tcPr>
            <w:tcW w:w="2552" w:type="dxa"/>
          </w:tcPr>
          <w:p w14:paraId="2CB161FB" w14:textId="0C4CB186" w:rsidR="005F1F64" w:rsidRPr="00F41BFA" w:rsidRDefault="005F1F64" w:rsidP="0019762A">
            <w:pPr>
              <w:spacing w:before="0" w:after="240" w:line="240" w:lineRule="auto"/>
              <w:jc w:val="center"/>
              <w:cnfStyle w:val="100000000000" w:firstRow="1" w:lastRow="0" w:firstColumn="0" w:lastColumn="0" w:oddVBand="0" w:evenVBand="0" w:oddHBand="0" w:evenHBand="0" w:firstRowFirstColumn="0" w:firstRowLastColumn="0" w:lastRowFirstColumn="0" w:lastRowLastColumn="0"/>
              <w:rPr>
                <w:b w:val="0"/>
                <w:bCs w:val="0"/>
                <w:sz w:val="22"/>
                <w:lang w:eastAsia="en-US"/>
              </w:rPr>
            </w:pPr>
            <w:r w:rsidRPr="00F41BFA">
              <w:rPr>
                <w:b w:val="0"/>
                <w:bCs w:val="0"/>
                <w:sz w:val="22"/>
                <w:lang w:eastAsia="en-US"/>
              </w:rPr>
              <w:t>Parents (</w:t>
            </w:r>
            <w:r w:rsidR="00797F5E" w:rsidRPr="00F41BFA">
              <w:rPr>
                <w:b w:val="0"/>
                <w:bCs w:val="0"/>
                <w:sz w:val="22"/>
                <w:lang w:eastAsia="en-US"/>
              </w:rPr>
              <w:t>n = 35</w:t>
            </w:r>
            <w:r w:rsidRPr="00F41BFA">
              <w:rPr>
                <w:b w:val="0"/>
                <w:bCs w:val="0"/>
                <w:sz w:val="22"/>
                <w:lang w:eastAsia="en-US"/>
              </w:rPr>
              <w:t>)</w:t>
            </w:r>
            <w:r w:rsidR="002E3B8B" w:rsidRPr="00F41BFA">
              <w:rPr>
                <w:b w:val="0"/>
                <w:bCs w:val="0"/>
                <w:sz w:val="22"/>
                <w:lang w:eastAsia="en-US"/>
              </w:rPr>
              <w:t>, n (%)</w:t>
            </w:r>
          </w:p>
        </w:tc>
      </w:tr>
      <w:tr w:rsidR="00F41BFA" w:rsidRPr="00F41BFA" w14:paraId="5FF976C5" w14:textId="77777777" w:rsidTr="002E3B8B">
        <w:tc>
          <w:tcPr>
            <w:cnfStyle w:val="001000000000" w:firstRow="0" w:lastRow="0" w:firstColumn="1" w:lastColumn="0" w:oddVBand="0" w:evenVBand="0" w:oddHBand="0" w:evenHBand="0" w:firstRowFirstColumn="0" w:firstRowLastColumn="0" w:lastRowFirstColumn="0" w:lastRowLastColumn="0"/>
            <w:tcW w:w="3261" w:type="dxa"/>
          </w:tcPr>
          <w:p w14:paraId="069C44BF" w14:textId="308164C6" w:rsidR="00B25995" w:rsidRPr="00F41BFA" w:rsidRDefault="00B25995" w:rsidP="005E400B">
            <w:pPr>
              <w:spacing w:before="0" w:line="240" w:lineRule="auto"/>
              <w:rPr>
                <w:b w:val="0"/>
                <w:bCs w:val="0"/>
                <w:sz w:val="22"/>
                <w:lang w:eastAsia="en-US"/>
              </w:rPr>
            </w:pPr>
            <w:r w:rsidRPr="00F41BFA">
              <w:rPr>
                <w:b w:val="0"/>
                <w:bCs w:val="0"/>
                <w:sz w:val="22"/>
                <w:lang w:eastAsia="en-US"/>
              </w:rPr>
              <w:t>Does not use websites/ apps</w:t>
            </w:r>
          </w:p>
          <w:p w14:paraId="6F03DB44" w14:textId="77777777" w:rsidR="00B25995" w:rsidRPr="00F41BFA" w:rsidRDefault="00B25995" w:rsidP="005E400B">
            <w:pPr>
              <w:spacing w:before="0" w:line="240" w:lineRule="auto"/>
              <w:rPr>
                <w:b w:val="0"/>
                <w:bCs w:val="0"/>
                <w:sz w:val="22"/>
                <w:lang w:eastAsia="en-US"/>
              </w:rPr>
            </w:pPr>
          </w:p>
          <w:p w14:paraId="606B9F69" w14:textId="319D9CFC" w:rsidR="005F1F64" w:rsidRPr="00F41BFA" w:rsidRDefault="005F1F64" w:rsidP="005E400B">
            <w:pPr>
              <w:spacing w:before="0" w:line="240" w:lineRule="auto"/>
              <w:rPr>
                <w:b w:val="0"/>
                <w:bCs w:val="0"/>
                <w:sz w:val="22"/>
                <w:lang w:eastAsia="en-US"/>
              </w:rPr>
            </w:pPr>
            <w:r w:rsidRPr="00F41BFA">
              <w:rPr>
                <w:b w:val="0"/>
                <w:bCs w:val="0"/>
                <w:sz w:val="22"/>
                <w:lang w:eastAsia="en-US"/>
              </w:rPr>
              <w:t>Instagram</w:t>
            </w:r>
          </w:p>
          <w:p w14:paraId="02B51B17" w14:textId="5BCCD968" w:rsidR="005F1F64" w:rsidRPr="00F41BFA" w:rsidRDefault="005F1F64" w:rsidP="005E400B">
            <w:pPr>
              <w:spacing w:before="0" w:line="240" w:lineRule="auto"/>
              <w:rPr>
                <w:b w:val="0"/>
                <w:bCs w:val="0"/>
                <w:sz w:val="22"/>
                <w:lang w:eastAsia="en-US"/>
              </w:rPr>
            </w:pPr>
          </w:p>
          <w:p w14:paraId="27B3B314" w14:textId="617B377F" w:rsidR="005F1F64" w:rsidRPr="00F41BFA" w:rsidRDefault="005F1F64" w:rsidP="005E400B">
            <w:pPr>
              <w:spacing w:before="0" w:line="240" w:lineRule="auto"/>
              <w:rPr>
                <w:b w:val="0"/>
                <w:bCs w:val="0"/>
                <w:sz w:val="22"/>
                <w:lang w:eastAsia="en-US"/>
              </w:rPr>
            </w:pPr>
            <w:r w:rsidRPr="00F41BFA">
              <w:rPr>
                <w:b w:val="0"/>
                <w:bCs w:val="0"/>
                <w:sz w:val="22"/>
                <w:lang w:eastAsia="en-US"/>
              </w:rPr>
              <w:t>YouTube</w:t>
            </w:r>
          </w:p>
          <w:p w14:paraId="4F0CE78A" w14:textId="77777777" w:rsidR="005F1F64" w:rsidRPr="00F41BFA" w:rsidRDefault="005F1F64" w:rsidP="005E400B">
            <w:pPr>
              <w:spacing w:before="0" w:line="240" w:lineRule="auto"/>
              <w:rPr>
                <w:b w:val="0"/>
                <w:bCs w:val="0"/>
                <w:sz w:val="22"/>
                <w:lang w:eastAsia="en-US"/>
              </w:rPr>
            </w:pPr>
          </w:p>
          <w:p w14:paraId="615CE513" w14:textId="19270913" w:rsidR="005F1F64" w:rsidRPr="00F41BFA" w:rsidRDefault="005F1F64" w:rsidP="005E400B">
            <w:pPr>
              <w:spacing w:before="0" w:line="240" w:lineRule="auto"/>
              <w:rPr>
                <w:b w:val="0"/>
                <w:bCs w:val="0"/>
                <w:sz w:val="22"/>
                <w:lang w:eastAsia="en-US"/>
              </w:rPr>
            </w:pPr>
            <w:r w:rsidRPr="00F41BFA">
              <w:rPr>
                <w:b w:val="0"/>
                <w:bCs w:val="0"/>
                <w:sz w:val="22"/>
                <w:lang w:eastAsia="en-US"/>
              </w:rPr>
              <w:t>Facebook</w:t>
            </w:r>
          </w:p>
          <w:p w14:paraId="0993EBD5" w14:textId="77777777" w:rsidR="005F1F64" w:rsidRPr="00F41BFA" w:rsidRDefault="005F1F64" w:rsidP="005E400B">
            <w:pPr>
              <w:spacing w:before="0" w:line="240" w:lineRule="auto"/>
              <w:rPr>
                <w:b w:val="0"/>
                <w:bCs w:val="0"/>
                <w:sz w:val="22"/>
                <w:lang w:eastAsia="en-US"/>
              </w:rPr>
            </w:pPr>
          </w:p>
          <w:p w14:paraId="75E30C4A" w14:textId="2CD1B213" w:rsidR="005F1F64" w:rsidRPr="00F41BFA" w:rsidRDefault="005F1F64" w:rsidP="005E400B">
            <w:pPr>
              <w:spacing w:before="0" w:line="240" w:lineRule="auto"/>
              <w:rPr>
                <w:b w:val="0"/>
                <w:bCs w:val="0"/>
                <w:sz w:val="22"/>
                <w:lang w:eastAsia="en-US"/>
              </w:rPr>
            </w:pPr>
            <w:r w:rsidRPr="00F41BFA">
              <w:rPr>
                <w:b w:val="0"/>
                <w:bCs w:val="0"/>
                <w:sz w:val="22"/>
                <w:lang w:eastAsia="en-US"/>
              </w:rPr>
              <w:t>Online forum</w:t>
            </w:r>
          </w:p>
          <w:p w14:paraId="03A93F26" w14:textId="77777777" w:rsidR="005F1F64" w:rsidRPr="00F41BFA" w:rsidRDefault="005F1F64" w:rsidP="005E400B">
            <w:pPr>
              <w:spacing w:before="0" w:line="240" w:lineRule="auto"/>
              <w:rPr>
                <w:b w:val="0"/>
                <w:bCs w:val="0"/>
                <w:sz w:val="22"/>
                <w:lang w:eastAsia="en-US"/>
              </w:rPr>
            </w:pPr>
          </w:p>
          <w:p w14:paraId="7CC2232B" w14:textId="7ACABB37" w:rsidR="005F1F64" w:rsidRPr="00F41BFA" w:rsidRDefault="005F1F64" w:rsidP="005E400B">
            <w:pPr>
              <w:spacing w:before="0" w:line="240" w:lineRule="auto"/>
              <w:rPr>
                <w:b w:val="0"/>
                <w:bCs w:val="0"/>
                <w:sz w:val="22"/>
                <w:lang w:eastAsia="en-US"/>
              </w:rPr>
            </w:pPr>
            <w:r w:rsidRPr="00F41BFA">
              <w:rPr>
                <w:b w:val="0"/>
                <w:bCs w:val="0"/>
                <w:sz w:val="22"/>
                <w:lang w:eastAsia="en-US"/>
              </w:rPr>
              <w:t>Uses a different website/ app</w:t>
            </w:r>
          </w:p>
          <w:p w14:paraId="4E7D2910" w14:textId="77777777" w:rsidR="005F1F64" w:rsidRPr="00F41BFA" w:rsidRDefault="005F1F64" w:rsidP="005E400B">
            <w:pPr>
              <w:spacing w:before="0" w:line="240" w:lineRule="auto"/>
              <w:rPr>
                <w:b w:val="0"/>
                <w:bCs w:val="0"/>
                <w:sz w:val="22"/>
                <w:lang w:eastAsia="en-US"/>
              </w:rPr>
            </w:pPr>
          </w:p>
          <w:p w14:paraId="77567208" w14:textId="1B130560" w:rsidR="005F1F64" w:rsidRPr="00F41BFA" w:rsidRDefault="005F1F64" w:rsidP="005E400B">
            <w:pPr>
              <w:spacing w:before="0" w:line="240" w:lineRule="auto"/>
              <w:rPr>
                <w:b w:val="0"/>
                <w:bCs w:val="0"/>
                <w:sz w:val="22"/>
                <w:lang w:eastAsia="en-US"/>
              </w:rPr>
            </w:pPr>
            <w:r w:rsidRPr="00F41BFA">
              <w:rPr>
                <w:b w:val="0"/>
                <w:bCs w:val="0"/>
                <w:sz w:val="22"/>
                <w:lang w:eastAsia="en-US"/>
              </w:rPr>
              <w:t>Twitter</w:t>
            </w:r>
          </w:p>
          <w:p w14:paraId="43C1FCB5" w14:textId="77777777" w:rsidR="005F1F64" w:rsidRPr="00F41BFA" w:rsidRDefault="005F1F64" w:rsidP="005E400B">
            <w:pPr>
              <w:spacing w:before="0" w:line="240" w:lineRule="auto"/>
              <w:rPr>
                <w:b w:val="0"/>
                <w:bCs w:val="0"/>
                <w:sz w:val="22"/>
                <w:lang w:eastAsia="en-US"/>
              </w:rPr>
            </w:pPr>
          </w:p>
          <w:p w14:paraId="3E520B3E" w14:textId="38D85A26" w:rsidR="005F1F64" w:rsidRPr="00F41BFA" w:rsidRDefault="005F1F64" w:rsidP="005E400B">
            <w:pPr>
              <w:spacing w:before="0" w:line="240" w:lineRule="auto"/>
              <w:rPr>
                <w:b w:val="0"/>
                <w:bCs w:val="0"/>
                <w:sz w:val="22"/>
                <w:lang w:eastAsia="en-US"/>
              </w:rPr>
            </w:pPr>
            <w:r w:rsidRPr="00F41BFA">
              <w:rPr>
                <w:b w:val="0"/>
                <w:bCs w:val="0"/>
                <w:sz w:val="22"/>
                <w:lang w:eastAsia="en-US"/>
              </w:rPr>
              <w:t>Reddit</w:t>
            </w:r>
          </w:p>
          <w:p w14:paraId="5F072956" w14:textId="77777777" w:rsidR="005F1F64" w:rsidRPr="00F41BFA" w:rsidRDefault="005F1F64" w:rsidP="005E400B">
            <w:pPr>
              <w:spacing w:before="0" w:line="240" w:lineRule="auto"/>
              <w:rPr>
                <w:b w:val="0"/>
                <w:bCs w:val="0"/>
                <w:sz w:val="22"/>
                <w:lang w:eastAsia="en-US"/>
              </w:rPr>
            </w:pPr>
          </w:p>
          <w:p w14:paraId="40B23CEE" w14:textId="627CACC8" w:rsidR="005F1F64" w:rsidRPr="00F41BFA" w:rsidRDefault="005F1F64" w:rsidP="005E400B">
            <w:pPr>
              <w:spacing w:before="0" w:line="240" w:lineRule="auto"/>
              <w:rPr>
                <w:b w:val="0"/>
                <w:bCs w:val="0"/>
                <w:sz w:val="22"/>
                <w:lang w:eastAsia="en-US"/>
              </w:rPr>
            </w:pPr>
            <w:r w:rsidRPr="00F41BFA">
              <w:rPr>
                <w:b w:val="0"/>
                <w:bCs w:val="0"/>
                <w:sz w:val="22"/>
                <w:lang w:eastAsia="en-US"/>
              </w:rPr>
              <w:t>M</w:t>
            </w:r>
            <w:r w:rsidR="00657D34" w:rsidRPr="00F41BFA">
              <w:rPr>
                <w:b w:val="0"/>
                <w:bCs w:val="0"/>
                <w:sz w:val="22"/>
                <w:lang w:eastAsia="en-US"/>
              </w:rPr>
              <w:t>eeTw</w:t>
            </w:r>
            <w:r w:rsidRPr="00F41BFA">
              <w:rPr>
                <w:b w:val="0"/>
                <w:bCs w:val="0"/>
                <w:sz w:val="22"/>
                <w:lang w:eastAsia="en-US"/>
              </w:rPr>
              <w:t>o</w:t>
            </w:r>
          </w:p>
          <w:p w14:paraId="19E70869" w14:textId="77777777" w:rsidR="005F1F64" w:rsidRPr="00F41BFA" w:rsidRDefault="005F1F64" w:rsidP="005E400B">
            <w:pPr>
              <w:spacing w:before="0" w:line="240" w:lineRule="auto"/>
              <w:rPr>
                <w:b w:val="0"/>
                <w:bCs w:val="0"/>
                <w:sz w:val="22"/>
                <w:lang w:eastAsia="en-US"/>
              </w:rPr>
            </w:pPr>
          </w:p>
          <w:p w14:paraId="6CA17DFB" w14:textId="77777777" w:rsidR="005F1F64" w:rsidRPr="00F41BFA" w:rsidRDefault="005F1F64" w:rsidP="005E400B">
            <w:pPr>
              <w:spacing w:before="0" w:line="240" w:lineRule="auto"/>
              <w:rPr>
                <w:b w:val="0"/>
                <w:bCs w:val="0"/>
                <w:sz w:val="22"/>
                <w:lang w:eastAsia="en-US"/>
              </w:rPr>
            </w:pPr>
            <w:r w:rsidRPr="00F41BFA">
              <w:rPr>
                <w:b w:val="0"/>
                <w:bCs w:val="0"/>
                <w:sz w:val="22"/>
                <w:lang w:eastAsia="en-US"/>
              </w:rPr>
              <w:t>PainBytes</w:t>
            </w:r>
          </w:p>
          <w:p w14:paraId="09D11E5E" w14:textId="51914765" w:rsidR="00692B96" w:rsidRPr="00F41BFA" w:rsidRDefault="00692B96" w:rsidP="005E400B">
            <w:pPr>
              <w:spacing w:before="0" w:line="240" w:lineRule="auto"/>
              <w:rPr>
                <w:b w:val="0"/>
                <w:bCs w:val="0"/>
                <w:sz w:val="22"/>
                <w:lang w:eastAsia="en-US"/>
              </w:rPr>
            </w:pPr>
          </w:p>
        </w:tc>
        <w:tc>
          <w:tcPr>
            <w:tcW w:w="3118" w:type="dxa"/>
          </w:tcPr>
          <w:p w14:paraId="5C48F108" w14:textId="77777777" w:rsidR="00B25995" w:rsidRPr="00F41BFA" w:rsidRDefault="00B25995" w:rsidP="00B25995">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lastRenderedPageBreak/>
              <w:t>24 (50.0)</w:t>
            </w:r>
          </w:p>
          <w:p w14:paraId="54419872" w14:textId="77777777" w:rsidR="00B25995" w:rsidRPr="00F41BFA" w:rsidRDefault="00B25995"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01D2E22A" w14:textId="4438DB4B" w:rsidR="005F1F64" w:rsidRPr="00F41BFA" w:rsidRDefault="007C36C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0 (41.7</w:t>
            </w:r>
            <w:r w:rsidR="005F1F64" w:rsidRPr="00F41BFA">
              <w:rPr>
                <w:sz w:val="22"/>
                <w:lang w:eastAsia="en-US"/>
              </w:rPr>
              <w:t>)</w:t>
            </w:r>
          </w:p>
          <w:p w14:paraId="43BBF9EC" w14:textId="226E515A" w:rsidR="005F1F64" w:rsidRPr="00F41BFA" w:rsidRDefault="005F1F64" w:rsidP="00B25995">
            <w:pPr>
              <w:spacing w:before="0" w:line="240" w:lineRule="auto"/>
              <w:cnfStyle w:val="000000000000" w:firstRow="0" w:lastRow="0" w:firstColumn="0" w:lastColumn="0" w:oddVBand="0" w:evenVBand="0" w:oddHBand="0" w:evenHBand="0" w:firstRowFirstColumn="0" w:firstRowLastColumn="0" w:lastRowFirstColumn="0" w:lastRowLastColumn="0"/>
              <w:rPr>
                <w:sz w:val="22"/>
                <w:lang w:eastAsia="en-US"/>
              </w:rPr>
            </w:pPr>
          </w:p>
          <w:p w14:paraId="56AAA86C" w14:textId="2B473C27" w:rsidR="005F1F64" w:rsidRPr="00F41BFA" w:rsidRDefault="007C36C4" w:rsidP="007C36C4">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3</w:t>
            </w:r>
            <w:r w:rsidR="005F1F64" w:rsidRPr="00F41BFA">
              <w:rPr>
                <w:sz w:val="22"/>
                <w:lang w:eastAsia="en-US"/>
              </w:rPr>
              <w:t xml:space="preserve"> (</w:t>
            </w:r>
            <w:r w:rsidRPr="00F41BFA">
              <w:rPr>
                <w:sz w:val="22"/>
                <w:lang w:eastAsia="en-US"/>
              </w:rPr>
              <w:t>27.1</w:t>
            </w:r>
            <w:r w:rsidR="005F1F64" w:rsidRPr="00F41BFA">
              <w:rPr>
                <w:sz w:val="22"/>
                <w:lang w:eastAsia="en-US"/>
              </w:rPr>
              <w:t>)</w:t>
            </w:r>
          </w:p>
          <w:p w14:paraId="6743DE74"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6AFF82F3" w14:textId="5325076C" w:rsidR="005F1F64" w:rsidRPr="00F41BFA" w:rsidRDefault="007C36C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8 (16.7</w:t>
            </w:r>
            <w:r w:rsidR="005F1F64" w:rsidRPr="00F41BFA">
              <w:rPr>
                <w:sz w:val="22"/>
                <w:lang w:eastAsia="en-US"/>
              </w:rPr>
              <w:t>)</w:t>
            </w:r>
          </w:p>
          <w:p w14:paraId="16D16CF0"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3ED9564A" w14:textId="0328B086" w:rsidR="005F1F64" w:rsidRPr="00F41BFA" w:rsidRDefault="007C36C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5</w:t>
            </w:r>
            <w:r w:rsidR="005F1F64" w:rsidRPr="00F41BFA">
              <w:rPr>
                <w:sz w:val="22"/>
                <w:lang w:eastAsia="en-US"/>
              </w:rPr>
              <w:t xml:space="preserve"> </w:t>
            </w:r>
            <w:r w:rsidRPr="00F41BFA">
              <w:rPr>
                <w:sz w:val="22"/>
                <w:lang w:eastAsia="en-US"/>
              </w:rPr>
              <w:t>(10.4</w:t>
            </w:r>
            <w:r w:rsidR="005F1F64" w:rsidRPr="00F41BFA">
              <w:rPr>
                <w:sz w:val="22"/>
                <w:lang w:eastAsia="en-US"/>
              </w:rPr>
              <w:t>)</w:t>
            </w:r>
          </w:p>
          <w:p w14:paraId="435A20C1"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59F96809" w14:textId="7B6EBD67" w:rsidR="005F1F64" w:rsidRPr="00F41BFA" w:rsidRDefault="007C36C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4 (8.3</w:t>
            </w:r>
            <w:r w:rsidR="005F1F64" w:rsidRPr="00F41BFA">
              <w:rPr>
                <w:sz w:val="22"/>
                <w:lang w:eastAsia="en-US"/>
              </w:rPr>
              <w:t>)</w:t>
            </w:r>
          </w:p>
          <w:p w14:paraId="38A47C6B"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0DA01480" w14:textId="537476BF" w:rsidR="005F1F64" w:rsidRPr="00F41BFA" w:rsidRDefault="007C36C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4 (8.3</w:t>
            </w:r>
            <w:r w:rsidR="005F1F64" w:rsidRPr="00F41BFA">
              <w:rPr>
                <w:sz w:val="22"/>
                <w:lang w:eastAsia="en-US"/>
              </w:rPr>
              <w:t>)</w:t>
            </w:r>
          </w:p>
          <w:p w14:paraId="337550D7"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4191B8FF" w14:textId="0EA619D4" w:rsidR="005F1F64" w:rsidRPr="00F41BFA" w:rsidRDefault="007C36C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 (2.1</w:t>
            </w:r>
            <w:r w:rsidR="005F1F64" w:rsidRPr="00F41BFA">
              <w:rPr>
                <w:sz w:val="22"/>
                <w:lang w:eastAsia="en-US"/>
              </w:rPr>
              <w:t>)</w:t>
            </w:r>
          </w:p>
          <w:p w14:paraId="1D2D29F7"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162359E0" w14:textId="50BA7BD3"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16B537D3"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7EC78E5C" w14:textId="707A1645"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32D02C02" w14:textId="64972BA9" w:rsidR="000D5D2B" w:rsidRPr="00F41BFA" w:rsidRDefault="000D5D2B" w:rsidP="00F667E7">
            <w:pPr>
              <w:spacing w:before="0" w:line="240" w:lineRule="auto"/>
              <w:cnfStyle w:val="000000000000" w:firstRow="0" w:lastRow="0" w:firstColumn="0" w:lastColumn="0" w:oddVBand="0" w:evenVBand="0" w:oddHBand="0" w:evenHBand="0" w:firstRowFirstColumn="0" w:firstRowLastColumn="0" w:lastRowFirstColumn="0" w:lastRowLastColumn="0"/>
              <w:rPr>
                <w:sz w:val="22"/>
                <w:lang w:eastAsia="en-US"/>
              </w:rPr>
            </w:pPr>
          </w:p>
        </w:tc>
        <w:tc>
          <w:tcPr>
            <w:tcW w:w="2552" w:type="dxa"/>
          </w:tcPr>
          <w:p w14:paraId="0CAA30A8" w14:textId="68D4191D" w:rsidR="005F1F64" w:rsidRPr="00F41BFA" w:rsidRDefault="0066358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lastRenderedPageBreak/>
              <w:t>26 (74.3</w:t>
            </w:r>
            <w:r w:rsidR="005F1F64" w:rsidRPr="00F41BFA">
              <w:rPr>
                <w:sz w:val="22"/>
                <w:lang w:eastAsia="en-US"/>
              </w:rPr>
              <w:t>)</w:t>
            </w:r>
          </w:p>
          <w:p w14:paraId="7DFE9F39"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32F88CBD" w14:textId="473DC0D7" w:rsidR="005F1F64" w:rsidRPr="00F41BFA" w:rsidRDefault="00F667E7"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5 (14.3</w:t>
            </w:r>
            <w:r w:rsidR="005F1F64" w:rsidRPr="00F41BFA">
              <w:rPr>
                <w:sz w:val="22"/>
                <w:lang w:eastAsia="en-US"/>
              </w:rPr>
              <w:t>)</w:t>
            </w:r>
          </w:p>
          <w:p w14:paraId="2A1FDE5D"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1DEF73AB" w14:textId="2635C1F8" w:rsidR="005F1F64" w:rsidRPr="00F41BFA" w:rsidRDefault="00797F5E"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6 (17.1</w:t>
            </w:r>
            <w:r w:rsidR="005F1F64" w:rsidRPr="00F41BFA">
              <w:rPr>
                <w:sz w:val="22"/>
                <w:lang w:eastAsia="en-US"/>
              </w:rPr>
              <w:t>)</w:t>
            </w:r>
          </w:p>
          <w:p w14:paraId="2D05A149"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6D2EB574" w14:textId="7EE9C431" w:rsidR="005F1F64" w:rsidRPr="00F41BFA" w:rsidRDefault="00797F5E"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4 (11.4</w:t>
            </w:r>
            <w:r w:rsidR="005F1F64" w:rsidRPr="00F41BFA">
              <w:rPr>
                <w:sz w:val="22"/>
                <w:lang w:eastAsia="en-US"/>
              </w:rPr>
              <w:t>)</w:t>
            </w:r>
          </w:p>
          <w:p w14:paraId="6A0A194C"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3FE1FC82" w14:textId="242E6D35" w:rsidR="005F1F64" w:rsidRPr="00F41BFA" w:rsidRDefault="00797F5E"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 (5.7</w:t>
            </w:r>
            <w:r w:rsidR="005F1F64" w:rsidRPr="00F41BFA">
              <w:rPr>
                <w:sz w:val="22"/>
                <w:lang w:eastAsia="en-US"/>
              </w:rPr>
              <w:t>)</w:t>
            </w:r>
          </w:p>
          <w:p w14:paraId="39F877D5"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131DABD7" w14:textId="499648C4" w:rsidR="005F1F64" w:rsidRPr="00F41BFA" w:rsidRDefault="00F667E7"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 (5.7</w:t>
            </w:r>
            <w:r w:rsidR="005F1F64" w:rsidRPr="00F41BFA">
              <w:rPr>
                <w:sz w:val="22"/>
                <w:lang w:eastAsia="en-US"/>
              </w:rPr>
              <w:t>)</w:t>
            </w:r>
          </w:p>
          <w:p w14:paraId="6EAAC513"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72D702D1" w14:textId="48D61292" w:rsidR="005F1F64" w:rsidRPr="00F41BFA" w:rsidRDefault="00F667E7"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 (8.6</w:t>
            </w:r>
            <w:r w:rsidR="005F1F64" w:rsidRPr="00F41BFA">
              <w:rPr>
                <w:sz w:val="22"/>
                <w:lang w:eastAsia="en-US"/>
              </w:rPr>
              <w:t>)</w:t>
            </w:r>
          </w:p>
          <w:p w14:paraId="2275A596"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30464A05" w14:textId="68FF3A8A"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7F7508B8"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1AAD6F48" w14:textId="33FCAC91"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1F9AF519"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5509AAA7" w14:textId="77777777" w:rsidR="005F1F64" w:rsidRPr="00F41BFA" w:rsidRDefault="005F1F64" w:rsidP="005E400B">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54DAE7BA" w14:textId="1A8D221A" w:rsidR="00692B96" w:rsidRPr="00F41BFA" w:rsidRDefault="00692B96" w:rsidP="00F667E7">
            <w:pPr>
              <w:spacing w:before="0" w:line="240" w:lineRule="auto"/>
              <w:cnfStyle w:val="000000000000" w:firstRow="0" w:lastRow="0" w:firstColumn="0" w:lastColumn="0" w:oddVBand="0" w:evenVBand="0" w:oddHBand="0" w:evenHBand="0" w:firstRowFirstColumn="0" w:firstRowLastColumn="0" w:lastRowFirstColumn="0" w:lastRowLastColumn="0"/>
              <w:rPr>
                <w:sz w:val="22"/>
                <w:lang w:eastAsia="en-US"/>
              </w:rPr>
            </w:pPr>
          </w:p>
        </w:tc>
      </w:tr>
    </w:tbl>
    <w:p w14:paraId="6C5A02DC" w14:textId="5CCC647E" w:rsidR="00F46BF6" w:rsidRPr="00F41BFA" w:rsidRDefault="00406D4A" w:rsidP="002D1795">
      <w:pPr>
        <w:rPr>
          <w:sz w:val="22"/>
          <w:lang w:eastAsia="en-US"/>
        </w:rPr>
      </w:pPr>
      <w:r w:rsidRPr="00F41BFA">
        <w:rPr>
          <w:sz w:val="22"/>
          <w:lang w:eastAsia="en-US"/>
        </w:rPr>
        <w:lastRenderedPageBreak/>
        <w:t xml:space="preserve">Note: </w:t>
      </w:r>
      <w:r w:rsidR="00812077" w:rsidRPr="00F41BFA">
        <w:rPr>
          <w:sz w:val="22"/>
          <w:lang w:eastAsia="en-US"/>
        </w:rPr>
        <w:t>Participants could select multiple resources; percentages indicate percent of individual cases that selected the option. Resources are listed in descending frequency of selecti</w:t>
      </w:r>
      <w:r w:rsidR="002D6962" w:rsidRPr="00F41BFA">
        <w:rPr>
          <w:sz w:val="22"/>
          <w:lang w:eastAsia="en-US"/>
        </w:rPr>
        <w:t>on by adolescent</w:t>
      </w:r>
      <w:r w:rsidR="005F3FAA" w:rsidRPr="00F41BFA">
        <w:rPr>
          <w:sz w:val="22"/>
          <w:lang w:eastAsia="en-US"/>
        </w:rPr>
        <w:t>s</w:t>
      </w:r>
      <w:r w:rsidR="002D6962" w:rsidRPr="00F41BFA">
        <w:rPr>
          <w:sz w:val="22"/>
          <w:lang w:eastAsia="en-US"/>
        </w:rPr>
        <w:t xml:space="preserve"> </w:t>
      </w:r>
    </w:p>
    <w:p w14:paraId="156DC445" w14:textId="646CC954" w:rsidR="004A7723" w:rsidRPr="00F41BFA" w:rsidRDefault="004A7723" w:rsidP="009B17C5">
      <w:pPr>
        <w:spacing w:line="360" w:lineRule="auto"/>
        <w:rPr>
          <w:sz w:val="22"/>
        </w:rPr>
      </w:pPr>
      <w:r w:rsidRPr="00F41BFA">
        <w:rPr>
          <w:sz w:val="22"/>
        </w:rPr>
        <w:t xml:space="preserve">Table </w:t>
      </w:r>
      <w:r w:rsidRPr="00F41BFA">
        <w:rPr>
          <w:sz w:val="22"/>
        </w:rPr>
        <w:fldChar w:fldCharType="begin"/>
      </w:r>
      <w:r w:rsidRPr="00F41BFA">
        <w:rPr>
          <w:sz w:val="22"/>
        </w:rPr>
        <w:instrText xml:space="preserve"> SEQ Table \* ARABIC </w:instrText>
      </w:r>
      <w:r w:rsidRPr="00F41BFA">
        <w:rPr>
          <w:sz w:val="22"/>
        </w:rPr>
        <w:fldChar w:fldCharType="separate"/>
      </w:r>
      <w:r w:rsidR="00335E7E" w:rsidRPr="00F41BFA">
        <w:rPr>
          <w:noProof/>
          <w:sz w:val="22"/>
        </w:rPr>
        <w:t>3</w:t>
      </w:r>
      <w:r w:rsidRPr="00F41BFA">
        <w:rPr>
          <w:sz w:val="22"/>
        </w:rPr>
        <w:fldChar w:fldCharType="end"/>
      </w:r>
      <w:r w:rsidRPr="00F41BFA">
        <w:rPr>
          <w:sz w:val="22"/>
        </w:rPr>
        <w:t xml:space="preserve">. </w:t>
      </w:r>
      <w:r w:rsidR="00586E56" w:rsidRPr="00F41BFA">
        <w:rPr>
          <w:sz w:val="22"/>
        </w:rPr>
        <w:t>Frequency of adolescent use</w:t>
      </w:r>
      <w:r w:rsidRPr="00F41BFA">
        <w:rPr>
          <w:sz w:val="22"/>
        </w:rPr>
        <w:t xml:space="preserve"> of online resources</w:t>
      </w:r>
      <w:r w:rsidR="00DB7A33" w:rsidRPr="00F41BFA">
        <w:rPr>
          <w:sz w:val="22"/>
        </w:rPr>
        <w:t xml:space="preserve"> and social media platforms</w:t>
      </w:r>
      <w:r w:rsidRPr="00F41BFA">
        <w:rPr>
          <w:sz w:val="22"/>
        </w:rPr>
        <w:t xml:space="preserve"> for mental health management, according to adolescent and parent reports</w:t>
      </w:r>
      <w:r w:rsidR="00F46BF6" w:rsidRPr="00F41BFA">
        <w:rPr>
          <w:sz w:val="22"/>
        </w:rPr>
        <w:t>.</w:t>
      </w:r>
    </w:p>
    <w:tbl>
      <w:tblPr>
        <w:tblStyle w:val="PlainTable2"/>
        <w:tblW w:w="8931" w:type="dxa"/>
        <w:tblInd w:w="-142" w:type="dxa"/>
        <w:tblLook w:val="04A0" w:firstRow="1" w:lastRow="0" w:firstColumn="1" w:lastColumn="0" w:noHBand="0" w:noVBand="1"/>
      </w:tblPr>
      <w:tblGrid>
        <w:gridCol w:w="3261"/>
        <w:gridCol w:w="3118"/>
        <w:gridCol w:w="2552"/>
      </w:tblGrid>
      <w:tr w:rsidR="00F41BFA" w:rsidRPr="00F41BFA" w14:paraId="7D5BBDD0" w14:textId="77777777" w:rsidTr="00077F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2C87625" w14:textId="1045C9B9" w:rsidR="005F1F64" w:rsidRPr="00F41BFA" w:rsidRDefault="005F1F64" w:rsidP="002E039D">
            <w:pPr>
              <w:spacing w:before="0" w:after="240" w:line="276" w:lineRule="auto"/>
              <w:rPr>
                <w:b w:val="0"/>
                <w:bCs w:val="0"/>
                <w:sz w:val="22"/>
                <w:lang w:eastAsia="en-US"/>
              </w:rPr>
            </w:pPr>
            <w:r w:rsidRPr="00F41BFA">
              <w:rPr>
                <w:b w:val="0"/>
                <w:bCs w:val="0"/>
                <w:sz w:val="22"/>
                <w:lang w:eastAsia="en-US"/>
              </w:rPr>
              <w:t xml:space="preserve">Mental health resources </w:t>
            </w:r>
          </w:p>
        </w:tc>
        <w:tc>
          <w:tcPr>
            <w:tcW w:w="3118" w:type="dxa"/>
          </w:tcPr>
          <w:p w14:paraId="0F69544B" w14:textId="3ADFE792" w:rsidR="00F47555" w:rsidRPr="00F41BFA" w:rsidRDefault="00315938" w:rsidP="00F47555">
            <w:pPr>
              <w:spacing w:before="0" w:after="240"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lang w:eastAsia="en-US"/>
              </w:rPr>
            </w:pPr>
            <w:r w:rsidRPr="00F41BFA">
              <w:rPr>
                <w:b w:val="0"/>
                <w:bCs w:val="0"/>
                <w:sz w:val="22"/>
                <w:lang w:eastAsia="en-US"/>
              </w:rPr>
              <w:t>Adolescents (n = 46</w:t>
            </w:r>
            <w:r w:rsidR="005F1F64" w:rsidRPr="00F41BFA">
              <w:rPr>
                <w:b w:val="0"/>
                <w:bCs w:val="0"/>
                <w:sz w:val="22"/>
                <w:lang w:eastAsia="en-US"/>
              </w:rPr>
              <w:t>)</w:t>
            </w:r>
            <w:r w:rsidR="00F47555" w:rsidRPr="00F41BFA">
              <w:rPr>
                <w:b w:val="0"/>
                <w:bCs w:val="0"/>
                <w:sz w:val="22"/>
                <w:lang w:eastAsia="en-US"/>
              </w:rPr>
              <w:t>, n (%)</w:t>
            </w:r>
          </w:p>
        </w:tc>
        <w:tc>
          <w:tcPr>
            <w:tcW w:w="2552" w:type="dxa"/>
          </w:tcPr>
          <w:p w14:paraId="56D3759F" w14:textId="1E008B99" w:rsidR="00F47555" w:rsidRPr="00F41BFA" w:rsidRDefault="00131238" w:rsidP="00F47555">
            <w:pPr>
              <w:spacing w:before="0" w:after="240"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lang w:eastAsia="en-US"/>
              </w:rPr>
            </w:pPr>
            <w:r w:rsidRPr="00F41BFA">
              <w:rPr>
                <w:b w:val="0"/>
                <w:bCs w:val="0"/>
                <w:sz w:val="22"/>
                <w:lang w:eastAsia="en-US"/>
              </w:rPr>
              <w:t>Parents (n = 35</w:t>
            </w:r>
            <w:r w:rsidR="005F1F64" w:rsidRPr="00F41BFA">
              <w:rPr>
                <w:b w:val="0"/>
                <w:bCs w:val="0"/>
                <w:sz w:val="22"/>
                <w:lang w:eastAsia="en-US"/>
              </w:rPr>
              <w:t>)</w:t>
            </w:r>
            <w:r w:rsidR="00F47555" w:rsidRPr="00F41BFA">
              <w:rPr>
                <w:b w:val="0"/>
                <w:bCs w:val="0"/>
                <w:sz w:val="22"/>
                <w:lang w:eastAsia="en-US"/>
              </w:rPr>
              <w:t>, n (%)</w:t>
            </w:r>
          </w:p>
        </w:tc>
      </w:tr>
      <w:tr w:rsidR="00F41BFA" w:rsidRPr="00F41BFA" w14:paraId="53B16D11" w14:textId="77777777" w:rsidTr="008F76A2">
        <w:tblPrEx>
          <w:tblLook w:val="06A0" w:firstRow="1" w:lastRow="0" w:firstColumn="1" w:lastColumn="0" w:noHBand="1" w:noVBand="1"/>
        </w:tblPrEx>
        <w:trPr>
          <w:trHeight w:val="6170"/>
        </w:trPr>
        <w:tc>
          <w:tcPr>
            <w:cnfStyle w:val="001000000000" w:firstRow="0" w:lastRow="0" w:firstColumn="1" w:lastColumn="0" w:oddVBand="0" w:evenVBand="0" w:oddHBand="0" w:evenHBand="0" w:firstRowFirstColumn="0" w:firstRowLastColumn="0" w:lastRowFirstColumn="0" w:lastRowLastColumn="0"/>
            <w:tcW w:w="3261" w:type="dxa"/>
          </w:tcPr>
          <w:p w14:paraId="6116A7E0" w14:textId="25EDFC34" w:rsidR="005F1F64" w:rsidRPr="00F41BFA" w:rsidRDefault="005F1F64" w:rsidP="002E039D">
            <w:pPr>
              <w:spacing w:before="0"/>
              <w:rPr>
                <w:b w:val="0"/>
                <w:bCs w:val="0"/>
                <w:sz w:val="22"/>
                <w:lang w:eastAsia="en-US"/>
              </w:rPr>
            </w:pPr>
            <w:r w:rsidRPr="00F41BFA">
              <w:rPr>
                <w:b w:val="0"/>
                <w:bCs w:val="0"/>
                <w:sz w:val="22"/>
                <w:lang w:eastAsia="en-US"/>
              </w:rPr>
              <w:t>Does not use w</w:t>
            </w:r>
            <w:r w:rsidR="002E039D" w:rsidRPr="00F41BFA">
              <w:rPr>
                <w:b w:val="0"/>
                <w:bCs w:val="0"/>
                <w:sz w:val="22"/>
                <w:lang w:eastAsia="en-US"/>
              </w:rPr>
              <w:t xml:space="preserve">ebsites/ apps </w:t>
            </w:r>
          </w:p>
          <w:p w14:paraId="4238C429" w14:textId="76EADC44" w:rsidR="005F1F64" w:rsidRPr="00F41BFA" w:rsidRDefault="002E039D" w:rsidP="002E039D">
            <w:pPr>
              <w:spacing w:before="0"/>
              <w:rPr>
                <w:b w:val="0"/>
                <w:bCs w:val="0"/>
                <w:sz w:val="22"/>
                <w:lang w:eastAsia="en-US"/>
              </w:rPr>
            </w:pPr>
            <w:r w:rsidRPr="00F41BFA">
              <w:rPr>
                <w:b w:val="0"/>
                <w:bCs w:val="0"/>
                <w:sz w:val="22"/>
                <w:lang w:eastAsia="en-US"/>
              </w:rPr>
              <w:t>Instagram</w:t>
            </w:r>
          </w:p>
          <w:p w14:paraId="2B112274" w14:textId="7DDC588E" w:rsidR="0055640D" w:rsidRPr="00F41BFA" w:rsidRDefault="0055640D" w:rsidP="0055640D">
            <w:pPr>
              <w:spacing w:before="0"/>
              <w:rPr>
                <w:b w:val="0"/>
                <w:bCs w:val="0"/>
                <w:sz w:val="22"/>
                <w:lang w:eastAsia="en-US"/>
              </w:rPr>
            </w:pPr>
            <w:r w:rsidRPr="00F41BFA">
              <w:rPr>
                <w:b w:val="0"/>
                <w:bCs w:val="0"/>
                <w:sz w:val="22"/>
                <w:lang w:eastAsia="en-US"/>
              </w:rPr>
              <w:t>Headspace</w:t>
            </w:r>
          </w:p>
          <w:p w14:paraId="6E8151FA" w14:textId="6C7CC9FC" w:rsidR="005F1F64" w:rsidRPr="00F41BFA" w:rsidRDefault="002E039D" w:rsidP="002E039D">
            <w:pPr>
              <w:spacing w:before="0"/>
              <w:rPr>
                <w:b w:val="0"/>
                <w:bCs w:val="0"/>
                <w:sz w:val="22"/>
                <w:lang w:eastAsia="en-US"/>
              </w:rPr>
            </w:pPr>
            <w:r w:rsidRPr="00F41BFA">
              <w:rPr>
                <w:b w:val="0"/>
                <w:bCs w:val="0"/>
                <w:sz w:val="22"/>
                <w:lang w:eastAsia="en-US"/>
              </w:rPr>
              <w:t>YouTube</w:t>
            </w:r>
          </w:p>
          <w:p w14:paraId="082A0C30" w14:textId="650481AC" w:rsidR="005F1F64" w:rsidRPr="00F41BFA" w:rsidRDefault="002E039D" w:rsidP="002E039D">
            <w:pPr>
              <w:spacing w:before="0"/>
              <w:rPr>
                <w:b w:val="0"/>
                <w:bCs w:val="0"/>
                <w:sz w:val="22"/>
                <w:lang w:eastAsia="en-US"/>
              </w:rPr>
            </w:pPr>
            <w:r w:rsidRPr="00F41BFA">
              <w:rPr>
                <w:b w:val="0"/>
                <w:bCs w:val="0"/>
                <w:sz w:val="22"/>
                <w:lang w:eastAsia="en-US"/>
              </w:rPr>
              <w:t>Calm</w:t>
            </w:r>
          </w:p>
          <w:p w14:paraId="757105DE" w14:textId="309FD180" w:rsidR="005F1F64" w:rsidRPr="00F41BFA" w:rsidRDefault="002E039D" w:rsidP="002E039D">
            <w:pPr>
              <w:spacing w:before="0"/>
              <w:rPr>
                <w:b w:val="0"/>
                <w:bCs w:val="0"/>
                <w:sz w:val="22"/>
                <w:lang w:eastAsia="en-US"/>
              </w:rPr>
            </w:pPr>
            <w:r w:rsidRPr="00F41BFA">
              <w:rPr>
                <w:b w:val="0"/>
                <w:bCs w:val="0"/>
                <w:sz w:val="22"/>
                <w:lang w:eastAsia="en-US"/>
              </w:rPr>
              <w:t>Online forum</w:t>
            </w:r>
          </w:p>
          <w:p w14:paraId="7E34E6F3" w14:textId="49FB717A" w:rsidR="0055640D" w:rsidRPr="00F41BFA" w:rsidRDefault="0055640D" w:rsidP="0055640D">
            <w:pPr>
              <w:spacing w:before="0"/>
              <w:rPr>
                <w:b w:val="0"/>
                <w:bCs w:val="0"/>
                <w:sz w:val="22"/>
                <w:lang w:eastAsia="en-US"/>
              </w:rPr>
            </w:pPr>
            <w:r w:rsidRPr="00F41BFA">
              <w:rPr>
                <w:b w:val="0"/>
                <w:bCs w:val="0"/>
                <w:sz w:val="22"/>
                <w:lang w:eastAsia="en-US"/>
              </w:rPr>
              <w:t>Facebook</w:t>
            </w:r>
          </w:p>
          <w:p w14:paraId="4B43C9EB" w14:textId="34DD18DA" w:rsidR="0055640D" w:rsidRPr="00F41BFA" w:rsidRDefault="0055640D" w:rsidP="0055640D">
            <w:pPr>
              <w:spacing w:before="0"/>
              <w:rPr>
                <w:b w:val="0"/>
                <w:bCs w:val="0"/>
                <w:sz w:val="22"/>
                <w:lang w:eastAsia="en-US"/>
              </w:rPr>
            </w:pPr>
            <w:r w:rsidRPr="00F41BFA">
              <w:rPr>
                <w:b w:val="0"/>
                <w:bCs w:val="0"/>
                <w:sz w:val="22"/>
                <w:lang w:eastAsia="en-US"/>
              </w:rPr>
              <w:t>Young Minds</w:t>
            </w:r>
          </w:p>
          <w:p w14:paraId="09030CE4" w14:textId="6D6B5FB6" w:rsidR="005F1F64" w:rsidRPr="00F41BFA" w:rsidRDefault="002E039D" w:rsidP="002E039D">
            <w:pPr>
              <w:spacing w:before="0"/>
              <w:rPr>
                <w:b w:val="0"/>
                <w:bCs w:val="0"/>
                <w:sz w:val="22"/>
                <w:lang w:eastAsia="en-US"/>
              </w:rPr>
            </w:pPr>
            <w:r w:rsidRPr="00F41BFA">
              <w:rPr>
                <w:b w:val="0"/>
                <w:bCs w:val="0"/>
                <w:sz w:val="22"/>
                <w:lang w:eastAsia="en-US"/>
              </w:rPr>
              <w:t>Uses a different website/ app</w:t>
            </w:r>
          </w:p>
          <w:p w14:paraId="6B667E30" w14:textId="46844D3D" w:rsidR="005F1F64" w:rsidRPr="00F41BFA" w:rsidRDefault="002E039D" w:rsidP="002E039D">
            <w:pPr>
              <w:spacing w:before="0"/>
              <w:rPr>
                <w:b w:val="0"/>
                <w:bCs w:val="0"/>
                <w:sz w:val="22"/>
                <w:lang w:eastAsia="en-US"/>
              </w:rPr>
            </w:pPr>
            <w:r w:rsidRPr="00F41BFA">
              <w:rPr>
                <w:b w:val="0"/>
                <w:bCs w:val="0"/>
                <w:sz w:val="22"/>
                <w:lang w:eastAsia="en-US"/>
              </w:rPr>
              <w:t>Twitter</w:t>
            </w:r>
          </w:p>
          <w:p w14:paraId="5C93FA4B" w14:textId="6E374361" w:rsidR="0055640D" w:rsidRPr="00F41BFA" w:rsidRDefault="0055640D" w:rsidP="002E039D">
            <w:pPr>
              <w:spacing w:before="0"/>
              <w:rPr>
                <w:b w:val="0"/>
                <w:bCs w:val="0"/>
                <w:sz w:val="22"/>
                <w:lang w:eastAsia="en-US"/>
              </w:rPr>
            </w:pPr>
            <w:r w:rsidRPr="00F41BFA">
              <w:rPr>
                <w:b w:val="0"/>
                <w:bCs w:val="0"/>
                <w:sz w:val="22"/>
                <w:lang w:eastAsia="en-US"/>
              </w:rPr>
              <w:t>Reddit</w:t>
            </w:r>
          </w:p>
          <w:p w14:paraId="33B8B137" w14:textId="45F308CC" w:rsidR="005F1F64" w:rsidRPr="00F41BFA" w:rsidRDefault="005F1F64" w:rsidP="00B97843">
            <w:pPr>
              <w:spacing w:before="0"/>
              <w:rPr>
                <w:b w:val="0"/>
                <w:bCs w:val="0"/>
                <w:sz w:val="22"/>
                <w:lang w:eastAsia="en-US"/>
              </w:rPr>
            </w:pPr>
            <w:r w:rsidRPr="00F41BFA">
              <w:rPr>
                <w:b w:val="0"/>
                <w:bCs w:val="0"/>
                <w:sz w:val="22"/>
                <w:lang w:eastAsia="en-US"/>
              </w:rPr>
              <w:t>Me</w:t>
            </w:r>
            <w:r w:rsidR="00B97843" w:rsidRPr="00F41BFA">
              <w:rPr>
                <w:b w:val="0"/>
                <w:bCs w:val="0"/>
                <w:sz w:val="22"/>
                <w:lang w:eastAsia="en-US"/>
              </w:rPr>
              <w:t>eTw</w:t>
            </w:r>
            <w:r w:rsidRPr="00F41BFA">
              <w:rPr>
                <w:b w:val="0"/>
                <w:bCs w:val="0"/>
                <w:sz w:val="22"/>
                <w:lang w:eastAsia="en-US"/>
              </w:rPr>
              <w:t>o</w:t>
            </w:r>
          </w:p>
        </w:tc>
        <w:tc>
          <w:tcPr>
            <w:tcW w:w="3118" w:type="dxa"/>
          </w:tcPr>
          <w:p w14:paraId="462A1F26" w14:textId="77626DB4" w:rsidR="005F1F64" w:rsidRPr="00F41BFA" w:rsidRDefault="00B73FC8" w:rsidP="00B73FC8">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3</w:t>
            </w:r>
            <w:r w:rsidR="002E039D" w:rsidRPr="00F41BFA">
              <w:rPr>
                <w:sz w:val="22"/>
                <w:lang w:eastAsia="en-US"/>
              </w:rPr>
              <w:t xml:space="preserve"> (</w:t>
            </w:r>
            <w:r w:rsidRPr="00F41BFA">
              <w:rPr>
                <w:sz w:val="22"/>
                <w:lang w:eastAsia="en-US"/>
              </w:rPr>
              <w:t>50.0</w:t>
            </w:r>
            <w:r w:rsidR="002E039D" w:rsidRPr="00F41BFA">
              <w:rPr>
                <w:sz w:val="22"/>
                <w:lang w:eastAsia="en-US"/>
              </w:rPr>
              <w:t>)</w:t>
            </w:r>
          </w:p>
          <w:p w14:paraId="029B19F6" w14:textId="3109BA76" w:rsidR="005F1F64" w:rsidRPr="00F41BFA" w:rsidRDefault="00B73FC8" w:rsidP="00B73FC8">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6</w:t>
            </w:r>
            <w:r w:rsidR="002E039D" w:rsidRPr="00F41BFA">
              <w:rPr>
                <w:sz w:val="22"/>
                <w:lang w:eastAsia="en-US"/>
              </w:rPr>
              <w:t xml:space="preserve"> (</w:t>
            </w:r>
            <w:r w:rsidRPr="00F41BFA">
              <w:rPr>
                <w:sz w:val="22"/>
                <w:lang w:eastAsia="en-US"/>
              </w:rPr>
              <w:t>34.8</w:t>
            </w:r>
            <w:r w:rsidR="002E039D" w:rsidRPr="00F41BFA">
              <w:rPr>
                <w:sz w:val="22"/>
                <w:lang w:eastAsia="en-US"/>
              </w:rPr>
              <w:t>)</w:t>
            </w:r>
          </w:p>
          <w:p w14:paraId="5D432173" w14:textId="44CE3F61" w:rsidR="0055640D" w:rsidRPr="00F41BFA" w:rsidRDefault="0055640D" w:rsidP="0055640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0 (21.7)</w:t>
            </w:r>
          </w:p>
          <w:p w14:paraId="132936BE" w14:textId="2C0380F4" w:rsidR="005F1F64" w:rsidRPr="00F41BFA" w:rsidRDefault="002C505D" w:rsidP="002C505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9</w:t>
            </w:r>
            <w:r w:rsidR="002E039D" w:rsidRPr="00F41BFA">
              <w:rPr>
                <w:sz w:val="22"/>
                <w:lang w:eastAsia="en-US"/>
              </w:rPr>
              <w:t xml:space="preserve"> (</w:t>
            </w:r>
            <w:r w:rsidRPr="00F41BFA">
              <w:rPr>
                <w:sz w:val="22"/>
                <w:lang w:eastAsia="en-US"/>
              </w:rPr>
              <w:t>19.6</w:t>
            </w:r>
            <w:r w:rsidR="002E039D" w:rsidRPr="00F41BFA">
              <w:rPr>
                <w:sz w:val="22"/>
                <w:lang w:eastAsia="en-US"/>
              </w:rPr>
              <w:t>)</w:t>
            </w:r>
          </w:p>
          <w:p w14:paraId="1681E637" w14:textId="6E648E6B" w:rsidR="005F1F64" w:rsidRPr="00F41BFA" w:rsidRDefault="00315938" w:rsidP="00315938">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6</w:t>
            </w:r>
            <w:r w:rsidR="002E039D" w:rsidRPr="00F41BFA">
              <w:rPr>
                <w:sz w:val="22"/>
                <w:lang w:eastAsia="en-US"/>
              </w:rPr>
              <w:t xml:space="preserve"> (</w:t>
            </w:r>
            <w:r w:rsidRPr="00F41BFA">
              <w:rPr>
                <w:sz w:val="22"/>
                <w:lang w:eastAsia="en-US"/>
              </w:rPr>
              <w:t>13.0</w:t>
            </w:r>
            <w:r w:rsidR="002E039D" w:rsidRPr="00F41BFA">
              <w:rPr>
                <w:sz w:val="22"/>
                <w:lang w:eastAsia="en-US"/>
              </w:rPr>
              <w:t>)</w:t>
            </w:r>
          </w:p>
          <w:p w14:paraId="497C3AC3" w14:textId="72A56233" w:rsidR="002E039D" w:rsidRPr="00F41BFA" w:rsidRDefault="00B73FC8" w:rsidP="002E039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5</w:t>
            </w:r>
            <w:r w:rsidR="002E039D" w:rsidRPr="00F41BFA">
              <w:rPr>
                <w:sz w:val="22"/>
                <w:lang w:eastAsia="en-US"/>
              </w:rPr>
              <w:t xml:space="preserve"> (10.9)</w:t>
            </w:r>
          </w:p>
          <w:p w14:paraId="4DB52780" w14:textId="52CD982E" w:rsidR="0055640D" w:rsidRPr="00F41BFA" w:rsidRDefault="0055640D" w:rsidP="0055640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4 (8.7)</w:t>
            </w:r>
          </w:p>
          <w:p w14:paraId="34540589" w14:textId="4FFE55F3" w:rsidR="0055640D" w:rsidRPr="00F41BFA" w:rsidRDefault="0055640D" w:rsidP="0055640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 (4.3)</w:t>
            </w:r>
          </w:p>
          <w:p w14:paraId="6F4F4564" w14:textId="43FD1898" w:rsidR="005F1F64" w:rsidRPr="00F41BFA" w:rsidRDefault="009B3295" w:rsidP="002E039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 (2.2</w:t>
            </w:r>
            <w:r w:rsidR="002E039D" w:rsidRPr="00F41BFA">
              <w:rPr>
                <w:sz w:val="22"/>
                <w:lang w:eastAsia="en-US"/>
              </w:rPr>
              <w:t>)</w:t>
            </w:r>
          </w:p>
          <w:p w14:paraId="1CE8BA1F" w14:textId="0412B9E9" w:rsidR="005F1F64" w:rsidRPr="00F41BFA" w:rsidRDefault="009B3295" w:rsidP="002E039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 (2.2</w:t>
            </w:r>
            <w:r w:rsidR="002E039D" w:rsidRPr="00F41BFA">
              <w:rPr>
                <w:sz w:val="22"/>
                <w:lang w:eastAsia="en-US"/>
              </w:rPr>
              <w:t>)</w:t>
            </w:r>
          </w:p>
          <w:p w14:paraId="4CDD3560" w14:textId="77777777" w:rsidR="002E039D" w:rsidRPr="00F41BFA" w:rsidRDefault="005F1F64" w:rsidP="0014478C">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0AE71590" w14:textId="292CFB59" w:rsidR="0055640D" w:rsidRPr="00F41BFA" w:rsidRDefault="0055640D" w:rsidP="008F76A2">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tc>
        <w:tc>
          <w:tcPr>
            <w:tcW w:w="2552" w:type="dxa"/>
          </w:tcPr>
          <w:p w14:paraId="69F82112" w14:textId="049E4A15" w:rsidR="005F1F64" w:rsidRPr="00F41BFA" w:rsidRDefault="00616231" w:rsidP="002E039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2</w:t>
            </w:r>
            <w:r w:rsidR="00DE4F3C" w:rsidRPr="00F41BFA">
              <w:rPr>
                <w:sz w:val="22"/>
                <w:lang w:eastAsia="en-US"/>
              </w:rPr>
              <w:t xml:space="preserve"> (</w:t>
            </w:r>
            <w:r w:rsidRPr="00F41BFA">
              <w:rPr>
                <w:sz w:val="22"/>
                <w:lang w:eastAsia="en-US"/>
              </w:rPr>
              <w:t>62.9</w:t>
            </w:r>
            <w:r w:rsidR="002E039D" w:rsidRPr="00F41BFA">
              <w:rPr>
                <w:sz w:val="22"/>
                <w:lang w:eastAsia="en-US"/>
              </w:rPr>
              <w:t>)</w:t>
            </w:r>
          </w:p>
          <w:p w14:paraId="056D11B4" w14:textId="268FB257" w:rsidR="005F1F64" w:rsidRPr="00F41BFA" w:rsidRDefault="00974755" w:rsidP="002E039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 (5.7</w:t>
            </w:r>
            <w:r w:rsidR="002E039D" w:rsidRPr="00F41BFA">
              <w:rPr>
                <w:sz w:val="22"/>
                <w:lang w:eastAsia="en-US"/>
              </w:rPr>
              <w:t>)</w:t>
            </w:r>
          </w:p>
          <w:p w14:paraId="1C3E4463" w14:textId="7303011D" w:rsidR="005F1F64" w:rsidRPr="00F41BFA" w:rsidRDefault="00DE4F3C" w:rsidP="002E039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6 (17.1</w:t>
            </w:r>
            <w:r w:rsidR="002E039D" w:rsidRPr="00F41BFA">
              <w:rPr>
                <w:sz w:val="22"/>
                <w:lang w:eastAsia="en-US"/>
              </w:rPr>
              <w:t>)</w:t>
            </w:r>
          </w:p>
          <w:p w14:paraId="043A7613" w14:textId="3C63D0AF" w:rsidR="005F1F64" w:rsidRPr="00F41BFA" w:rsidRDefault="00974755" w:rsidP="00974755">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4</w:t>
            </w:r>
            <w:r w:rsidR="00DE4F3C" w:rsidRPr="00F41BFA">
              <w:rPr>
                <w:sz w:val="22"/>
                <w:lang w:eastAsia="en-US"/>
              </w:rPr>
              <w:t xml:space="preserve"> (</w:t>
            </w:r>
            <w:r w:rsidRPr="00F41BFA">
              <w:rPr>
                <w:sz w:val="22"/>
                <w:lang w:eastAsia="en-US"/>
              </w:rPr>
              <w:t>11.4</w:t>
            </w:r>
            <w:r w:rsidR="002E039D" w:rsidRPr="00F41BFA">
              <w:rPr>
                <w:sz w:val="22"/>
                <w:lang w:eastAsia="en-US"/>
              </w:rPr>
              <w:t>)</w:t>
            </w:r>
          </w:p>
          <w:p w14:paraId="2F073A5A" w14:textId="532D2EB6" w:rsidR="005F1F64" w:rsidRPr="00F41BFA" w:rsidRDefault="00DE4F3C" w:rsidP="00DE4F3C">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 (8.6</w:t>
            </w:r>
            <w:r w:rsidR="002E039D" w:rsidRPr="00F41BFA">
              <w:rPr>
                <w:sz w:val="22"/>
                <w:lang w:eastAsia="en-US"/>
              </w:rPr>
              <w:t>)</w:t>
            </w:r>
          </w:p>
          <w:p w14:paraId="5F0EA836" w14:textId="416A31EB" w:rsidR="005F1F64" w:rsidRPr="00F41BFA" w:rsidRDefault="00F25E57" w:rsidP="002E039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w:t>
            </w:r>
            <w:r w:rsidR="002E039D" w:rsidRPr="00F41BFA">
              <w:rPr>
                <w:sz w:val="22"/>
                <w:lang w:eastAsia="en-US"/>
              </w:rPr>
              <w:t xml:space="preserve"> </w:t>
            </w:r>
            <w:r w:rsidR="00DE4F3C" w:rsidRPr="00F41BFA">
              <w:rPr>
                <w:sz w:val="22"/>
                <w:lang w:eastAsia="en-US"/>
              </w:rPr>
              <w:t>(</w:t>
            </w:r>
            <w:r w:rsidRPr="00F41BFA">
              <w:rPr>
                <w:sz w:val="22"/>
                <w:lang w:eastAsia="en-US"/>
              </w:rPr>
              <w:t>2.9</w:t>
            </w:r>
            <w:r w:rsidR="002E039D" w:rsidRPr="00F41BFA">
              <w:rPr>
                <w:sz w:val="22"/>
                <w:lang w:eastAsia="en-US"/>
              </w:rPr>
              <w:t>)</w:t>
            </w:r>
          </w:p>
          <w:p w14:paraId="3C4187F0" w14:textId="5671219A" w:rsidR="002E039D" w:rsidRPr="00F41BFA" w:rsidRDefault="00974755" w:rsidP="002E039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w:t>
            </w:r>
            <w:r w:rsidR="00DE4F3C" w:rsidRPr="00F41BFA">
              <w:rPr>
                <w:sz w:val="22"/>
                <w:lang w:eastAsia="en-US"/>
              </w:rPr>
              <w:t xml:space="preserve"> (</w:t>
            </w:r>
            <w:r w:rsidRPr="00F41BFA">
              <w:rPr>
                <w:sz w:val="22"/>
                <w:lang w:eastAsia="en-US"/>
              </w:rPr>
              <w:t>2.9</w:t>
            </w:r>
            <w:r w:rsidR="002E039D" w:rsidRPr="00F41BFA">
              <w:rPr>
                <w:sz w:val="22"/>
                <w:lang w:eastAsia="en-US"/>
              </w:rPr>
              <w:t>)</w:t>
            </w:r>
          </w:p>
          <w:p w14:paraId="4D28AAE6" w14:textId="1E781CD7" w:rsidR="005F1F64" w:rsidRPr="00F41BFA" w:rsidRDefault="00616231" w:rsidP="002E039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 (2.9</w:t>
            </w:r>
            <w:r w:rsidR="002E039D" w:rsidRPr="00F41BFA">
              <w:rPr>
                <w:sz w:val="22"/>
                <w:lang w:eastAsia="en-US"/>
              </w:rPr>
              <w:t>)</w:t>
            </w:r>
          </w:p>
          <w:p w14:paraId="0ED8B88F" w14:textId="2021BE82" w:rsidR="005F1F64" w:rsidRPr="00F41BFA" w:rsidRDefault="00616231" w:rsidP="002E039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 (5.7</w:t>
            </w:r>
            <w:r w:rsidR="002E039D" w:rsidRPr="00F41BFA">
              <w:rPr>
                <w:sz w:val="22"/>
                <w:lang w:eastAsia="en-US"/>
              </w:rPr>
              <w:t>)</w:t>
            </w:r>
          </w:p>
          <w:p w14:paraId="164752FE" w14:textId="7B10E1C1" w:rsidR="005F1F64" w:rsidRPr="00F41BFA" w:rsidRDefault="00616231" w:rsidP="002E039D">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 (2.9</w:t>
            </w:r>
            <w:r w:rsidR="002E039D" w:rsidRPr="00F41BFA">
              <w:rPr>
                <w:sz w:val="22"/>
                <w:lang w:eastAsia="en-US"/>
              </w:rPr>
              <w:t>)</w:t>
            </w:r>
          </w:p>
          <w:p w14:paraId="4AF218DA" w14:textId="77777777" w:rsidR="002E039D" w:rsidRPr="00F41BFA" w:rsidRDefault="005F1F64" w:rsidP="0014478C">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p w14:paraId="040E67DA" w14:textId="3FFFAFCC" w:rsidR="0055640D" w:rsidRPr="00F41BFA" w:rsidRDefault="0055640D" w:rsidP="008F76A2">
            <w:pPr>
              <w:spacing w:before="0"/>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0 (0)</w:t>
            </w:r>
          </w:p>
        </w:tc>
      </w:tr>
    </w:tbl>
    <w:p w14:paraId="4B9FB558" w14:textId="344AD986" w:rsidR="00252658" w:rsidRPr="00F41BFA" w:rsidRDefault="00406D4A" w:rsidP="002D1795">
      <w:pPr>
        <w:rPr>
          <w:sz w:val="22"/>
          <w:lang w:eastAsia="en-US"/>
        </w:rPr>
      </w:pPr>
      <w:r w:rsidRPr="00F41BFA">
        <w:rPr>
          <w:sz w:val="22"/>
          <w:lang w:eastAsia="en-US"/>
        </w:rPr>
        <w:t xml:space="preserve">Note: </w:t>
      </w:r>
      <w:r w:rsidR="00E05BDF" w:rsidRPr="00F41BFA">
        <w:rPr>
          <w:sz w:val="22"/>
          <w:lang w:eastAsia="en-US"/>
        </w:rPr>
        <w:t>Participants could select multiple resources; percentages indicate percent of individual cases that selected the option.</w:t>
      </w:r>
      <w:r w:rsidR="00671525" w:rsidRPr="00F41BFA">
        <w:rPr>
          <w:sz w:val="22"/>
          <w:lang w:eastAsia="en-US"/>
        </w:rPr>
        <w:t xml:space="preserve"> </w:t>
      </w:r>
      <w:r w:rsidR="00812077" w:rsidRPr="00F41BFA">
        <w:rPr>
          <w:sz w:val="22"/>
          <w:lang w:eastAsia="en-US"/>
        </w:rPr>
        <w:t>Resources are listed in descending frequency of selection by adolescent</w:t>
      </w:r>
      <w:r w:rsidR="005F3FAA" w:rsidRPr="00F41BFA">
        <w:rPr>
          <w:sz w:val="22"/>
          <w:lang w:eastAsia="en-US"/>
        </w:rPr>
        <w:t>s</w:t>
      </w:r>
      <w:r w:rsidR="00812077" w:rsidRPr="00F41BFA">
        <w:rPr>
          <w:sz w:val="22"/>
          <w:lang w:eastAsia="en-US"/>
        </w:rPr>
        <w:t>.</w:t>
      </w:r>
    </w:p>
    <w:p w14:paraId="5475F78D" w14:textId="77777777" w:rsidR="005F1F64" w:rsidRPr="00F41BFA" w:rsidRDefault="005F1F64" w:rsidP="007F325E">
      <w:pPr>
        <w:rPr>
          <w:sz w:val="22"/>
          <w:lang w:eastAsia="en-US"/>
        </w:rPr>
        <w:sectPr w:rsidR="005F1F64" w:rsidRPr="00F41BFA" w:rsidSect="00423A38">
          <w:headerReference w:type="default" r:id="rId13"/>
          <w:headerReference w:type="first" r:id="rId14"/>
          <w:pgSz w:w="11906" w:h="16838"/>
          <w:pgMar w:top="1440" w:right="1440" w:bottom="1440" w:left="1440" w:header="708" w:footer="708" w:gutter="0"/>
          <w:cols w:space="708"/>
          <w:docGrid w:linePitch="360"/>
        </w:sectPr>
      </w:pPr>
    </w:p>
    <w:p w14:paraId="7E0C0D8C" w14:textId="461D8BDC" w:rsidR="00252658" w:rsidRPr="00F41BFA" w:rsidRDefault="00252658" w:rsidP="00DB58B3">
      <w:pPr>
        <w:rPr>
          <w:sz w:val="22"/>
          <w:lang w:eastAsia="en-US"/>
        </w:rPr>
      </w:pPr>
      <w:r w:rsidRPr="00F41BFA">
        <w:rPr>
          <w:sz w:val="22"/>
          <w:lang w:eastAsia="en-US"/>
        </w:rPr>
        <w:lastRenderedPageBreak/>
        <w:t xml:space="preserve">The survey also investigated parent use of online resources to aid their understanding of their child’s </w:t>
      </w:r>
      <w:r w:rsidR="00CC59C2" w:rsidRPr="00F41BFA">
        <w:rPr>
          <w:sz w:val="22"/>
          <w:lang w:eastAsia="en-US"/>
        </w:rPr>
        <w:t>chronic pain</w:t>
      </w:r>
      <w:r w:rsidRPr="00F41BFA">
        <w:rPr>
          <w:sz w:val="22"/>
          <w:lang w:eastAsia="en-US"/>
        </w:rPr>
        <w:t xml:space="preserve">. </w:t>
      </w:r>
      <w:r w:rsidR="00911703" w:rsidRPr="00F41BFA">
        <w:rPr>
          <w:sz w:val="22"/>
          <w:lang w:eastAsia="en-US"/>
        </w:rPr>
        <w:t>As shown in Fig</w:t>
      </w:r>
      <w:r w:rsidR="004E47AB" w:rsidRPr="00F41BFA">
        <w:rPr>
          <w:sz w:val="22"/>
          <w:lang w:eastAsia="en-US"/>
        </w:rPr>
        <w:t>ure</w:t>
      </w:r>
      <w:r w:rsidR="00911703" w:rsidRPr="00F41BFA">
        <w:rPr>
          <w:sz w:val="22"/>
          <w:lang w:eastAsia="en-US"/>
        </w:rPr>
        <w:t xml:space="preserve"> 2, </w:t>
      </w:r>
      <w:r w:rsidR="00947A16" w:rsidRPr="00F41BFA">
        <w:rPr>
          <w:sz w:val="22"/>
          <w:lang w:eastAsia="en-US"/>
        </w:rPr>
        <w:t xml:space="preserve">45.9% </w:t>
      </w:r>
      <w:r w:rsidR="00911703" w:rsidRPr="00F41BFA">
        <w:rPr>
          <w:sz w:val="22"/>
          <w:lang w:eastAsia="en-US"/>
        </w:rPr>
        <w:t>of the parents that responded to this question used Facebook as an information resource. Seconding this was use of online forums (3</w:t>
      </w:r>
      <w:r w:rsidR="00947A16" w:rsidRPr="00F41BFA">
        <w:rPr>
          <w:sz w:val="22"/>
          <w:lang w:eastAsia="en-US"/>
        </w:rPr>
        <w:t>7.8</w:t>
      </w:r>
      <w:r w:rsidR="00911703" w:rsidRPr="00F41BFA">
        <w:rPr>
          <w:sz w:val="22"/>
          <w:lang w:eastAsia="en-US"/>
        </w:rPr>
        <w:t xml:space="preserve">%). </w:t>
      </w:r>
      <w:r w:rsidR="00605824" w:rsidRPr="00F41BFA">
        <w:rPr>
          <w:sz w:val="22"/>
          <w:lang w:eastAsia="en-US"/>
        </w:rPr>
        <w:t>In the alternative response box, t</w:t>
      </w:r>
      <w:r w:rsidR="00DB58B3" w:rsidRPr="00F41BFA">
        <w:rPr>
          <w:sz w:val="22"/>
          <w:lang w:eastAsia="en-US"/>
        </w:rPr>
        <w:t>wo</w:t>
      </w:r>
      <w:r w:rsidR="00605824" w:rsidRPr="00F41BFA">
        <w:rPr>
          <w:sz w:val="22"/>
          <w:lang w:eastAsia="en-US"/>
        </w:rPr>
        <w:t xml:space="preserve"> parents advised that they have used Ehlers-Danlos websites </w:t>
      </w:r>
      <w:r w:rsidR="00296AE7" w:rsidRPr="00F41BFA">
        <w:rPr>
          <w:sz w:val="22"/>
          <w:lang w:eastAsia="en-US"/>
        </w:rPr>
        <w:t>(</w:t>
      </w:r>
      <w:hyperlink r:id="rId15" w:history="1">
        <w:r w:rsidR="00296AE7" w:rsidRPr="00F41BFA">
          <w:rPr>
            <w:rStyle w:val="Hyperlink"/>
            <w:rFonts w:ascii="Arial" w:hAnsi="Arial"/>
            <w:color w:val="auto"/>
          </w:rPr>
          <w:t>https://www.ehlers-danlos.org/</w:t>
        </w:r>
      </w:hyperlink>
      <w:r w:rsidR="00296AE7" w:rsidRPr="00F41BFA">
        <w:rPr>
          <w:sz w:val="22"/>
        </w:rPr>
        <w:t xml:space="preserve">) </w:t>
      </w:r>
      <w:r w:rsidR="00605824" w:rsidRPr="00F41BFA">
        <w:rPr>
          <w:sz w:val="22"/>
          <w:lang w:eastAsia="en-US"/>
        </w:rPr>
        <w:t xml:space="preserve">as an information </w:t>
      </w:r>
      <w:r w:rsidR="006D5079" w:rsidRPr="00F41BFA">
        <w:rPr>
          <w:sz w:val="22"/>
          <w:lang w:eastAsia="en-US"/>
        </w:rPr>
        <w:t>re</w:t>
      </w:r>
      <w:r w:rsidR="00605824" w:rsidRPr="00F41BFA">
        <w:rPr>
          <w:sz w:val="22"/>
          <w:lang w:eastAsia="en-US"/>
        </w:rPr>
        <w:t>source, and one parent indicated they used the NHS website</w:t>
      </w:r>
      <w:r w:rsidR="00296AE7" w:rsidRPr="00F41BFA">
        <w:rPr>
          <w:sz w:val="22"/>
          <w:lang w:eastAsia="en-US"/>
        </w:rPr>
        <w:t xml:space="preserve"> (</w:t>
      </w:r>
      <w:hyperlink r:id="rId16" w:history="1">
        <w:r w:rsidR="00296AE7" w:rsidRPr="00F41BFA">
          <w:rPr>
            <w:rStyle w:val="Hyperlink"/>
            <w:rFonts w:ascii="Arial" w:hAnsi="Arial"/>
            <w:color w:val="auto"/>
            <w:lang w:eastAsia="en-US"/>
          </w:rPr>
          <w:t>https://www.nhs.uk/</w:t>
        </w:r>
      </w:hyperlink>
      <w:r w:rsidR="00296AE7" w:rsidRPr="00F41BFA">
        <w:rPr>
          <w:sz w:val="22"/>
          <w:lang w:eastAsia="en-US"/>
        </w:rPr>
        <w:t>)</w:t>
      </w:r>
      <w:r w:rsidR="00605824" w:rsidRPr="00F41BFA">
        <w:rPr>
          <w:sz w:val="22"/>
          <w:lang w:eastAsia="en-US"/>
        </w:rPr>
        <w:t xml:space="preserve">. </w:t>
      </w:r>
    </w:p>
    <w:p w14:paraId="0666D5BF" w14:textId="03F6B976" w:rsidR="00B023AA" w:rsidRPr="00F41BFA" w:rsidRDefault="00325B80" w:rsidP="00A24466">
      <w:pPr>
        <w:pStyle w:val="Heading3"/>
        <w:rPr>
          <w:szCs w:val="22"/>
        </w:rPr>
      </w:pPr>
      <w:r w:rsidRPr="00F41BFA">
        <w:rPr>
          <w:noProof/>
          <w:lang w:eastAsia="en-GB"/>
        </w:rPr>
        <w:drawing>
          <wp:inline distT="0" distB="0" distL="0" distR="0" wp14:anchorId="17229CF7" wp14:editId="25EC7B1C">
            <wp:extent cx="5700713" cy="3676650"/>
            <wp:effectExtent l="0" t="0" r="1460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B359BFD" w14:textId="7126BB2B" w:rsidR="00B023AA" w:rsidRPr="00F41BFA" w:rsidRDefault="00B023AA" w:rsidP="00B023AA">
      <w:pPr>
        <w:rPr>
          <w:i/>
          <w:iCs/>
          <w:sz w:val="22"/>
          <w:lang w:eastAsia="en-US"/>
        </w:rPr>
      </w:pPr>
      <w:r w:rsidRPr="00F41BFA">
        <w:rPr>
          <w:i/>
          <w:iCs/>
          <w:sz w:val="22"/>
          <w:lang w:eastAsia="en-US"/>
        </w:rPr>
        <w:t>Figure 2. Parent use of online resources to help them understand or manage their adolescents' chronic pain.</w:t>
      </w:r>
    </w:p>
    <w:p w14:paraId="4E1BCB3A" w14:textId="537E1CCB" w:rsidR="00F7768E" w:rsidRPr="00F41BFA" w:rsidRDefault="00A24466" w:rsidP="00A24466">
      <w:pPr>
        <w:pStyle w:val="Heading3"/>
        <w:rPr>
          <w:szCs w:val="22"/>
        </w:rPr>
      </w:pPr>
      <w:r w:rsidRPr="00F41BFA">
        <w:rPr>
          <w:szCs w:val="22"/>
        </w:rPr>
        <w:t>Most helpful pain management techniques</w:t>
      </w:r>
    </w:p>
    <w:p w14:paraId="212AC39D" w14:textId="4B5A645C" w:rsidR="00A24466" w:rsidRPr="00F41BFA" w:rsidRDefault="00EE7ECA" w:rsidP="004C63DE">
      <w:pPr>
        <w:rPr>
          <w:sz w:val="22"/>
          <w:lang w:eastAsia="en-US"/>
        </w:rPr>
      </w:pPr>
      <w:r w:rsidRPr="00F41BFA">
        <w:rPr>
          <w:sz w:val="22"/>
          <w:lang w:eastAsia="en-US"/>
        </w:rPr>
        <w:t>The top three highest ranked chronic pain</w:t>
      </w:r>
      <w:r w:rsidR="006900F9" w:rsidRPr="00F41BFA">
        <w:rPr>
          <w:sz w:val="22"/>
          <w:lang w:eastAsia="en-US"/>
        </w:rPr>
        <w:t xml:space="preserve"> management techniques </w:t>
      </w:r>
      <w:r w:rsidR="000C5779" w:rsidRPr="00F41BFA">
        <w:rPr>
          <w:sz w:val="22"/>
          <w:lang w:eastAsia="en-US"/>
        </w:rPr>
        <w:t xml:space="preserve">for adolescent respondents </w:t>
      </w:r>
      <w:r w:rsidR="008C1079" w:rsidRPr="00F41BFA">
        <w:rPr>
          <w:sz w:val="22"/>
          <w:lang w:eastAsia="en-US"/>
        </w:rPr>
        <w:t>(n = 49)</w:t>
      </w:r>
      <w:r w:rsidR="006C7E01" w:rsidRPr="00F41BFA">
        <w:rPr>
          <w:sz w:val="22"/>
          <w:lang w:eastAsia="en-US"/>
        </w:rPr>
        <w:t xml:space="preserve">, </w:t>
      </w:r>
      <w:r w:rsidR="006900F9" w:rsidRPr="00F41BFA">
        <w:rPr>
          <w:sz w:val="22"/>
          <w:lang w:eastAsia="en-US"/>
        </w:rPr>
        <w:t xml:space="preserve">were </w:t>
      </w:r>
      <w:r w:rsidR="000C5779" w:rsidRPr="00F41BFA">
        <w:rPr>
          <w:sz w:val="22"/>
          <w:lang w:eastAsia="en-US"/>
        </w:rPr>
        <w:t xml:space="preserve">pacing (M rank = </w:t>
      </w:r>
      <w:r w:rsidR="00DC44EA" w:rsidRPr="00F41BFA">
        <w:rPr>
          <w:sz w:val="22"/>
          <w:lang w:eastAsia="en-US"/>
        </w:rPr>
        <w:t>5.9, SD = 4.7</w:t>
      </w:r>
      <w:r w:rsidR="006900F9" w:rsidRPr="00F41BFA">
        <w:rPr>
          <w:sz w:val="22"/>
          <w:lang w:eastAsia="en-US"/>
        </w:rPr>
        <w:t xml:space="preserve">), </w:t>
      </w:r>
      <w:r w:rsidR="00DC44EA" w:rsidRPr="00F41BFA">
        <w:rPr>
          <w:sz w:val="22"/>
          <w:lang w:eastAsia="en-US"/>
        </w:rPr>
        <w:t xml:space="preserve">medication (M rank = 6.3, SD = 5.0), </w:t>
      </w:r>
      <w:r w:rsidR="006900F9" w:rsidRPr="00F41BFA">
        <w:rPr>
          <w:sz w:val="22"/>
          <w:lang w:eastAsia="en-US"/>
        </w:rPr>
        <w:t xml:space="preserve">and </w:t>
      </w:r>
      <w:r w:rsidR="00CA161A" w:rsidRPr="00F41BFA">
        <w:rPr>
          <w:sz w:val="22"/>
          <w:lang w:eastAsia="en-US"/>
        </w:rPr>
        <w:t xml:space="preserve">rest </w:t>
      </w:r>
      <w:r w:rsidR="002001EE" w:rsidRPr="00F41BFA">
        <w:rPr>
          <w:sz w:val="22"/>
          <w:lang w:eastAsia="en-US"/>
        </w:rPr>
        <w:t>(M rank = 6.9, SD = 4.8).</w:t>
      </w:r>
      <w:r w:rsidR="006900F9" w:rsidRPr="00F41BFA">
        <w:rPr>
          <w:sz w:val="22"/>
          <w:lang w:eastAsia="en-US"/>
        </w:rPr>
        <w:t xml:space="preserve"> Hypnosis</w:t>
      </w:r>
      <w:r w:rsidR="000C5779" w:rsidRPr="00F41BFA">
        <w:rPr>
          <w:sz w:val="22"/>
          <w:lang w:eastAsia="en-US"/>
        </w:rPr>
        <w:t xml:space="preserve"> and mindfulness wer</w:t>
      </w:r>
      <w:r w:rsidR="006900F9" w:rsidRPr="00F41BFA">
        <w:rPr>
          <w:sz w:val="22"/>
          <w:lang w:eastAsia="en-US"/>
        </w:rPr>
        <w:t>e tied for last place</w:t>
      </w:r>
      <w:r w:rsidR="000C5779" w:rsidRPr="00F41BFA">
        <w:rPr>
          <w:sz w:val="22"/>
          <w:lang w:eastAsia="en-US"/>
        </w:rPr>
        <w:t xml:space="preserve"> within the adolescent group (M rank = 11.5</w:t>
      </w:r>
      <w:r w:rsidR="006900F9" w:rsidRPr="00F41BFA">
        <w:rPr>
          <w:sz w:val="22"/>
          <w:lang w:eastAsia="en-US"/>
        </w:rPr>
        <w:t>)</w:t>
      </w:r>
      <w:r w:rsidR="002444D8" w:rsidRPr="00F41BFA">
        <w:rPr>
          <w:sz w:val="22"/>
          <w:lang w:eastAsia="en-US"/>
        </w:rPr>
        <w:t>, indicating</w:t>
      </w:r>
      <w:r w:rsidR="000C5779" w:rsidRPr="00F41BFA">
        <w:rPr>
          <w:sz w:val="22"/>
          <w:lang w:eastAsia="en-US"/>
        </w:rPr>
        <w:t xml:space="preserve"> that none of the adolescents ranked </w:t>
      </w:r>
      <w:r w:rsidR="000C5779" w:rsidRPr="00F41BFA">
        <w:rPr>
          <w:sz w:val="22"/>
          <w:lang w:eastAsia="en-US"/>
        </w:rPr>
        <w:lastRenderedPageBreak/>
        <w:t>these techniques in thei</w:t>
      </w:r>
      <w:r w:rsidR="00D804A5" w:rsidRPr="00F41BFA">
        <w:rPr>
          <w:sz w:val="22"/>
          <w:lang w:eastAsia="en-US"/>
        </w:rPr>
        <w:t xml:space="preserve">r top three. </w:t>
      </w:r>
      <w:r w:rsidR="006D6B81" w:rsidRPr="00F41BFA">
        <w:rPr>
          <w:sz w:val="22"/>
          <w:lang w:eastAsia="en-US"/>
        </w:rPr>
        <w:t xml:space="preserve">The top three highest ranked </w:t>
      </w:r>
      <w:r w:rsidRPr="00F41BFA">
        <w:rPr>
          <w:sz w:val="22"/>
          <w:lang w:eastAsia="en-US"/>
        </w:rPr>
        <w:t>chronic pain</w:t>
      </w:r>
      <w:r w:rsidR="006D6B81" w:rsidRPr="00F41BFA">
        <w:rPr>
          <w:sz w:val="22"/>
          <w:lang w:eastAsia="en-US"/>
        </w:rPr>
        <w:t xml:space="preserve"> management techniques by parent</w:t>
      </w:r>
      <w:r w:rsidR="005F3FAA" w:rsidRPr="00F41BFA">
        <w:rPr>
          <w:sz w:val="22"/>
          <w:lang w:eastAsia="en-US"/>
        </w:rPr>
        <w:t>s</w:t>
      </w:r>
      <w:r w:rsidR="00D804A5" w:rsidRPr="00F41BFA">
        <w:rPr>
          <w:sz w:val="22"/>
          <w:lang w:eastAsia="en-US"/>
        </w:rPr>
        <w:t xml:space="preserve"> (n = 36</w:t>
      </w:r>
      <w:r w:rsidR="00E72451" w:rsidRPr="00F41BFA">
        <w:rPr>
          <w:sz w:val="22"/>
          <w:lang w:eastAsia="en-US"/>
        </w:rPr>
        <w:t>)</w:t>
      </w:r>
      <w:r w:rsidR="006D6B81" w:rsidRPr="00F41BFA">
        <w:rPr>
          <w:sz w:val="22"/>
          <w:lang w:eastAsia="en-US"/>
        </w:rPr>
        <w:t xml:space="preserve"> were pacing</w:t>
      </w:r>
      <w:r w:rsidR="00D52D30" w:rsidRPr="00F41BFA">
        <w:rPr>
          <w:sz w:val="22"/>
          <w:lang w:eastAsia="en-US"/>
        </w:rPr>
        <w:t xml:space="preserve"> (M rank = 5.9</w:t>
      </w:r>
      <w:r w:rsidR="006D6B81" w:rsidRPr="00F41BFA">
        <w:rPr>
          <w:sz w:val="22"/>
          <w:lang w:eastAsia="en-US"/>
        </w:rPr>
        <w:t xml:space="preserve">, SD = </w:t>
      </w:r>
      <w:r w:rsidR="00D52D30" w:rsidRPr="00F41BFA">
        <w:rPr>
          <w:sz w:val="22"/>
          <w:lang w:eastAsia="en-US"/>
        </w:rPr>
        <w:t>4.6), rest (M rank = 7.2, SD = 4.9</w:t>
      </w:r>
      <w:r w:rsidR="006D6B81" w:rsidRPr="00F41BFA">
        <w:rPr>
          <w:sz w:val="22"/>
          <w:lang w:eastAsia="en-US"/>
        </w:rPr>
        <w:t>),</w:t>
      </w:r>
      <w:r w:rsidR="00D52D30" w:rsidRPr="00F41BFA">
        <w:rPr>
          <w:sz w:val="22"/>
          <w:lang w:eastAsia="en-US"/>
        </w:rPr>
        <w:t xml:space="preserve"> and physiotherapy (M rank = 7.5, SD = 4.9</w:t>
      </w:r>
      <w:r w:rsidR="006D6B81" w:rsidRPr="00F41BFA">
        <w:rPr>
          <w:sz w:val="22"/>
          <w:lang w:eastAsia="en-US"/>
        </w:rPr>
        <w:t>). None of the parent</w:t>
      </w:r>
      <w:r w:rsidR="005F3FAA" w:rsidRPr="00F41BFA">
        <w:rPr>
          <w:sz w:val="22"/>
          <w:lang w:eastAsia="en-US"/>
        </w:rPr>
        <w:t>s</w:t>
      </w:r>
      <w:r w:rsidR="006D6B81" w:rsidRPr="00F41BFA">
        <w:rPr>
          <w:sz w:val="22"/>
          <w:lang w:eastAsia="en-US"/>
        </w:rPr>
        <w:t xml:space="preserve"> ranked biofeedback or </w:t>
      </w:r>
      <w:r w:rsidR="00F869C3" w:rsidRPr="00F41BFA">
        <w:rPr>
          <w:sz w:val="22"/>
          <w:lang w:eastAsia="en-US"/>
        </w:rPr>
        <w:t>e</w:t>
      </w:r>
      <w:r w:rsidR="006D6B81" w:rsidRPr="00F41BFA">
        <w:rPr>
          <w:sz w:val="22"/>
          <w:lang w:eastAsia="en-US"/>
        </w:rPr>
        <w:t xml:space="preserve">xposure therapy in their top three (M rank = 11.5). </w:t>
      </w:r>
    </w:p>
    <w:p w14:paraId="34601270" w14:textId="6AE91A3E" w:rsidR="00442C07" w:rsidRPr="00F41BFA" w:rsidRDefault="005702D8" w:rsidP="0019118A">
      <w:pPr>
        <w:pStyle w:val="Heading3"/>
        <w:rPr>
          <w:szCs w:val="22"/>
        </w:rPr>
      </w:pPr>
      <w:r w:rsidRPr="00F41BFA">
        <w:rPr>
          <w:szCs w:val="22"/>
        </w:rPr>
        <w:t xml:space="preserve">Preferences for content </w:t>
      </w:r>
      <w:r w:rsidR="0019118A" w:rsidRPr="00F41BFA">
        <w:rPr>
          <w:szCs w:val="22"/>
        </w:rPr>
        <w:t xml:space="preserve">and features </w:t>
      </w:r>
      <w:r w:rsidRPr="00F41BFA">
        <w:rPr>
          <w:szCs w:val="22"/>
        </w:rPr>
        <w:t>in a new program</w:t>
      </w:r>
    </w:p>
    <w:p w14:paraId="2ABA127E" w14:textId="3071B120" w:rsidR="0025526E" w:rsidRPr="00F41BFA" w:rsidRDefault="00DF0FC4" w:rsidP="009D3D94">
      <w:pPr>
        <w:rPr>
          <w:sz w:val="22"/>
        </w:rPr>
      </w:pPr>
      <w:r w:rsidRPr="00F41BFA">
        <w:rPr>
          <w:sz w:val="22"/>
          <w:lang w:eastAsia="en-US"/>
        </w:rPr>
        <w:t xml:space="preserve">Descriptive information regarding </w:t>
      </w:r>
      <w:r w:rsidR="003D544B" w:rsidRPr="00F41BFA">
        <w:rPr>
          <w:sz w:val="22"/>
          <w:lang w:eastAsia="en-US"/>
        </w:rPr>
        <w:t xml:space="preserve">the </w:t>
      </w:r>
      <w:r w:rsidR="00EE7ECA" w:rsidRPr="00F41BFA">
        <w:rPr>
          <w:sz w:val="22"/>
          <w:lang w:eastAsia="en-US"/>
        </w:rPr>
        <w:t>chronic pain</w:t>
      </w:r>
      <w:r w:rsidR="003D544B" w:rsidRPr="00F41BFA">
        <w:rPr>
          <w:sz w:val="22"/>
          <w:lang w:eastAsia="en-US"/>
        </w:rPr>
        <w:t xml:space="preserve"> management techniques that adolescents and parents indicated they believed would be helpful to include in a new online resource</w:t>
      </w:r>
      <w:r w:rsidR="00316A80" w:rsidRPr="00F41BFA">
        <w:rPr>
          <w:sz w:val="22"/>
          <w:lang w:eastAsia="en-US"/>
        </w:rPr>
        <w:t xml:space="preserve"> is summarised in Table 4</w:t>
      </w:r>
      <w:r w:rsidR="003D544B" w:rsidRPr="00F41BFA">
        <w:rPr>
          <w:sz w:val="22"/>
          <w:lang w:eastAsia="en-US"/>
        </w:rPr>
        <w:t xml:space="preserve">. Many participants </w:t>
      </w:r>
      <w:r w:rsidR="00C50298" w:rsidRPr="00F41BFA">
        <w:rPr>
          <w:sz w:val="22"/>
          <w:lang w:eastAsia="en-US"/>
        </w:rPr>
        <w:t>selected</w:t>
      </w:r>
      <w:r w:rsidR="003D544B" w:rsidRPr="00F41BFA">
        <w:rPr>
          <w:sz w:val="22"/>
          <w:lang w:eastAsia="en-US"/>
        </w:rPr>
        <w:t xml:space="preserve"> multiple </w:t>
      </w:r>
      <w:r w:rsidR="00036F7D" w:rsidRPr="00F41BFA">
        <w:rPr>
          <w:sz w:val="22"/>
          <w:lang w:eastAsia="en-US"/>
        </w:rPr>
        <w:t>pain management techniques</w:t>
      </w:r>
      <w:r w:rsidR="003D544B" w:rsidRPr="00F41BFA">
        <w:rPr>
          <w:sz w:val="22"/>
          <w:lang w:eastAsia="en-US"/>
        </w:rPr>
        <w:t xml:space="preserve">, </w:t>
      </w:r>
      <w:r w:rsidR="00361D3D" w:rsidRPr="00F41BFA">
        <w:rPr>
          <w:sz w:val="22"/>
          <w:lang w:eastAsia="en-US"/>
        </w:rPr>
        <w:t xml:space="preserve">although </w:t>
      </w:r>
      <w:r w:rsidR="003D544B" w:rsidRPr="00F41BFA">
        <w:rPr>
          <w:sz w:val="22"/>
          <w:lang w:eastAsia="en-US"/>
        </w:rPr>
        <w:t>‘</w:t>
      </w:r>
      <w:r w:rsidR="00917F85" w:rsidRPr="00F41BFA">
        <w:rPr>
          <w:sz w:val="22"/>
          <w:lang w:eastAsia="en-US"/>
        </w:rPr>
        <w:t>advice on pacing daily activities</w:t>
      </w:r>
      <w:r w:rsidR="003D544B" w:rsidRPr="00F41BFA">
        <w:rPr>
          <w:sz w:val="22"/>
          <w:lang w:eastAsia="en-US"/>
        </w:rPr>
        <w:t>’ was t</w:t>
      </w:r>
      <w:r w:rsidR="00316A80" w:rsidRPr="00F41BFA">
        <w:rPr>
          <w:sz w:val="22"/>
          <w:lang w:eastAsia="en-US"/>
        </w:rPr>
        <w:t>he most frequently selected</w:t>
      </w:r>
      <w:r w:rsidR="003D544B" w:rsidRPr="00F41BFA">
        <w:rPr>
          <w:sz w:val="22"/>
          <w:lang w:eastAsia="en-US"/>
        </w:rPr>
        <w:t xml:space="preserve"> by parent</w:t>
      </w:r>
      <w:r w:rsidR="005F3FAA" w:rsidRPr="00F41BFA">
        <w:rPr>
          <w:sz w:val="22"/>
          <w:lang w:eastAsia="en-US"/>
        </w:rPr>
        <w:t xml:space="preserve">s </w:t>
      </w:r>
      <w:r w:rsidR="00885392" w:rsidRPr="00F41BFA">
        <w:rPr>
          <w:sz w:val="22"/>
          <w:lang w:eastAsia="en-US"/>
        </w:rPr>
        <w:t>(8</w:t>
      </w:r>
      <w:r w:rsidR="00917F85" w:rsidRPr="00F41BFA">
        <w:rPr>
          <w:sz w:val="22"/>
          <w:lang w:eastAsia="en-US"/>
        </w:rPr>
        <w:t>6.1</w:t>
      </w:r>
      <w:r w:rsidR="00885392" w:rsidRPr="00F41BFA">
        <w:rPr>
          <w:sz w:val="22"/>
          <w:lang w:eastAsia="en-US"/>
        </w:rPr>
        <w:t>%)</w:t>
      </w:r>
      <w:r w:rsidR="00917F85" w:rsidRPr="00F41BFA">
        <w:rPr>
          <w:sz w:val="22"/>
          <w:lang w:eastAsia="en-US"/>
        </w:rPr>
        <w:t>, followed by ‘methods to improve sleep (80.6%)</w:t>
      </w:r>
      <w:r w:rsidR="00885392" w:rsidRPr="00F41BFA">
        <w:rPr>
          <w:sz w:val="22"/>
          <w:lang w:eastAsia="en-US"/>
        </w:rPr>
        <w:t xml:space="preserve">. </w:t>
      </w:r>
      <w:r w:rsidR="00316A80" w:rsidRPr="00F41BFA">
        <w:rPr>
          <w:sz w:val="22"/>
          <w:lang w:eastAsia="en-US"/>
        </w:rPr>
        <w:t>T</w:t>
      </w:r>
      <w:r w:rsidR="003D544B" w:rsidRPr="00F41BFA">
        <w:rPr>
          <w:sz w:val="22"/>
          <w:lang w:eastAsia="en-US"/>
        </w:rPr>
        <w:t xml:space="preserve">he most frequently selected option </w:t>
      </w:r>
      <w:r w:rsidR="00316A80" w:rsidRPr="00F41BFA">
        <w:rPr>
          <w:sz w:val="22"/>
          <w:lang w:eastAsia="en-US"/>
        </w:rPr>
        <w:t xml:space="preserve">by adolescents </w:t>
      </w:r>
      <w:r w:rsidR="003D544B" w:rsidRPr="00F41BFA">
        <w:rPr>
          <w:sz w:val="22"/>
          <w:lang w:eastAsia="en-US"/>
        </w:rPr>
        <w:t>was ‘advice on explaining chronic pain to others (e.g. friends and family)</w:t>
      </w:r>
      <w:r w:rsidR="00036F7D" w:rsidRPr="00F41BFA">
        <w:rPr>
          <w:sz w:val="22"/>
          <w:lang w:eastAsia="en-US"/>
        </w:rPr>
        <w:t>’</w:t>
      </w:r>
      <w:r w:rsidR="00917F85" w:rsidRPr="00F41BFA">
        <w:rPr>
          <w:sz w:val="22"/>
          <w:lang w:eastAsia="en-US"/>
        </w:rPr>
        <w:t xml:space="preserve"> (86.7</w:t>
      </w:r>
      <w:r w:rsidR="003D544B" w:rsidRPr="00F41BFA">
        <w:rPr>
          <w:sz w:val="22"/>
          <w:lang w:eastAsia="en-US"/>
        </w:rPr>
        <w:t>%)</w:t>
      </w:r>
      <w:r w:rsidR="00917F85" w:rsidRPr="00F41BFA">
        <w:rPr>
          <w:sz w:val="22"/>
          <w:lang w:eastAsia="en-US"/>
        </w:rPr>
        <w:t>, followed by ‘methods to improve sleep’ (82.2%)</w:t>
      </w:r>
      <w:r w:rsidR="003D544B" w:rsidRPr="00F41BFA">
        <w:rPr>
          <w:sz w:val="22"/>
          <w:lang w:eastAsia="en-US"/>
        </w:rPr>
        <w:t xml:space="preserve">. </w:t>
      </w:r>
      <w:r w:rsidR="0025526E" w:rsidRPr="00F41BFA">
        <w:rPr>
          <w:sz w:val="22"/>
          <w:lang w:eastAsia="en-US"/>
        </w:rPr>
        <w:t>Exploratory comparison between adolescent and parent multiple responses revealed a significant between-groups difference in preferences for content, χ</w:t>
      </w:r>
      <w:r w:rsidR="0025526E" w:rsidRPr="00F41BFA">
        <w:rPr>
          <w:sz w:val="22"/>
          <w:vertAlign w:val="superscript"/>
          <w:lang w:eastAsia="en-US"/>
        </w:rPr>
        <w:t>2</w:t>
      </w:r>
      <w:r w:rsidR="0025526E" w:rsidRPr="00F41BFA">
        <w:rPr>
          <w:sz w:val="22"/>
          <w:lang w:eastAsia="en-US"/>
        </w:rPr>
        <w:t xml:space="preserve">(19) = 33.49, </w:t>
      </w:r>
      <w:r w:rsidR="0025526E" w:rsidRPr="00F41BFA">
        <w:rPr>
          <w:i/>
          <w:iCs/>
          <w:sz w:val="22"/>
          <w:lang w:eastAsia="en-US"/>
        </w:rPr>
        <w:t>p</w:t>
      </w:r>
      <w:r w:rsidR="0025526E" w:rsidRPr="00F41BFA">
        <w:rPr>
          <w:sz w:val="22"/>
          <w:lang w:eastAsia="en-US"/>
        </w:rPr>
        <w:t xml:space="preserve"> = .021.</w:t>
      </w:r>
      <w:r w:rsidR="009D3D94" w:rsidRPr="00F41BFA">
        <w:rPr>
          <w:sz w:val="22"/>
          <w:lang w:eastAsia="en-US"/>
        </w:rPr>
        <w:t xml:space="preserve"> Pairwise comparisons </w:t>
      </w:r>
      <w:r w:rsidR="00763FEC" w:rsidRPr="00F41BFA">
        <w:rPr>
          <w:sz w:val="22"/>
          <w:lang w:eastAsia="en-US"/>
        </w:rPr>
        <w:t xml:space="preserve">using a Bonferroni correction </w:t>
      </w:r>
      <w:r w:rsidR="009D3D94" w:rsidRPr="00F41BFA">
        <w:rPr>
          <w:sz w:val="22"/>
          <w:lang w:eastAsia="en-US"/>
        </w:rPr>
        <w:t>indicated significant differences (</w:t>
      </w:r>
      <w:r w:rsidR="009D3D94" w:rsidRPr="00F41BFA">
        <w:rPr>
          <w:i/>
          <w:iCs/>
          <w:sz w:val="22"/>
          <w:lang w:eastAsia="en-US"/>
        </w:rPr>
        <w:t>p</w:t>
      </w:r>
      <w:r w:rsidR="00635B6E" w:rsidRPr="00F41BFA">
        <w:rPr>
          <w:i/>
          <w:iCs/>
          <w:sz w:val="22"/>
          <w:lang w:eastAsia="en-US"/>
        </w:rPr>
        <w:t xml:space="preserve"> &lt;</w:t>
      </w:r>
      <w:r w:rsidR="00635B6E" w:rsidRPr="00F41BFA">
        <w:rPr>
          <w:sz w:val="22"/>
          <w:lang w:eastAsia="en-US"/>
        </w:rPr>
        <w:t xml:space="preserve"> </w:t>
      </w:r>
      <w:r w:rsidR="003C0DCA" w:rsidRPr="00F41BFA">
        <w:rPr>
          <w:sz w:val="22"/>
          <w:lang w:eastAsia="en-US"/>
        </w:rPr>
        <w:t xml:space="preserve">.003) </w:t>
      </w:r>
      <w:r w:rsidR="009D3D94" w:rsidRPr="00F41BFA">
        <w:rPr>
          <w:sz w:val="22"/>
          <w:lang w:eastAsia="en-US"/>
        </w:rPr>
        <w:t xml:space="preserve">for hypnosis and guided imagery, where both options were more frequently selected by parents. </w:t>
      </w:r>
    </w:p>
    <w:p w14:paraId="45AA6FDF" w14:textId="77948635" w:rsidR="00CA4C88" w:rsidRPr="00F41BFA" w:rsidRDefault="00CA4C88" w:rsidP="00EE7ECA">
      <w:pPr>
        <w:rPr>
          <w:sz w:val="22"/>
          <w:lang w:eastAsia="en-US"/>
        </w:rPr>
      </w:pPr>
    </w:p>
    <w:p w14:paraId="5F798858" w14:textId="102BFA54" w:rsidR="003A6EE2" w:rsidRPr="00F41BFA" w:rsidRDefault="00F46BF6" w:rsidP="007A5E4B">
      <w:pPr>
        <w:spacing w:line="360" w:lineRule="auto"/>
        <w:rPr>
          <w:sz w:val="22"/>
        </w:rPr>
      </w:pPr>
      <w:r w:rsidRPr="00F41BFA">
        <w:br w:type="page"/>
      </w:r>
      <w:r w:rsidR="003A6EE2" w:rsidRPr="00F41BFA">
        <w:rPr>
          <w:sz w:val="22"/>
        </w:rPr>
        <w:lastRenderedPageBreak/>
        <w:t xml:space="preserve">Table </w:t>
      </w:r>
      <w:r w:rsidR="003A6EE2" w:rsidRPr="00F41BFA">
        <w:rPr>
          <w:sz w:val="22"/>
        </w:rPr>
        <w:fldChar w:fldCharType="begin"/>
      </w:r>
      <w:r w:rsidR="003A6EE2" w:rsidRPr="00F41BFA">
        <w:rPr>
          <w:sz w:val="22"/>
        </w:rPr>
        <w:instrText xml:space="preserve"> SEQ Table \* ARABIC </w:instrText>
      </w:r>
      <w:r w:rsidR="003A6EE2" w:rsidRPr="00F41BFA">
        <w:rPr>
          <w:sz w:val="22"/>
        </w:rPr>
        <w:fldChar w:fldCharType="separate"/>
      </w:r>
      <w:r w:rsidR="00335E7E" w:rsidRPr="00F41BFA">
        <w:rPr>
          <w:noProof/>
          <w:sz w:val="22"/>
        </w:rPr>
        <w:t>4</w:t>
      </w:r>
      <w:r w:rsidR="003A6EE2" w:rsidRPr="00F41BFA">
        <w:rPr>
          <w:sz w:val="22"/>
        </w:rPr>
        <w:fldChar w:fldCharType="end"/>
      </w:r>
      <w:r w:rsidR="003A6EE2" w:rsidRPr="00F41BFA">
        <w:rPr>
          <w:sz w:val="22"/>
        </w:rPr>
        <w:t>. Most helpful techniques to include in the content of a new online resource</w:t>
      </w:r>
      <w:r w:rsidR="00C562D7" w:rsidRPr="00F41BFA">
        <w:rPr>
          <w:sz w:val="22"/>
        </w:rPr>
        <w:t xml:space="preserve"> for managing chronic pain in adolescents, according to adolescent</w:t>
      </w:r>
      <w:r w:rsidR="005F3FAA" w:rsidRPr="00F41BFA">
        <w:rPr>
          <w:sz w:val="22"/>
        </w:rPr>
        <w:t>s</w:t>
      </w:r>
      <w:r w:rsidR="00C562D7" w:rsidRPr="00F41BFA">
        <w:rPr>
          <w:sz w:val="22"/>
        </w:rPr>
        <w:t xml:space="preserve"> and parent</w:t>
      </w:r>
      <w:r w:rsidR="005F3FAA" w:rsidRPr="00F41BFA">
        <w:rPr>
          <w:sz w:val="22"/>
        </w:rPr>
        <w:t>s</w:t>
      </w:r>
      <w:r w:rsidR="00C562D7" w:rsidRPr="00F41BFA">
        <w:rPr>
          <w:sz w:val="22"/>
        </w:rPr>
        <w:t xml:space="preserve"> </w:t>
      </w:r>
    </w:p>
    <w:tbl>
      <w:tblPr>
        <w:tblStyle w:val="PlainTable2"/>
        <w:tblW w:w="8931" w:type="dxa"/>
        <w:tblLook w:val="06A0" w:firstRow="1" w:lastRow="0" w:firstColumn="1" w:lastColumn="0" w:noHBand="1" w:noVBand="1"/>
      </w:tblPr>
      <w:tblGrid>
        <w:gridCol w:w="3402"/>
        <w:gridCol w:w="2977"/>
        <w:gridCol w:w="2552"/>
      </w:tblGrid>
      <w:tr w:rsidR="00F41BFA" w:rsidRPr="00F41BFA" w14:paraId="74B6FC93" w14:textId="77777777" w:rsidTr="005437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A52569E" w14:textId="64CACA9E" w:rsidR="0042452A" w:rsidRPr="00F41BFA" w:rsidRDefault="0042452A" w:rsidP="00DD3E92">
            <w:pPr>
              <w:spacing w:after="240" w:line="240" w:lineRule="auto"/>
              <w:rPr>
                <w:b w:val="0"/>
                <w:bCs w:val="0"/>
                <w:sz w:val="22"/>
                <w:lang w:eastAsia="en-US"/>
              </w:rPr>
            </w:pPr>
            <w:r w:rsidRPr="00F41BFA">
              <w:rPr>
                <w:b w:val="0"/>
                <w:bCs w:val="0"/>
                <w:sz w:val="22"/>
                <w:lang w:eastAsia="en-US"/>
              </w:rPr>
              <w:t xml:space="preserve">Pain management technique* </w:t>
            </w:r>
          </w:p>
        </w:tc>
        <w:tc>
          <w:tcPr>
            <w:tcW w:w="2977" w:type="dxa"/>
          </w:tcPr>
          <w:p w14:paraId="73D1EE38" w14:textId="30E81F05" w:rsidR="00DD3E92" w:rsidRPr="00F41BFA" w:rsidRDefault="0042452A" w:rsidP="00DD3E92">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2"/>
                <w:lang w:eastAsia="en-US"/>
              </w:rPr>
            </w:pPr>
            <w:r w:rsidRPr="00F41BFA">
              <w:rPr>
                <w:b w:val="0"/>
                <w:bCs w:val="0"/>
                <w:sz w:val="22"/>
                <w:lang w:eastAsia="en-US"/>
              </w:rPr>
              <w:t>A</w:t>
            </w:r>
            <w:r w:rsidR="00696FFA" w:rsidRPr="00F41BFA">
              <w:rPr>
                <w:b w:val="0"/>
                <w:bCs w:val="0"/>
                <w:sz w:val="22"/>
                <w:lang w:eastAsia="en-US"/>
              </w:rPr>
              <w:t>dolescents (n = 45</w:t>
            </w:r>
            <w:r w:rsidR="00DD3E92" w:rsidRPr="00F41BFA">
              <w:rPr>
                <w:b w:val="0"/>
                <w:bCs w:val="0"/>
                <w:sz w:val="22"/>
                <w:lang w:eastAsia="en-US"/>
              </w:rPr>
              <w:t>), n (%)</w:t>
            </w:r>
          </w:p>
        </w:tc>
        <w:tc>
          <w:tcPr>
            <w:tcW w:w="2552" w:type="dxa"/>
          </w:tcPr>
          <w:p w14:paraId="57ACE017" w14:textId="4B3D2C46" w:rsidR="0042452A" w:rsidRPr="00F41BFA" w:rsidRDefault="0042452A" w:rsidP="00FE2461">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2"/>
                <w:lang w:eastAsia="en-US"/>
              </w:rPr>
            </w:pPr>
            <w:r w:rsidRPr="00F41BFA">
              <w:rPr>
                <w:b w:val="0"/>
                <w:bCs w:val="0"/>
                <w:sz w:val="22"/>
                <w:lang w:eastAsia="en-US"/>
              </w:rPr>
              <w:t>P</w:t>
            </w:r>
            <w:r w:rsidR="00696FFA" w:rsidRPr="00F41BFA">
              <w:rPr>
                <w:b w:val="0"/>
                <w:bCs w:val="0"/>
                <w:sz w:val="22"/>
                <w:lang w:eastAsia="en-US"/>
              </w:rPr>
              <w:t>arents (n = 36</w:t>
            </w:r>
            <w:r w:rsidRPr="00F41BFA">
              <w:rPr>
                <w:b w:val="0"/>
                <w:bCs w:val="0"/>
                <w:sz w:val="22"/>
                <w:lang w:eastAsia="en-US"/>
              </w:rPr>
              <w:t>)</w:t>
            </w:r>
            <w:r w:rsidR="00DD3E92" w:rsidRPr="00F41BFA">
              <w:rPr>
                <w:b w:val="0"/>
                <w:bCs w:val="0"/>
                <w:sz w:val="22"/>
                <w:lang w:eastAsia="en-US"/>
              </w:rPr>
              <w:t>, n (%)</w:t>
            </w:r>
          </w:p>
        </w:tc>
      </w:tr>
      <w:tr w:rsidR="00F41BFA" w:rsidRPr="00F41BFA" w14:paraId="2141BD2D" w14:textId="77777777" w:rsidTr="005437D7">
        <w:tc>
          <w:tcPr>
            <w:cnfStyle w:val="001000000000" w:firstRow="0" w:lastRow="0" w:firstColumn="1" w:lastColumn="0" w:oddVBand="0" w:evenVBand="0" w:oddHBand="0" w:evenHBand="0" w:firstRowFirstColumn="0" w:firstRowLastColumn="0" w:lastRowFirstColumn="0" w:lastRowLastColumn="0"/>
            <w:tcW w:w="3402" w:type="dxa"/>
          </w:tcPr>
          <w:p w14:paraId="65ABA093" w14:textId="55BA8DF2" w:rsidR="0042452A" w:rsidRPr="00F41BFA" w:rsidRDefault="0042452A" w:rsidP="002E4E5B">
            <w:pPr>
              <w:spacing w:before="0" w:line="360" w:lineRule="auto"/>
              <w:rPr>
                <w:b w:val="0"/>
                <w:bCs w:val="0"/>
                <w:sz w:val="22"/>
                <w:lang w:eastAsia="en-US"/>
              </w:rPr>
            </w:pPr>
            <w:r w:rsidRPr="00F41BFA">
              <w:rPr>
                <w:b w:val="0"/>
                <w:bCs w:val="0"/>
                <w:sz w:val="22"/>
                <w:lang w:eastAsia="en-US"/>
              </w:rPr>
              <w:t>Advice on explaining chronic pain to others</w:t>
            </w:r>
          </w:p>
          <w:p w14:paraId="70E45900" w14:textId="77777777" w:rsidR="0042452A" w:rsidRPr="00F41BFA" w:rsidRDefault="0042452A" w:rsidP="002E4E5B">
            <w:pPr>
              <w:spacing w:before="0" w:line="360" w:lineRule="auto"/>
              <w:rPr>
                <w:b w:val="0"/>
                <w:bCs w:val="0"/>
                <w:sz w:val="22"/>
                <w:lang w:eastAsia="en-US"/>
              </w:rPr>
            </w:pPr>
          </w:p>
          <w:p w14:paraId="0FE03EFE" w14:textId="7A331A42" w:rsidR="0042452A" w:rsidRPr="00F41BFA" w:rsidRDefault="0042452A" w:rsidP="002E4E5B">
            <w:pPr>
              <w:spacing w:before="0" w:line="360" w:lineRule="auto"/>
              <w:rPr>
                <w:b w:val="0"/>
                <w:bCs w:val="0"/>
                <w:sz w:val="22"/>
                <w:lang w:eastAsia="en-US"/>
              </w:rPr>
            </w:pPr>
            <w:r w:rsidRPr="00F41BFA">
              <w:rPr>
                <w:b w:val="0"/>
                <w:bCs w:val="0"/>
                <w:sz w:val="22"/>
                <w:lang w:eastAsia="en-US"/>
              </w:rPr>
              <w:t>Methods to improve sleep</w:t>
            </w:r>
          </w:p>
          <w:p w14:paraId="1583464C" w14:textId="77777777" w:rsidR="0042452A" w:rsidRPr="00F41BFA" w:rsidRDefault="0042452A" w:rsidP="002E4E5B">
            <w:pPr>
              <w:spacing w:before="0" w:line="360" w:lineRule="auto"/>
              <w:rPr>
                <w:b w:val="0"/>
                <w:bCs w:val="0"/>
                <w:sz w:val="22"/>
                <w:lang w:eastAsia="en-US"/>
              </w:rPr>
            </w:pPr>
          </w:p>
          <w:p w14:paraId="6CB3FEF9" w14:textId="400FD967" w:rsidR="0042452A" w:rsidRPr="00F41BFA" w:rsidRDefault="0042452A" w:rsidP="002E4E5B">
            <w:pPr>
              <w:spacing w:before="0" w:line="360" w:lineRule="auto"/>
              <w:rPr>
                <w:b w:val="0"/>
                <w:bCs w:val="0"/>
                <w:sz w:val="22"/>
                <w:lang w:eastAsia="en-US"/>
              </w:rPr>
            </w:pPr>
            <w:r w:rsidRPr="00F41BFA">
              <w:rPr>
                <w:b w:val="0"/>
                <w:bCs w:val="0"/>
                <w:sz w:val="22"/>
                <w:lang w:eastAsia="en-US"/>
              </w:rPr>
              <w:t>Advice on pacing daily activities</w:t>
            </w:r>
          </w:p>
          <w:p w14:paraId="3B14223B" w14:textId="77777777" w:rsidR="0042452A" w:rsidRPr="00F41BFA" w:rsidRDefault="0042452A" w:rsidP="002E4E5B">
            <w:pPr>
              <w:spacing w:before="0" w:line="360" w:lineRule="auto"/>
              <w:rPr>
                <w:b w:val="0"/>
                <w:bCs w:val="0"/>
                <w:sz w:val="22"/>
                <w:lang w:eastAsia="en-US"/>
              </w:rPr>
            </w:pPr>
          </w:p>
          <w:p w14:paraId="0DBEB9E4" w14:textId="47D37321" w:rsidR="0042452A" w:rsidRPr="00F41BFA" w:rsidRDefault="0042452A" w:rsidP="002E4E5B">
            <w:pPr>
              <w:spacing w:before="0" w:line="360" w:lineRule="auto"/>
              <w:rPr>
                <w:b w:val="0"/>
                <w:bCs w:val="0"/>
                <w:sz w:val="22"/>
                <w:lang w:eastAsia="en-US"/>
              </w:rPr>
            </w:pPr>
            <w:r w:rsidRPr="00F41BFA">
              <w:rPr>
                <w:b w:val="0"/>
                <w:bCs w:val="0"/>
                <w:sz w:val="22"/>
                <w:lang w:eastAsia="en-US"/>
              </w:rPr>
              <w:t>Advice on transitioning from ‘paediatric’ to adult healthcare</w:t>
            </w:r>
          </w:p>
          <w:p w14:paraId="15F48E8F" w14:textId="77777777" w:rsidR="0042452A" w:rsidRPr="00F41BFA" w:rsidRDefault="0042452A" w:rsidP="002E4E5B">
            <w:pPr>
              <w:spacing w:before="0" w:line="360" w:lineRule="auto"/>
              <w:rPr>
                <w:b w:val="0"/>
                <w:bCs w:val="0"/>
                <w:sz w:val="22"/>
                <w:lang w:eastAsia="en-US"/>
              </w:rPr>
            </w:pPr>
          </w:p>
          <w:p w14:paraId="3922F91B" w14:textId="7A831A60" w:rsidR="0042452A" w:rsidRPr="00F41BFA" w:rsidRDefault="0042452A" w:rsidP="002E4E5B">
            <w:pPr>
              <w:spacing w:before="0" w:line="360" w:lineRule="auto"/>
              <w:rPr>
                <w:b w:val="0"/>
                <w:bCs w:val="0"/>
                <w:sz w:val="22"/>
                <w:lang w:eastAsia="en-US"/>
              </w:rPr>
            </w:pPr>
            <w:r w:rsidRPr="00F41BFA">
              <w:rPr>
                <w:b w:val="0"/>
                <w:bCs w:val="0"/>
                <w:sz w:val="22"/>
                <w:lang w:eastAsia="en-US"/>
              </w:rPr>
              <w:t>Guidance on pain medications</w:t>
            </w:r>
          </w:p>
          <w:p w14:paraId="1297C2A6" w14:textId="77777777" w:rsidR="0042452A" w:rsidRPr="00F41BFA" w:rsidRDefault="0042452A" w:rsidP="002E4E5B">
            <w:pPr>
              <w:spacing w:before="0" w:line="360" w:lineRule="auto"/>
              <w:rPr>
                <w:b w:val="0"/>
                <w:bCs w:val="0"/>
                <w:sz w:val="22"/>
                <w:lang w:eastAsia="en-US"/>
              </w:rPr>
            </w:pPr>
          </w:p>
          <w:p w14:paraId="7A2BA2A3" w14:textId="24095D01" w:rsidR="0042452A" w:rsidRPr="00F41BFA" w:rsidRDefault="0042452A" w:rsidP="002E4E5B">
            <w:pPr>
              <w:spacing w:before="0" w:line="360" w:lineRule="auto"/>
              <w:rPr>
                <w:b w:val="0"/>
                <w:bCs w:val="0"/>
                <w:sz w:val="22"/>
                <w:lang w:eastAsia="en-US"/>
              </w:rPr>
            </w:pPr>
            <w:r w:rsidRPr="00F41BFA">
              <w:rPr>
                <w:b w:val="0"/>
                <w:bCs w:val="0"/>
                <w:sz w:val="22"/>
                <w:lang w:eastAsia="en-US"/>
              </w:rPr>
              <w:t>Pain education</w:t>
            </w:r>
          </w:p>
          <w:p w14:paraId="1641AB89" w14:textId="77777777" w:rsidR="0042452A" w:rsidRPr="00F41BFA" w:rsidRDefault="0042452A" w:rsidP="002E4E5B">
            <w:pPr>
              <w:spacing w:before="0" w:line="360" w:lineRule="auto"/>
              <w:rPr>
                <w:b w:val="0"/>
                <w:bCs w:val="0"/>
                <w:sz w:val="22"/>
                <w:lang w:eastAsia="en-US"/>
              </w:rPr>
            </w:pPr>
          </w:p>
          <w:p w14:paraId="23B337FA" w14:textId="77777777" w:rsidR="0042452A" w:rsidRPr="00F41BFA" w:rsidRDefault="0042452A" w:rsidP="002E4E5B">
            <w:pPr>
              <w:spacing w:before="0" w:line="360" w:lineRule="auto"/>
              <w:rPr>
                <w:b w:val="0"/>
                <w:bCs w:val="0"/>
                <w:sz w:val="22"/>
                <w:lang w:eastAsia="en-US"/>
              </w:rPr>
            </w:pPr>
            <w:r w:rsidRPr="00F41BFA">
              <w:rPr>
                <w:b w:val="0"/>
                <w:bCs w:val="0"/>
                <w:sz w:val="22"/>
                <w:lang w:eastAsia="en-US"/>
              </w:rPr>
              <w:t xml:space="preserve">Advice on pacing for </w:t>
            </w:r>
          </w:p>
          <w:p w14:paraId="06335F47" w14:textId="076B29DE" w:rsidR="0042452A" w:rsidRPr="00F41BFA" w:rsidRDefault="0042452A" w:rsidP="002E4E5B">
            <w:pPr>
              <w:spacing w:before="0" w:line="360" w:lineRule="auto"/>
              <w:rPr>
                <w:b w:val="0"/>
                <w:bCs w:val="0"/>
                <w:sz w:val="22"/>
                <w:lang w:eastAsia="en-US"/>
              </w:rPr>
            </w:pPr>
            <w:r w:rsidRPr="00F41BFA">
              <w:rPr>
                <w:b w:val="0"/>
                <w:bCs w:val="0"/>
                <w:sz w:val="22"/>
                <w:lang w:eastAsia="en-US"/>
              </w:rPr>
              <w:t>exercise/ sports</w:t>
            </w:r>
          </w:p>
          <w:p w14:paraId="3531EBD0" w14:textId="77777777" w:rsidR="0042452A" w:rsidRPr="00F41BFA" w:rsidRDefault="0042452A" w:rsidP="002E4E5B">
            <w:pPr>
              <w:spacing w:before="0" w:line="360" w:lineRule="auto"/>
              <w:rPr>
                <w:b w:val="0"/>
                <w:bCs w:val="0"/>
                <w:sz w:val="22"/>
                <w:lang w:eastAsia="en-US"/>
              </w:rPr>
            </w:pPr>
          </w:p>
          <w:p w14:paraId="5869F7BD" w14:textId="65269A25" w:rsidR="0042452A" w:rsidRPr="00F41BFA" w:rsidRDefault="0042452A" w:rsidP="002E4E5B">
            <w:pPr>
              <w:spacing w:before="0" w:line="360" w:lineRule="auto"/>
              <w:rPr>
                <w:b w:val="0"/>
                <w:bCs w:val="0"/>
                <w:sz w:val="22"/>
                <w:lang w:eastAsia="en-US"/>
              </w:rPr>
            </w:pPr>
            <w:r w:rsidRPr="00F41BFA">
              <w:rPr>
                <w:b w:val="0"/>
                <w:bCs w:val="0"/>
                <w:sz w:val="22"/>
                <w:lang w:eastAsia="en-US"/>
              </w:rPr>
              <w:t>Support for returning to school</w:t>
            </w:r>
          </w:p>
          <w:p w14:paraId="14F4654C" w14:textId="1F213B50" w:rsidR="0042452A" w:rsidRPr="00F41BFA" w:rsidRDefault="0042452A" w:rsidP="002E4E5B">
            <w:pPr>
              <w:spacing w:before="0" w:line="360" w:lineRule="auto"/>
              <w:rPr>
                <w:b w:val="0"/>
                <w:bCs w:val="0"/>
                <w:sz w:val="22"/>
                <w:lang w:eastAsia="en-US"/>
              </w:rPr>
            </w:pPr>
          </w:p>
          <w:p w14:paraId="58ED2E13" w14:textId="098460C1" w:rsidR="00101280" w:rsidRPr="00F41BFA" w:rsidRDefault="00101280" w:rsidP="00101280">
            <w:pPr>
              <w:spacing w:before="0" w:line="360" w:lineRule="auto"/>
              <w:rPr>
                <w:b w:val="0"/>
                <w:bCs w:val="0"/>
                <w:sz w:val="22"/>
                <w:lang w:eastAsia="en-US"/>
              </w:rPr>
            </w:pPr>
            <w:r w:rsidRPr="00F41BFA">
              <w:rPr>
                <w:b w:val="0"/>
                <w:bCs w:val="0"/>
                <w:sz w:val="22"/>
                <w:lang w:eastAsia="en-US"/>
              </w:rPr>
              <w:t>Physiotherapy examples</w:t>
            </w:r>
          </w:p>
          <w:p w14:paraId="71B63067" w14:textId="77777777" w:rsidR="00101280" w:rsidRPr="00F41BFA" w:rsidRDefault="00101280" w:rsidP="002E4E5B">
            <w:pPr>
              <w:spacing w:before="0" w:line="360" w:lineRule="auto"/>
              <w:rPr>
                <w:b w:val="0"/>
                <w:bCs w:val="0"/>
                <w:sz w:val="22"/>
                <w:lang w:eastAsia="en-US"/>
              </w:rPr>
            </w:pPr>
          </w:p>
          <w:p w14:paraId="13514C91" w14:textId="1C4DDA23" w:rsidR="0042452A" w:rsidRPr="00F41BFA" w:rsidRDefault="0042452A" w:rsidP="002E4E5B">
            <w:pPr>
              <w:spacing w:before="0" w:line="360" w:lineRule="auto"/>
              <w:rPr>
                <w:b w:val="0"/>
                <w:bCs w:val="0"/>
                <w:sz w:val="22"/>
                <w:lang w:eastAsia="en-US"/>
              </w:rPr>
            </w:pPr>
            <w:r w:rsidRPr="00F41BFA">
              <w:rPr>
                <w:b w:val="0"/>
                <w:bCs w:val="0"/>
                <w:sz w:val="22"/>
                <w:lang w:eastAsia="en-US"/>
              </w:rPr>
              <w:t>Examples of other physical pain management techniques</w:t>
            </w:r>
          </w:p>
          <w:p w14:paraId="2C6ADA67" w14:textId="1253163B" w:rsidR="0042452A" w:rsidRPr="00F41BFA" w:rsidRDefault="0042452A" w:rsidP="002E4E5B">
            <w:pPr>
              <w:spacing w:before="0" w:line="360" w:lineRule="auto"/>
              <w:rPr>
                <w:b w:val="0"/>
                <w:bCs w:val="0"/>
                <w:sz w:val="22"/>
                <w:lang w:eastAsia="en-US"/>
              </w:rPr>
            </w:pPr>
          </w:p>
          <w:p w14:paraId="3C5BAFAE" w14:textId="08761690" w:rsidR="0042452A" w:rsidRPr="00F41BFA" w:rsidRDefault="0042452A" w:rsidP="002E4E5B">
            <w:pPr>
              <w:spacing w:before="0" w:line="360" w:lineRule="auto"/>
              <w:rPr>
                <w:b w:val="0"/>
                <w:bCs w:val="0"/>
                <w:sz w:val="22"/>
                <w:lang w:eastAsia="en-US"/>
              </w:rPr>
            </w:pPr>
            <w:r w:rsidRPr="00F41BFA">
              <w:rPr>
                <w:b w:val="0"/>
                <w:bCs w:val="0"/>
                <w:sz w:val="22"/>
                <w:lang w:eastAsia="en-US"/>
              </w:rPr>
              <w:t>Massage techniques</w:t>
            </w:r>
          </w:p>
          <w:p w14:paraId="354C3741" w14:textId="77777777" w:rsidR="0042452A" w:rsidRPr="00F41BFA" w:rsidRDefault="0042452A" w:rsidP="002E4E5B">
            <w:pPr>
              <w:spacing w:before="0" w:line="360" w:lineRule="auto"/>
              <w:rPr>
                <w:b w:val="0"/>
                <w:bCs w:val="0"/>
                <w:sz w:val="22"/>
                <w:lang w:eastAsia="en-US"/>
              </w:rPr>
            </w:pPr>
          </w:p>
          <w:p w14:paraId="5C0A592D" w14:textId="77777777" w:rsidR="0042452A" w:rsidRPr="00F41BFA" w:rsidRDefault="0042452A" w:rsidP="002E4E5B">
            <w:pPr>
              <w:spacing w:before="0" w:line="360" w:lineRule="auto"/>
              <w:rPr>
                <w:b w:val="0"/>
                <w:bCs w:val="0"/>
                <w:sz w:val="22"/>
                <w:lang w:eastAsia="en-US"/>
              </w:rPr>
            </w:pPr>
            <w:r w:rsidRPr="00F41BFA">
              <w:rPr>
                <w:b w:val="0"/>
                <w:bCs w:val="0"/>
                <w:sz w:val="22"/>
                <w:lang w:eastAsia="en-US"/>
              </w:rPr>
              <w:t>Relaxation and breathing</w:t>
            </w:r>
          </w:p>
          <w:p w14:paraId="610B8A82" w14:textId="74D9A135" w:rsidR="0042452A" w:rsidRPr="00F41BFA" w:rsidRDefault="0042452A" w:rsidP="002E4E5B">
            <w:pPr>
              <w:spacing w:before="0" w:line="360" w:lineRule="auto"/>
              <w:rPr>
                <w:b w:val="0"/>
                <w:bCs w:val="0"/>
                <w:sz w:val="22"/>
                <w:lang w:eastAsia="en-US"/>
              </w:rPr>
            </w:pPr>
            <w:r w:rsidRPr="00F41BFA">
              <w:rPr>
                <w:b w:val="0"/>
                <w:bCs w:val="0"/>
                <w:sz w:val="22"/>
                <w:lang w:eastAsia="en-US"/>
              </w:rPr>
              <w:t xml:space="preserve"> </w:t>
            </w:r>
          </w:p>
          <w:p w14:paraId="1ABB62C7" w14:textId="39D6C143" w:rsidR="0042452A" w:rsidRPr="00F41BFA" w:rsidRDefault="0042452A" w:rsidP="002E4E5B">
            <w:pPr>
              <w:spacing w:before="0" w:line="360" w:lineRule="auto"/>
              <w:rPr>
                <w:b w:val="0"/>
                <w:bCs w:val="0"/>
                <w:sz w:val="22"/>
                <w:lang w:eastAsia="en-US"/>
              </w:rPr>
            </w:pPr>
            <w:r w:rsidRPr="00F41BFA">
              <w:rPr>
                <w:b w:val="0"/>
                <w:bCs w:val="0"/>
                <w:sz w:val="22"/>
                <w:lang w:eastAsia="en-US"/>
              </w:rPr>
              <w:t>Challenging negative thoughts</w:t>
            </w:r>
          </w:p>
          <w:p w14:paraId="7EC0F8B5" w14:textId="77777777" w:rsidR="0042452A" w:rsidRPr="00F41BFA" w:rsidRDefault="0042452A" w:rsidP="002E4E5B">
            <w:pPr>
              <w:spacing w:before="0" w:line="360" w:lineRule="auto"/>
              <w:rPr>
                <w:b w:val="0"/>
                <w:bCs w:val="0"/>
                <w:sz w:val="22"/>
                <w:lang w:eastAsia="en-US"/>
              </w:rPr>
            </w:pPr>
          </w:p>
          <w:p w14:paraId="07A43D55" w14:textId="451BAA75" w:rsidR="0042452A" w:rsidRPr="00F41BFA" w:rsidRDefault="0042452A" w:rsidP="002E4E5B">
            <w:pPr>
              <w:spacing w:before="0" w:line="360" w:lineRule="auto"/>
              <w:rPr>
                <w:b w:val="0"/>
                <w:bCs w:val="0"/>
                <w:sz w:val="22"/>
                <w:lang w:eastAsia="en-US"/>
              </w:rPr>
            </w:pPr>
            <w:r w:rsidRPr="00F41BFA">
              <w:rPr>
                <w:b w:val="0"/>
                <w:bCs w:val="0"/>
                <w:sz w:val="22"/>
                <w:lang w:eastAsia="en-US"/>
              </w:rPr>
              <w:t>Mindfulness/ meditation</w:t>
            </w:r>
          </w:p>
          <w:p w14:paraId="51672072" w14:textId="77777777" w:rsidR="0042452A" w:rsidRPr="00F41BFA" w:rsidRDefault="0042452A" w:rsidP="002E4E5B">
            <w:pPr>
              <w:spacing w:before="0" w:line="360" w:lineRule="auto"/>
              <w:rPr>
                <w:b w:val="0"/>
                <w:bCs w:val="0"/>
                <w:sz w:val="22"/>
                <w:lang w:eastAsia="en-US"/>
              </w:rPr>
            </w:pPr>
          </w:p>
          <w:p w14:paraId="692375F3" w14:textId="6A9D66D9" w:rsidR="0042452A" w:rsidRPr="00F41BFA" w:rsidRDefault="0042452A" w:rsidP="002E4E5B">
            <w:pPr>
              <w:spacing w:before="0" w:line="360" w:lineRule="auto"/>
              <w:rPr>
                <w:b w:val="0"/>
                <w:bCs w:val="0"/>
                <w:sz w:val="22"/>
                <w:lang w:eastAsia="en-US"/>
              </w:rPr>
            </w:pPr>
            <w:r w:rsidRPr="00F41BFA">
              <w:rPr>
                <w:b w:val="0"/>
                <w:bCs w:val="0"/>
                <w:sz w:val="22"/>
                <w:lang w:eastAsia="en-US"/>
              </w:rPr>
              <w:lastRenderedPageBreak/>
              <w:t>Biofeedback</w:t>
            </w:r>
          </w:p>
          <w:p w14:paraId="337F833A" w14:textId="77777777" w:rsidR="0042452A" w:rsidRPr="00F41BFA" w:rsidRDefault="0042452A" w:rsidP="002E4E5B">
            <w:pPr>
              <w:spacing w:before="0" w:line="360" w:lineRule="auto"/>
              <w:rPr>
                <w:b w:val="0"/>
                <w:bCs w:val="0"/>
                <w:sz w:val="22"/>
                <w:lang w:eastAsia="en-US"/>
              </w:rPr>
            </w:pPr>
          </w:p>
          <w:p w14:paraId="7B200B40" w14:textId="670F07FD" w:rsidR="0042452A" w:rsidRPr="00F41BFA" w:rsidRDefault="0042452A" w:rsidP="002E4E5B">
            <w:pPr>
              <w:spacing w:before="0" w:line="360" w:lineRule="auto"/>
              <w:rPr>
                <w:b w:val="0"/>
                <w:bCs w:val="0"/>
                <w:sz w:val="22"/>
                <w:lang w:eastAsia="en-US"/>
              </w:rPr>
            </w:pPr>
            <w:r w:rsidRPr="00F41BFA">
              <w:rPr>
                <w:b w:val="0"/>
                <w:bCs w:val="0"/>
                <w:sz w:val="22"/>
                <w:lang w:eastAsia="en-US"/>
              </w:rPr>
              <w:t>Exposure therapy</w:t>
            </w:r>
          </w:p>
          <w:p w14:paraId="46B27543" w14:textId="77777777" w:rsidR="0042452A" w:rsidRPr="00F41BFA" w:rsidRDefault="0042452A" w:rsidP="002E4E5B">
            <w:pPr>
              <w:spacing w:before="0" w:line="360" w:lineRule="auto"/>
              <w:rPr>
                <w:b w:val="0"/>
                <w:bCs w:val="0"/>
                <w:sz w:val="22"/>
                <w:lang w:eastAsia="en-US"/>
              </w:rPr>
            </w:pPr>
          </w:p>
          <w:p w14:paraId="1486D721" w14:textId="0CA7CD93" w:rsidR="0042452A" w:rsidRPr="00F41BFA" w:rsidRDefault="0042452A" w:rsidP="002E4E5B">
            <w:pPr>
              <w:spacing w:before="0" w:line="360" w:lineRule="auto"/>
              <w:rPr>
                <w:b w:val="0"/>
                <w:bCs w:val="0"/>
                <w:sz w:val="22"/>
                <w:lang w:eastAsia="en-US"/>
              </w:rPr>
            </w:pPr>
            <w:r w:rsidRPr="00F41BFA">
              <w:rPr>
                <w:b w:val="0"/>
                <w:bCs w:val="0"/>
                <w:sz w:val="22"/>
                <w:lang w:eastAsia="en-US"/>
              </w:rPr>
              <w:t>Art therapy</w:t>
            </w:r>
          </w:p>
          <w:p w14:paraId="1C86451D" w14:textId="77777777" w:rsidR="0042452A" w:rsidRPr="00F41BFA" w:rsidRDefault="0042452A" w:rsidP="002E4E5B">
            <w:pPr>
              <w:spacing w:before="0" w:line="360" w:lineRule="auto"/>
              <w:rPr>
                <w:b w:val="0"/>
                <w:bCs w:val="0"/>
                <w:sz w:val="22"/>
                <w:lang w:eastAsia="en-US"/>
              </w:rPr>
            </w:pPr>
          </w:p>
          <w:p w14:paraId="38ED406C" w14:textId="025715A3" w:rsidR="0042452A" w:rsidRPr="00F41BFA" w:rsidRDefault="0042452A" w:rsidP="002E4E5B">
            <w:pPr>
              <w:spacing w:before="0" w:line="360" w:lineRule="auto"/>
              <w:rPr>
                <w:b w:val="0"/>
                <w:bCs w:val="0"/>
                <w:sz w:val="22"/>
                <w:lang w:eastAsia="en-US"/>
              </w:rPr>
            </w:pPr>
            <w:r w:rsidRPr="00F41BFA">
              <w:rPr>
                <w:b w:val="0"/>
                <w:bCs w:val="0"/>
                <w:sz w:val="22"/>
                <w:lang w:eastAsia="en-US"/>
              </w:rPr>
              <w:t>Guided imagery/ visualisation</w:t>
            </w:r>
          </w:p>
          <w:p w14:paraId="61E5AF68" w14:textId="77777777" w:rsidR="0042452A" w:rsidRPr="00F41BFA" w:rsidRDefault="0042452A" w:rsidP="002E4E5B">
            <w:pPr>
              <w:spacing w:before="0" w:line="360" w:lineRule="auto"/>
              <w:rPr>
                <w:b w:val="0"/>
                <w:bCs w:val="0"/>
                <w:sz w:val="22"/>
                <w:lang w:eastAsia="en-US"/>
              </w:rPr>
            </w:pPr>
          </w:p>
          <w:p w14:paraId="07E960BA" w14:textId="408686AC" w:rsidR="0042452A" w:rsidRPr="00F41BFA" w:rsidRDefault="0042452A" w:rsidP="002E4E5B">
            <w:pPr>
              <w:spacing w:before="0" w:line="360" w:lineRule="auto"/>
              <w:rPr>
                <w:b w:val="0"/>
                <w:bCs w:val="0"/>
                <w:sz w:val="22"/>
                <w:lang w:eastAsia="en-US"/>
              </w:rPr>
            </w:pPr>
            <w:r w:rsidRPr="00F41BFA">
              <w:rPr>
                <w:b w:val="0"/>
                <w:bCs w:val="0"/>
                <w:sz w:val="22"/>
                <w:lang w:eastAsia="en-US"/>
              </w:rPr>
              <w:t>Hypnosis</w:t>
            </w:r>
          </w:p>
        </w:tc>
        <w:tc>
          <w:tcPr>
            <w:tcW w:w="2977" w:type="dxa"/>
          </w:tcPr>
          <w:p w14:paraId="45C92D49" w14:textId="4AE226EB" w:rsidR="0042452A" w:rsidRPr="00F41BFA" w:rsidRDefault="0078308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lastRenderedPageBreak/>
              <w:t>39 (86.7</w:t>
            </w:r>
            <w:r w:rsidR="0042452A" w:rsidRPr="00F41BFA">
              <w:rPr>
                <w:sz w:val="22"/>
                <w:lang w:eastAsia="en-US"/>
              </w:rPr>
              <w:t>)</w:t>
            </w:r>
          </w:p>
          <w:p w14:paraId="41201D6A"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0F37B0C2"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5660DB99" w14:textId="660EE8BA" w:rsidR="0042452A" w:rsidRPr="00F41BFA" w:rsidRDefault="0078308B" w:rsidP="0078308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7 (82.2</w:t>
            </w:r>
            <w:r w:rsidR="0042452A" w:rsidRPr="00F41BFA">
              <w:rPr>
                <w:sz w:val="22"/>
                <w:lang w:eastAsia="en-US"/>
              </w:rPr>
              <w:t>)</w:t>
            </w:r>
          </w:p>
          <w:p w14:paraId="2F85735A"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304343D9" w14:textId="6BACBBE3" w:rsidR="0042452A" w:rsidRPr="00F41BFA" w:rsidRDefault="0078308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4</w:t>
            </w:r>
            <w:r w:rsidR="0042452A" w:rsidRPr="00F41BFA">
              <w:rPr>
                <w:sz w:val="22"/>
                <w:lang w:eastAsia="en-US"/>
              </w:rPr>
              <w:t xml:space="preserve"> </w:t>
            </w:r>
            <w:r w:rsidRPr="00F41BFA">
              <w:rPr>
                <w:sz w:val="22"/>
                <w:lang w:eastAsia="en-US"/>
              </w:rPr>
              <w:t>(75.6</w:t>
            </w:r>
            <w:r w:rsidR="0042452A" w:rsidRPr="00F41BFA">
              <w:rPr>
                <w:sz w:val="22"/>
                <w:lang w:eastAsia="en-US"/>
              </w:rPr>
              <w:t>)</w:t>
            </w:r>
          </w:p>
          <w:p w14:paraId="40FBF7BC" w14:textId="6C67FDA2"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6C7A2723"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8F4865D" w14:textId="6A373FFA" w:rsidR="0042452A" w:rsidRPr="00F41BFA" w:rsidRDefault="0078308B" w:rsidP="0078308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4 (75.6</w:t>
            </w:r>
            <w:r w:rsidR="0042452A" w:rsidRPr="00F41BFA">
              <w:rPr>
                <w:sz w:val="22"/>
                <w:lang w:eastAsia="en-US"/>
              </w:rPr>
              <w:t>)</w:t>
            </w:r>
          </w:p>
          <w:p w14:paraId="11995D9B"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58B658D5" w14:textId="30C6C7D5" w:rsidR="0042452A" w:rsidRPr="00F41BFA" w:rsidRDefault="0078308B" w:rsidP="0078308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3</w:t>
            </w:r>
            <w:r w:rsidR="0042452A" w:rsidRPr="00F41BFA">
              <w:rPr>
                <w:sz w:val="22"/>
                <w:lang w:eastAsia="en-US"/>
              </w:rPr>
              <w:t xml:space="preserve"> (73.</w:t>
            </w:r>
            <w:r w:rsidRPr="00F41BFA">
              <w:rPr>
                <w:sz w:val="22"/>
                <w:lang w:eastAsia="en-US"/>
              </w:rPr>
              <w:t>3</w:t>
            </w:r>
            <w:r w:rsidR="0042452A" w:rsidRPr="00F41BFA">
              <w:rPr>
                <w:sz w:val="22"/>
                <w:lang w:eastAsia="en-US"/>
              </w:rPr>
              <w:t>)</w:t>
            </w:r>
          </w:p>
          <w:p w14:paraId="4B9B1283" w14:textId="77777777" w:rsidR="0042452A" w:rsidRPr="00F41BFA" w:rsidRDefault="0042452A" w:rsidP="002E4E5B">
            <w:pPr>
              <w:spacing w:before="0" w:line="360" w:lineRule="auto"/>
              <w:cnfStyle w:val="000000000000" w:firstRow="0" w:lastRow="0" w:firstColumn="0" w:lastColumn="0" w:oddVBand="0" w:evenVBand="0" w:oddHBand="0" w:evenHBand="0" w:firstRowFirstColumn="0" w:firstRowLastColumn="0" w:lastRowFirstColumn="0" w:lastRowLastColumn="0"/>
              <w:rPr>
                <w:sz w:val="22"/>
                <w:lang w:eastAsia="en-US"/>
              </w:rPr>
            </w:pPr>
          </w:p>
          <w:p w14:paraId="532C2E6E" w14:textId="5DBEB273" w:rsidR="0042452A" w:rsidRPr="00F41BFA" w:rsidRDefault="0078308B" w:rsidP="0078308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2</w:t>
            </w:r>
            <w:r w:rsidR="0042452A" w:rsidRPr="00F41BFA">
              <w:rPr>
                <w:sz w:val="22"/>
                <w:lang w:eastAsia="en-US"/>
              </w:rPr>
              <w:t xml:space="preserve"> (</w:t>
            </w:r>
            <w:r w:rsidRPr="00F41BFA">
              <w:rPr>
                <w:sz w:val="22"/>
                <w:lang w:eastAsia="en-US"/>
              </w:rPr>
              <w:t>71.1</w:t>
            </w:r>
            <w:r w:rsidR="0042452A" w:rsidRPr="00F41BFA">
              <w:rPr>
                <w:sz w:val="22"/>
                <w:lang w:eastAsia="en-US"/>
              </w:rPr>
              <w:t>)</w:t>
            </w:r>
          </w:p>
          <w:p w14:paraId="39E01698" w14:textId="6B6F760C"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E10A8C4" w14:textId="77777777" w:rsidR="002E4E5B" w:rsidRPr="00F41BFA" w:rsidRDefault="002E4E5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45D27448" w14:textId="6085B313" w:rsidR="0042452A" w:rsidRPr="00F41BFA" w:rsidRDefault="0078308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 xml:space="preserve">30 </w:t>
            </w:r>
            <w:r w:rsidR="0042452A" w:rsidRPr="00F41BFA">
              <w:rPr>
                <w:sz w:val="22"/>
                <w:lang w:eastAsia="en-US"/>
              </w:rPr>
              <w:t>(69.2)</w:t>
            </w:r>
          </w:p>
          <w:p w14:paraId="27E9E824" w14:textId="77777777" w:rsidR="0042452A" w:rsidRPr="00F41BFA" w:rsidRDefault="0042452A" w:rsidP="002E4E5B">
            <w:pPr>
              <w:spacing w:before="0" w:line="360" w:lineRule="auto"/>
              <w:cnfStyle w:val="000000000000" w:firstRow="0" w:lastRow="0" w:firstColumn="0" w:lastColumn="0" w:oddVBand="0" w:evenVBand="0" w:oddHBand="0" w:evenHBand="0" w:firstRowFirstColumn="0" w:firstRowLastColumn="0" w:lastRowFirstColumn="0" w:lastRowLastColumn="0"/>
              <w:rPr>
                <w:sz w:val="22"/>
                <w:lang w:eastAsia="en-US"/>
              </w:rPr>
            </w:pPr>
          </w:p>
          <w:p w14:paraId="75C959D5" w14:textId="1E8B39EF" w:rsidR="0042452A" w:rsidRPr="00F41BFA" w:rsidRDefault="0078308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0 (66.7</w:t>
            </w:r>
            <w:r w:rsidR="0042452A" w:rsidRPr="00F41BFA">
              <w:rPr>
                <w:sz w:val="22"/>
                <w:lang w:eastAsia="en-US"/>
              </w:rPr>
              <w:t>)</w:t>
            </w:r>
          </w:p>
          <w:p w14:paraId="5E3A4669" w14:textId="134D9A2A" w:rsidR="00101280" w:rsidRPr="00F41BFA" w:rsidRDefault="00101280"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32007BD" w14:textId="6CC54883" w:rsidR="00101280" w:rsidRPr="00F41BFA" w:rsidRDefault="00101280" w:rsidP="00101280">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8 (62.2)</w:t>
            </w:r>
          </w:p>
          <w:p w14:paraId="01C6F03E" w14:textId="376A48D6" w:rsidR="0042452A" w:rsidRPr="00F41BFA" w:rsidRDefault="0042452A" w:rsidP="00101280">
            <w:pPr>
              <w:spacing w:before="0" w:line="360" w:lineRule="auto"/>
              <w:cnfStyle w:val="000000000000" w:firstRow="0" w:lastRow="0" w:firstColumn="0" w:lastColumn="0" w:oddVBand="0" w:evenVBand="0" w:oddHBand="0" w:evenHBand="0" w:firstRowFirstColumn="0" w:firstRowLastColumn="0" w:lastRowFirstColumn="0" w:lastRowLastColumn="0"/>
              <w:rPr>
                <w:sz w:val="22"/>
                <w:lang w:eastAsia="en-US"/>
              </w:rPr>
            </w:pPr>
          </w:p>
          <w:p w14:paraId="5216E14E" w14:textId="68CE437F" w:rsidR="0042452A" w:rsidRPr="00F41BFA" w:rsidRDefault="0078308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7 (60.0</w:t>
            </w:r>
            <w:r w:rsidR="0042452A" w:rsidRPr="00F41BFA">
              <w:rPr>
                <w:sz w:val="22"/>
                <w:lang w:eastAsia="en-US"/>
              </w:rPr>
              <w:t>)</w:t>
            </w:r>
          </w:p>
          <w:p w14:paraId="3169BB32"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4622B7FA" w14:textId="26122CFF" w:rsidR="0042452A" w:rsidRPr="00F41BFA" w:rsidRDefault="0042452A" w:rsidP="003010B6">
            <w:pPr>
              <w:spacing w:before="0" w:line="360" w:lineRule="auto"/>
              <w:cnfStyle w:val="000000000000" w:firstRow="0" w:lastRow="0" w:firstColumn="0" w:lastColumn="0" w:oddVBand="0" w:evenVBand="0" w:oddHBand="0" w:evenHBand="0" w:firstRowFirstColumn="0" w:firstRowLastColumn="0" w:lastRowFirstColumn="0" w:lastRowLastColumn="0"/>
              <w:rPr>
                <w:sz w:val="22"/>
                <w:lang w:eastAsia="en-US"/>
              </w:rPr>
            </w:pPr>
          </w:p>
          <w:p w14:paraId="2EB377AE" w14:textId="26FB4F43" w:rsidR="0042452A" w:rsidRPr="00F41BFA" w:rsidRDefault="0078308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2 (48.9</w:t>
            </w:r>
            <w:r w:rsidR="0042452A" w:rsidRPr="00F41BFA">
              <w:rPr>
                <w:sz w:val="22"/>
                <w:lang w:eastAsia="en-US"/>
              </w:rPr>
              <w:t>)</w:t>
            </w:r>
          </w:p>
          <w:p w14:paraId="55E13C88"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6B508DBB" w14:textId="01930DF6" w:rsidR="0042452A" w:rsidRPr="00F41BFA" w:rsidRDefault="0078308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1 (46.7</w:t>
            </w:r>
            <w:r w:rsidR="0042452A" w:rsidRPr="00F41BFA">
              <w:rPr>
                <w:sz w:val="22"/>
                <w:lang w:eastAsia="en-US"/>
              </w:rPr>
              <w:t>)</w:t>
            </w:r>
          </w:p>
          <w:p w14:paraId="7D34F375"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C98C2EB" w14:textId="4DC16585" w:rsidR="0042452A" w:rsidRPr="00F41BFA" w:rsidRDefault="0078308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0 (44.4</w:t>
            </w:r>
            <w:r w:rsidR="0042452A" w:rsidRPr="00F41BFA">
              <w:rPr>
                <w:sz w:val="22"/>
                <w:lang w:eastAsia="en-US"/>
              </w:rPr>
              <w:t>)</w:t>
            </w:r>
          </w:p>
          <w:p w14:paraId="40DC97FA"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6F05387E" w14:textId="1220673B" w:rsidR="0042452A" w:rsidRPr="00F41BFA" w:rsidRDefault="0078308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9</w:t>
            </w:r>
            <w:r w:rsidR="0042452A" w:rsidRPr="00F41BFA">
              <w:rPr>
                <w:sz w:val="22"/>
                <w:lang w:eastAsia="en-US"/>
              </w:rPr>
              <w:t xml:space="preserve"> (42.</w:t>
            </w:r>
            <w:r w:rsidRPr="00F41BFA">
              <w:rPr>
                <w:sz w:val="22"/>
                <w:lang w:eastAsia="en-US"/>
              </w:rPr>
              <w:t>2</w:t>
            </w:r>
            <w:r w:rsidR="0042452A" w:rsidRPr="00F41BFA">
              <w:rPr>
                <w:sz w:val="22"/>
                <w:lang w:eastAsia="en-US"/>
              </w:rPr>
              <w:t>)</w:t>
            </w:r>
          </w:p>
          <w:p w14:paraId="23F7AB64"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52C0AE0C" w14:textId="10F9E113" w:rsidR="0042452A" w:rsidRPr="00F41BFA" w:rsidRDefault="0078308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lastRenderedPageBreak/>
              <w:t>19 (42.2</w:t>
            </w:r>
            <w:r w:rsidR="0042452A" w:rsidRPr="00F41BFA">
              <w:rPr>
                <w:sz w:val="22"/>
                <w:lang w:eastAsia="en-US"/>
              </w:rPr>
              <w:t>)</w:t>
            </w:r>
          </w:p>
          <w:p w14:paraId="7273E6F3"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BEDD096" w14:textId="3896D122" w:rsidR="0042452A" w:rsidRPr="00F41BFA" w:rsidRDefault="00CF23A3"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6 (35.6</w:t>
            </w:r>
            <w:r w:rsidR="0042452A" w:rsidRPr="00F41BFA">
              <w:rPr>
                <w:sz w:val="22"/>
                <w:lang w:eastAsia="en-US"/>
              </w:rPr>
              <w:t>)</w:t>
            </w:r>
          </w:p>
          <w:p w14:paraId="7F3F739A"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EEE6156" w14:textId="27FA7410" w:rsidR="0042452A" w:rsidRPr="00F41BFA" w:rsidRDefault="00CF23A3"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0 (22.2</w:t>
            </w:r>
            <w:r w:rsidR="0042452A" w:rsidRPr="00F41BFA">
              <w:rPr>
                <w:sz w:val="22"/>
                <w:lang w:eastAsia="en-US"/>
              </w:rPr>
              <w:t>)</w:t>
            </w:r>
          </w:p>
          <w:p w14:paraId="77D10408"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7F74F4B3" w14:textId="1A42DDBF" w:rsidR="0042452A" w:rsidRPr="00F41BFA" w:rsidRDefault="00CF23A3" w:rsidP="00CF23A3">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5</w:t>
            </w:r>
            <w:r w:rsidR="0042452A" w:rsidRPr="00F41BFA">
              <w:rPr>
                <w:sz w:val="22"/>
                <w:lang w:eastAsia="en-US"/>
              </w:rPr>
              <w:t xml:space="preserve"> (</w:t>
            </w:r>
            <w:r w:rsidRPr="00F41BFA">
              <w:rPr>
                <w:sz w:val="22"/>
                <w:lang w:eastAsia="en-US"/>
              </w:rPr>
              <w:t>11.1</w:t>
            </w:r>
            <w:r w:rsidR="0042452A" w:rsidRPr="00F41BFA">
              <w:rPr>
                <w:sz w:val="22"/>
                <w:lang w:eastAsia="en-US"/>
              </w:rPr>
              <w:t>)</w:t>
            </w:r>
          </w:p>
          <w:p w14:paraId="62F656DB"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3DBAF180" w14:textId="5AD9B56B" w:rsidR="0042452A" w:rsidRPr="00F41BFA" w:rsidRDefault="0078308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 (6</w:t>
            </w:r>
            <w:r w:rsidR="0042452A" w:rsidRPr="00F41BFA">
              <w:rPr>
                <w:sz w:val="22"/>
                <w:lang w:eastAsia="en-US"/>
              </w:rPr>
              <w:t>.7)</w:t>
            </w:r>
          </w:p>
        </w:tc>
        <w:tc>
          <w:tcPr>
            <w:tcW w:w="2552" w:type="dxa"/>
          </w:tcPr>
          <w:p w14:paraId="6DA8CB83" w14:textId="070B2DFA" w:rsidR="0042452A" w:rsidRPr="00F41BFA" w:rsidRDefault="00361247"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lastRenderedPageBreak/>
              <w:t>26 (72.2</w:t>
            </w:r>
            <w:r w:rsidR="0042452A" w:rsidRPr="00F41BFA">
              <w:rPr>
                <w:sz w:val="22"/>
                <w:lang w:eastAsia="en-US"/>
              </w:rPr>
              <w:t>)</w:t>
            </w:r>
          </w:p>
          <w:p w14:paraId="0C00266B"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3B813044"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0C0E962F" w14:textId="4ED4ED21" w:rsidR="0042452A" w:rsidRPr="00F41BFA" w:rsidRDefault="00361247" w:rsidP="00361247">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9</w:t>
            </w:r>
            <w:r w:rsidR="0042452A" w:rsidRPr="00F41BFA">
              <w:rPr>
                <w:sz w:val="22"/>
                <w:lang w:eastAsia="en-US"/>
              </w:rPr>
              <w:t xml:space="preserve"> (</w:t>
            </w:r>
            <w:r w:rsidRPr="00F41BFA">
              <w:rPr>
                <w:sz w:val="22"/>
                <w:lang w:eastAsia="en-US"/>
              </w:rPr>
              <w:t>80.6</w:t>
            </w:r>
            <w:r w:rsidR="0042452A" w:rsidRPr="00F41BFA">
              <w:rPr>
                <w:sz w:val="22"/>
                <w:lang w:eastAsia="en-US"/>
              </w:rPr>
              <w:t>)</w:t>
            </w:r>
          </w:p>
          <w:p w14:paraId="43618385"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3CFB3D8" w14:textId="1F633B3B" w:rsidR="0042452A" w:rsidRPr="00F41BFA" w:rsidRDefault="00361247"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31 (86.1</w:t>
            </w:r>
            <w:r w:rsidR="0042452A" w:rsidRPr="00F41BFA">
              <w:rPr>
                <w:sz w:val="22"/>
                <w:lang w:eastAsia="en-US"/>
              </w:rPr>
              <w:t>)</w:t>
            </w:r>
          </w:p>
          <w:p w14:paraId="0BAD791C"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E50A214"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17BAF62F" w14:textId="56BEB160" w:rsidR="0042452A" w:rsidRPr="00F41BFA" w:rsidRDefault="00361247" w:rsidP="00361247">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5</w:t>
            </w:r>
            <w:r w:rsidR="0042452A" w:rsidRPr="00F41BFA">
              <w:rPr>
                <w:sz w:val="22"/>
                <w:lang w:eastAsia="en-US"/>
              </w:rPr>
              <w:t xml:space="preserve"> (6</w:t>
            </w:r>
            <w:r w:rsidRPr="00F41BFA">
              <w:rPr>
                <w:sz w:val="22"/>
                <w:lang w:eastAsia="en-US"/>
              </w:rPr>
              <w:t>9.4</w:t>
            </w:r>
            <w:r w:rsidR="0042452A" w:rsidRPr="00F41BFA">
              <w:rPr>
                <w:sz w:val="22"/>
                <w:lang w:eastAsia="en-US"/>
              </w:rPr>
              <w:t>)</w:t>
            </w:r>
          </w:p>
          <w:p w14:paraId="3CF77B7F"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01790C7D" w14:textId="7AAD54E7" w:rsidR="0042452A" w:rsidRPr="00F41BFA" w:rsidRDefault="00361247" w:rsidP="00361247">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 xml:space="preserve">19 </w:t>
            </w:r>
            <w:r w:rsidR="0042452A" w:rsidRPr="00F41BFA">
              <w:rPr>
                <w:sz w:val="22"/>
                <w:lang w:eastAsia="en-US"/>
              </w:rPr>
              <w:t>(</w:t>
            </w:r>
            <w:r w:rsidRPr="00F41BFA">
              <w:rPr>
                <w:sz w:val="22"/>
                <w:lang w:eastAsia="en-US"/>
              </w:rPr>
              <w:t>52.8</w:t>
            </w:r>
            <w:r w:rsidR="0042452A" w:rsidRPr="00F41BFA">
              <w:rPr>
                <w:sz w:val="22"/>
                <w:lang w:eastAsia="en-US"/>
              </w:rPr>
              <w:t>)</w:t>
            </w:r>
          </w:p>
          <w:p w14:paraId="1EC385BF" w14:textId="77777777" w:rsidR="0042452A" w:rsidRPr="00F41BFA" w:rsidRDefault="0042452A" w:rsidP="002E4E5B">
            <w:pPr>
              <w:spacing w:before="0" w:line="360" w:lineRule="auto"/>
              <w:cnfStyle w:val="000000000000" w:firstRow="0" w:lastRow="0" w:firstColumn="0" w:lastColumn="0" w:oddVBand="0" w:evenVBand="0" w:oddHBand="0" w:evenHBand="0" w:firstRowFirstColumn="0" w:firstRowLastColumn="0" w:lastRowFirstColumn="0" w:lastRowLastColumn="0"/>
              <w:rPr>
                <w:sz w:val="22"/>
                <w:lang w:eastAsia="en-US"/>
              </w:rPr>
            </w:pPr>
          </w:p>
          <w:p w14:paraId="7AD0BF3D" w14:textId="3920973D" w:rsidR="0042452A" w:rsidRPr="00F41BFA" w:rsidRDefault="00361247"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 xml:space="preserve">20 </w:t>
            </w:r>
            <w:r w:rsidR="0042452A" w:rsidRPr="00F41BFA">
              <w:rPr>
                <w:sz w:val="22"/>
                <w:lang w:eastAsia="en-US"/>
              </w:rPr>
              <w:t>(5</w:t>
            </w:r>
            <w:r w:rsidRPr="00F41BFA">
              <w:rPr>
                <w:sz w:val="22"/>
                <w:lang w:eastAsia="en-US"/>
              </w:rPr>
              <w:t>5.6</w:t>
            </w:r>
            <w:r w:rsidR="0042452A" w:rsidRPr="00F41BFA">
              <w:rPr>
                <w:sz w:val="22"/>
                <w:lang w:eastAsia="en-US"/>
              </w:rPr>
              <w:t>)</w:t>
            </w:r>
          </w:p>
          <w:p w14:paraId="0A63C7A7" w14:textId="50272B2A"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09AFBA6F" w14:textId="77777777" w:rsidR="002E4E5B" w:rsidRPr="00F41BFA" w:rsidRDefault="002E4E5B"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5F0889A3" w14:textId="37C43FD4" w:rsidR="0042452A" w:rsidRPr="00F41BFA" w:rsidRDefault="0042452A" w:rsidP="00361247">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w:t>
            </w:r>
            <w:r w:rsidR="00361247" w:rsidRPr="00F41BFA">
              <w:rPr>
                <w:sz w:val="22"/>
                <w:lang w:eastAsia="en-US"/>
              </w:rPr>
              <w:t>2</w:t>
            </w:r>
            <w:r w:rsidRPr="00F41BFA">
              <w:rPr>
                <w:sz w:val="22"/>
                <w:lang w:eastAsia="en-US"/>
              </w:rPr>
              <w:t xml:space="preserve"> (6</w:t>
            </w:r>
            <w:r w:rsidR="00361247" w:rsidRPr="00F41BFA">
              <w:rPr>
                <w:sz w:val="22"/>
                <w:lang w:eastAsia="en-US"/>
              </w:rPr>
              <w:t>1.1</w:t>
            </w:r>
            <w:r w:rsidRPr="00F41BFA">
              <w:rPr>
                <w:sz w:val="22"/>
                <w:lang w:eastAsia="en-US"/>
              </w:rPr>
              <w:t>)</w:t>
            </w:r>
          </w:p>
          <w:p w14:paraId="416FFF86"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077FE5F1" w14:textId="3C52A44C" w:rsidR="0042452A" w:rsidRPr="00F41BFA" w:rsidRDefault="00361247" w:rsidP="00361247">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 xml:space="preserve">22 </w:t>
            </w:r>
            <w:r w:rsidR="0042452A" w:rsidRPr="00F41BFA">
              <w:rPr>
                <w:sz w:val="22"/>
                <w:lang w:eastAsia="en-US"/>
              </w:rPr>
              <w:t>(</w:t>
            </w:r>
            <w:r w:rsidRPr="00F41BFA">
              <w:rPr>
                <w:sz w:val="22"/>
                <w:lang w:eastAsia="en-US"/>
              </w:rPr>
              <w:t>61.1</w:t>
            </w:r>
            <w:r w:rsidR="0042452A" w:rsidRPr="00F41BFA">
              <w:rPr>
                <w:sz w:val="22"/>
                <w:lang w:eastAsia="en-US"/>
              </w:rPr>
              <w:t>)</w:t>
            </w:r>
          </w:p>
          <w:p w14:paraId="63B64A73"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3A2F6C84" w14:textId="47204859" w:rsidR="0042452A" w:rsidRPr="00F41BFA" w:rsidRDefault="00361247" w:rsidP="00361247">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8</w:t>
            </w:r>
            <w:r w:rsidR="0042452A" w:rsidRPr="00F41BFA">
              <w:rPr>
                <w:sz w:val="22"/>
                <w:lang w:eastAsia="en-US"/>
              </w:rPr>
              <w:t xml:space="preserve"> (</w:t>
            </w:r>
            <w:r w:rsidRPr="00F41BFA">
              <w:rPr>
                <w:sz w:val="22"/>
                <w:lang w:eastAsia="en-US"/>
              </w:rPr>
              <w:t>50.0</w:t>
            </w:r>
            <w:r w:rsidR="0042452A" w:rsidRPr="00F41BFA">
              <w:rPr>
                <w:sz w:val="22"/>
                <w:lang w:eastAsia="en-US"/>
              </w:rPr>
              <w:t>)</w:t>
            </w:r>
          </w:p>
          <w:p w14:paraId="423B049B"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2EF1EC58" w14:textId="3FC14EC8" w:rsidR="0042452A" w:rsidRPr="00F41BFA" w:rsidRDefault="00361247" w:rsidP="00361247">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3</w:t>
            </w:r>
            <w:r w:rsidR="003010B6" w:rsidRPr="00F41BFA">
              <w:rPr>
                <w:sz w:val="22"/>
                <w:lang w:eastAsia="en-US"/>
              </w:rPr>
              <w:t xml:space="preserve"> (</w:t>
            </w:r>
            <w:r w:rsidRPr="00F41BFA">
              <w:rPr>
                <w:sz w:val="22"/>
                <w:lang w:eastAsia="en-US"/>
              </w:rPr>
              <w:t>63.9</w:t>
            </w:r>
            <w:r w:rsidR="003010B6" w:rsidRPr="00F41BFA">
              <w:rPr>
                <w:sz w:val="22"/>
                <w:lang w:eastAsia="en-US"/>
              </w:rPr>
              <w:t>)</w:t>
            </w:r>
          </w:p>
          <w:p w14:paraId="1F3F2304" w14:textId="77777777" w:rsidR="00361247" w:rsidRPr="00F41BFA" w:rsidRDefault="00361247" w:rsidP="003010B6">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42CC8DEF"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6575EFBE" w14:textId="0DEF10AD" w:rsidR="0042452A" w:rsidRPr="00F41BFA" w:rsidRDefault="00361247"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5 (41.7</w:t>
            </w:r>
            <w:r w:rsidR="0042452A" w:rsidRPr="00F41BFA">
              <w:rPr>
                <w:sz w:val="22"/>
                <w:lang w:eastAsia="en-US"/>
              </w:rPr>
              <w:t>)</w:t>
            </w:r>
          </w:p>
          <w:p w14:paraId="6C2893C6"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31633953" w14:textId="41EF5F89" w:rsidR="0042452A" w:rsidRPr="00F41BFA" w:rsidRDefault="00361247" w:rsidP="00361247">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9</w:t>
            </w:r>
            <w:r w:rsidR="0042452A" w:rsidRPr="00F41BFA">
              <w:rPr>
                <w:sz w:val="22"/>
                <w:lang w:eastAsia="en-US"/>
              </w:rPr>
              <w:t xml:space="preserve"> (5</w:t>
            </w:r>
            <w:r w:rsidRPr="00F41BFA">
              <w:rPr>
                <w:sz w:val="22"/>
                <w:lang w:eastAsia="en-US"/>
              </w:rPr>
              <w:t>2.8</w:t>
            </w:r>
            <w:r w:rsidR="0042452A" w:rsidRPr="00F41BFA">
              <w:rPr>
                <w:sz w:val="22"/>
                <w:lang w:eastAsia="en-US"/>
              </w:rPr>
              <w:t>)</w:t>
            </w:r>
          </w:p>
          <w:p w14:paraId="4340A76E"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48BB98DE" w14:textId="469AFF4A"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6 (61.9)</w:t>
            </w:r>
          </w:p>
          <w:p w14:paraId="73677462"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7418FDFA" w14:textId="1A647469" w:rsidR="0042452A" w:rsidRPr="00F41BFA" w:rsidRDefault="00361247"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21 (58.3</w:t>
            </w:r>
            <w:r w:rsidR="0042452A" w:rsidRPr="00F41BFA">
              <w:rPr>
                <w:sz w:val="22"/>
                <w:lang w:eastAsia="en-US"/>
              </w:rPr>
              <w:t>)</w:t>
            </w:r>
          </w:p>
          <w:p w14:paraId="78AB2768"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56A5A13D" w14:textId="0BAF4EF2" w:rsidR="0042452A" w:rsidRPr="00F41BFA" w:rsidRDefault="00361247" w:rsidP="00361247">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lastRenderedPageBreak/>
              <w:t>12</w:t>
            </w:r>
            <w:r w:rsidR="0042452A" w:rsidRPr="00F41BFA">
              <w:rPr>
                <w:sz w:val="22"/>
                <w:lang w:eastAsia="en-US"/>
              </w:rPr>
              <w:t xml:space="preserve"> (3</w:t>
            </w:r>
            <w:r w:rsidRPr="00F41BFA">
              <w:rPr>
                <w:sz w:val="22"/>
                <w:lang w:eastAsia="en-US"/>
              </w:rPr>
              <w:t>3.3</w:t>
            </w:r>
            <w:r w:rsidR="0042452A" w:rsidRPr="00F41BFA">
              <w:rPr>
                <w:sz w:val="22"/>
                <w:lang w:eastAsia="en-US"/>
              </w:rPr>
              <w:t>)</w:t>
            </w:r>
          </w:p>
          <w:p w14:paraId="5B74B52E"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144AA81F" w14:textId="7785904B" w:rsidR="0042452A" w:rsidRPr="00F41BFA" w:rsidRDefault="00361247"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2</w:t>
            </w:r>
            <w:r w:rsidR="0042452A" w:rsidRPr="00F41BFA">
              <w:rPr>
                <w:sz w:val="22"/>
                <w:lang w:eastAsia="en-US"/>
              </w:rPr>
              <w:t xml:space="preserve"> (33.3)</w:t>
            </w:r>
          </w:p>
          <w:p w14:paraId="7F52512F"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64BB0A2E" w14:textId="4B0A0E76" w:rsidR="0042452A" w:rsidRPr="00F41BFA" w:rsidRDefault="00361247" w:rsidP="00361247">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5</w:t>
            </w:r>
            <w:r w:rsidR="0042452A" w:rsidRPr="00F41BFA">
              <w:rPr>
                <w:sz w:val="22"/>
                <w:lang w:eastAsia="en-US"/>
              </w:rPr>
              <w:t xml:space="preserve"> (</w:t>
            </w:r>
            <w:r w:rsidRPr="00F41BFA">
              <w:rPr>
                <w:sz w:val="22"/>
                <w:lang w:eastAsia="en-US"/>
              </w:rPr>
              <w:t>41.7</w:t>
            </w:r>
            <w:r w:rsidR="0042452A" w:rsidRPr="00F41BFA">
              <w:rPr>
                <w:sz w:val="22"/>
                <w:lang w:eastAsia="en-US"/>
              </w:rPr>
              <w:t>)</w:t>
            </w:r>
          </w:p>
          <w:p w14:paraId="77E18640"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547D1548" w14:textId="771B64A8" w:rsidR="0042452A" w:rsidRPr="00F41BFA" w:rsidRDefault="0042452A" w:rsidP="00361247">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1</w:t>
            </w:r>
            <w:r w:rsidR="00361247" w:rsidRPr="00F41BFA">
              <w:rPr>
                <w:sz w:val="22"/>
                <w:lang w:eastAsia="en-US"/>
              </w:rPr>
              <w:t>2</w:t>
            </w:r>
            <w:r w:rsidRPr="00F41BFA">
              <w:rPr>
                <w:sz w:val="22"/>
                <w:lang w:eastAsia="en-US"/>
              </w:rPr>
              <w:t xml:space="preserve"> (3</w:t>
            </w:r>
            <w:r w:rsidR="00361247" w:rsidRPr="00F41BFA">
              <w:rPr>
                <w:sz w:val="22"/>
                <w:lang w:eastAsia="en-US"/>
              </w:rPr>
              <w:t>3.3</w:t>
            </w:r>
            <w:r w:rsidRPr="00F41BFA">
              <w:rPr>
                <w:sz w:val="22"/>
                <w:lang w:eastAsia="en-US"/>
              </w:rPr>
              <w:t>)</w:t>
            </w:r>
          </w:p>
          <w:p w14:paraId="1F1C35C7" w14:textId="77777777"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p w14:paraId="163DAFBB" w14:textId="4A79573C" w:rsidR="0042452A" w:rsidRPr="00F41BFA" w:rsidRDefault="00361247" w:rsidP="00361247">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r w:rsidRPr="00F41BFA">
              <w:rPr>
                <w:sz w:val="22"/>
                <w:lang w:eastAsia="en-US"/>
              </w:rPr>
              <w:t>9</w:t>
            </w:r>
            <w:r w:rsidR="0042452A" w:rsidRPr="00F41BFA">
              <w:rPr>
                <w:sz w:val="22"/>
                <w:lang w:eastAsia="en-US"/>
              </w:rPr>
              <w:t xml:space="preserve"> (2</w:t>
            </w:r>
            <w:r w:rsidRPr="00F41BFA">
              <w:rPr>
                <w:sz w:val="22"/>
                <w:lang w:eastAsia="en-US"/>
              </w:rPr>
              <w:t>5.0</w:t>
            </w:r>
            <w:r w:rsidR="0042452A" w:rsidRPr="00F41BFA">
              <w:rPr>
                <w:sz w:val="22"/>
                <w:lang w:eastAsia="en-US"/>
              </w:rPr>
              <w:t>)</w:t>
            </w:r>
          </w:p>
          <w:p w14:paraId="3CFDB81C" w14:textId="13FAC3FE" w:rsidR="0042452A" w:rsidRPr="00F41BFA" w:rsidRDefault="0042452A" w:rsidP="002E4E5B">
            <w:pPr>
              <w:spacing w:before="0" w:line="360" w:lineRule="auto"/>
              <w:jc w:val="center"/>
              <w:cnfStyle w:val="000000000000" w:firstRow="0" w:lastRow="0" w:firstColumn="0" w:lastColumn="0" w:oddVBand="0" w:evenVBand="0" w:oddHBand="0" w:evenHBand="0" w:firstRowFirstColumn="0" w:firstRowLastColumn="0" w:lastRowFirstColumn="0" w:lastRowLastColumn="0"/>
              <w:rPr>
                <w:sz w:val="22"/>
                <w:lang w:eastAsia="en-US"/>
              </w:rPr>
            </w:pPr>
          </w:p>
        </w:tc>
      </w:tr>
    </w:tbl>
    <w:p w14:paraId="25E401CE" w14:textId="6771D87F" w:rsidR="00F46BF6" w:rsidRPr="00F41BFA" w:rsidRDefault="003E2FC9" w:rsidP="005F3FAA">
      <w:pPr>
        <w:rPr>
          <w:sz w:val="22"/>
          <w:lang w:eastAsia="en-US"/>
        </w:rPr>
      </w:pPr>
      <w:r w:rsidRPr="00F41BFA">
        <w:rPr>
          <w:sz w:val="22"/>
          <w:lang w:eastAsia="en-US"/>
        </w:rPr>
        <w:lastRenderedPageBreak/>
        <w:t xml:space="preserve">Note: </w:t>
      </w:r>
      <w:r w:rsidR="00DF0FC4" w:rsidRPr="00F41BFA">
        <w:rPr>
          <w:sz w:val="22"/>
          <w:lang w:eastAsia="en-US"/>
        </w:rPr>
        <w:t xml:space="preserve">Participants could select multiple </w:t>
      </w:r>
      <w:r w:rsidR="006F5275" w:rsidRPr="00F41BFA">
        <w:rPr>
          <w:sz w:val="22"/>
          <w:lang w:eastAsia="en-US"/>
        </w:rPr>
        <w:t>options</w:t>
      </w:r>
      <w:r w:rsidR="00DF0FC4" w:rsidRPr="00F41BFA">
        <w:rPr>
          <w:sz w:val="22"/>
          <w:lang w:eastAsia="en-US"/>
        </w:rPr>
        <w:t xml:space="preserve">; percentages indicate percent of individual cases that selected the option. </w:t>
      </w:r>
      <w:r w:rsidR="006F5275" w:rsidRPr="00F41BFA">
        <w:rPr>
          <w:sz w:val="22"/>
          <w:lang w:eastAsia="en-US"/>
        </w:rPr>
        <w:t>Items</w:t>
      </w:r>
      <w:r w:rsidR="00DF0FC4" w:rsidRPr="00F41BFA">
        <w:rPr>
          <w:sz w:val="22"/>
          <w:lang w:eastAsia="en-US"/>
        </w:rPr>
        <w:t xml:space="preserve"> are listed in descending frequency of selection by adolescent</w:t>
      </w:r>
      <w:r w:rsidR="005F3FAA" w:rsidRPr="00F41BFA">
        <w:rPr>
          <w:sz w:val="22"/>
          <w:lang w:eastAsia="en-US"/>
        </w:rPr>
        <w:t>s</w:t>
      </w:r>
      <w:r w:rsidR="00DF0FC4" w:rsidRPr="00F41BFA">
        <w:rPr>
          <w:sz w:val="22"/>
          <w:lang w:eastAsia="en-US"/>
        </w:rPr>
        <w:t>.</w:t>
      </w:r>
    </w:p>
    <w:p w14:paraId="6849B555" w14:textId="75A0D951" w:rsidR="006C2428" w:rsidRPr="00F41BFA" w:rsidRDefault="00477020" w:rsidP="00805761">
      <w:pPr>
        <w:rPr>
          <w:sz w:val="22"/>
          <w:lang w:eastAsia="en-US"/>
        </w:rPr>
      </w:pPr>
      <w:r w:rsidRPr="00F41BFA">
        <w:rPr>
          <w:sz w:val="22"/>
          <w:lang w:eastAsia="en-US"/>
        </w:rPr>
        <w:t>Other t</w:t>
      </w:r>
      <w:r w:rsidR="006C2428" w:rsidRPr="00F41BFA">
        <w:rPr>
          <w:sz w:val="22"/>
          <w:lang w:eastAsia="en-US"/>
        </w:rPr>
        <w:t>ech</w:t>
      </w:r>
      <w:r w:rsidR="004409D6" w:rsidRPr="00F41BFA">
        <w:rPr>
          <w:sz w:val="22"/>
          <w:lang w:eastAsia="en-US"/>
        </w:rPr>
        <w:t xml:space="preserve">niques mentioned by adolescents </w:t>
      </w:r>
      <w:r w:rsidR="00980DE0" w:rsidRPr="00F41BFA">
        <w:rPr>
          <w:sz w:val="22"/>
          <w:lang w:eastAsia="en-US"/>
        </w:rPr>
        <w:t xml:space="preserve">in the optional text entry box </w:t>
      </w:r>
      <w:r w:rsidR="00CA1269" w:rsidRPr="00F41BFA">
        <w:rPr>
          <w:sz w:val="22"/>
          <w:lang w:eastAsia="en-US"/>
        </w:rPr>
        <w:t>included</w:t>
      </w:r>
      <w:r w:rsidR="006C2428" w:rsidRPr="00F41BFA">
        <w:rPr>
          <w:sz w:val="22"/>
          <w:lang w:eastAsia="en-US"/>
        </w:rPr>
        <w:t xml:space="preserve"> music therapy</w:t>
      </w:r>
      <w:r w:rsidR="00805761" w:rsidRPr="00F41BFA">
        <w:rPr>
          <w:sz w:val="22"/>
          <w:lang w:eastAsia="en-US"/>
        </w:rPr>
        <w:t xml:space="preserve"> (n = 2)</w:t>
      </w:r>
      <w:r w:rsidR="006C2428" w:rsidRPr="00F41BFA">
        <w:rPr>
          <w:sz w:val="22"/>
          <w:lang w:eastAsia="en-US"/>
        </w:rPr>
        <w:t xml:space="preserve">, </w:t>
      </w:r>
      <w:r w:rsidR="00805761" w:rsidRPr="00F41BFA">
        <w:rPr>
          <w:sz w:val="22"/>
          <w:lang w:eastAsia="en-US"/>
        </w:rPr>
        <w:t>connecting with others with chronic pain (n = 2)</w:t>
      </w:r>
      <w:r w:rsidR="006C2428" w:rsidRPr="00F41BFA">
        <w:rPr>
          <w:sz w:val="22"/>
          <w:lang w:eastAsia="en-US"/>
        </w:rPr>
        <w:t>, and help with everyday tasks</w:t>
      </w:r>
      <w:r w:rsidR="00805761" w:rsidRPr="00F41BFA">
        <w:rPr>
          <w:sz w:val="22"/>
          <w:lang w:eastAsia="en-US"/>
        </w:rPr>
        <w:t xml:space="preserve"> (n = 2)</w:t>
      </w:r>
      <w:r w:rsidR="00057A8A" w:rsidRPr="00F41BFA">
        <w:rPr>
          <w:sz w:val="22"/>
          <w:lang w:eastAsia="en-US"/>
        </w:rPr>
        <w:t>.</w:t>
      </w:r>
      <w:r w:rsidR="006C2428" w:rsidRPr="00F41BFA">
        <w:rPr>
          <w:sz w:val="22"/>
          <w:lang w:eastAsia="en-US"/>
        </w:rPr>
        <w:t xml:space="preserve"> </w:t>
      </w:r>
      <w:r w:rsidR="00057A8A" w:rsidRPr="00F41BFA">
        <w:rPr>
          <w:sz w:val="22"/>
          <w:lang w:eastAsia="en-US"/>
        </w:rPr>
        <w:t>P</w:t>
      </w:r>
      <w:r w:rsidR="00CA1269" w:rsidRPr="00F41BFA">
        <w:rPr>
          <w:sz w:val="22"/>
          <w:lang w:eastAsia="en-US"/>
        </w:rPr>
        <w:t>arents mentioned</w:t>
      </w:r>
      <w:r w:rsidR="006C2428" w:rsidRPr="00F41BFA">
        <w:rPr>
          <w:sz w:val="22"/>
          <w:lang w:eastAsia="en-US"/>
        </w:rPr>
        <w:t xml:space="preserve"> occupational therapy</w:t>
      </w:r>
      <w:r w:rsidR="00805761" w:rsidRPr="00F41BFA">
        <w:rPr>
          <w:sz w:val="22"/>
          <w:lang w:eastAsia="en-US"/>
        </w:rPr>
        <w:t xml:space="preserve"> (n = 1)</w:t>
      </w:r>
      <w:r w:rsidR="006C2428" w:rsidRPr="00F41BFA">
        <w:rPr>
          <w:sz w:val="22"/>
          <w:lang w:eastAsia="en-US"/>
        </w:rPr>
        <w:t>, other CAM techniques</w:t>
      </w:r>
      <w:r w:rsidR="00805761" w:rsidRPr="00F41BFA">
        <w:rPr>
          <w:sz w:val="22"/>
          <w:lang w:eastAsia="en-US"/>
        </w:rPr>
        <w:t xml:space="preserve"> (n = 2)</w:t>
      </w:r>
      <w:r w:rsidR="006C2428" w:rsidRPr="00F41BFA">
        <w:rPr>
          <w:sz w:val="22"/>
          <w:lang w:eastAsia="en-US"/>
        </w:rPr>
        <w:t>, and the potential for an online peer support platform for adolescents</w:t>
      </w:r>
      <w:r w:rsidR="00805761" w:rsidRPr="00F41BFA">
        <w:rPr>
          <w:sz w:val="22"/>
          <w:lang w:eastAsia="en-US"/>
        </w:rPr>
        <w:t xml:space="preserve"> (n = 2)</w:t>
      </w:r>
      <w:r w:rsidR="006C2428" w:rsidRPr="00F41BFA">
        <w:rPr>
          <w:sz w:val="22"/>
          <w:lang w:eastAsia="en-US"/>
        </w:rPr>
        <w:t xml:space="preserve">. </w:t>
      </w:r>
    </w:p>
    <w:p w14:paraId="67D92BB7" w14:textId="76B74ED1" w:rsidR="00B81696" w:rsidRPr="00F41BFA" w:rsidRDefault="00A36D19" w:rsidP="00B81696">
      <w:pPr>
        <w:pStyle w:val="Heading4"/>
        <w:rPr>
          <w:szCs w:val="22"/>
        </w:rPr>
      </w:pPr>
      <w:r w:rsidRPr="00F41BFA">
        <w:rPr>
          <w:szCs w:val="22"/>
        </w:rPr>
        <w:t>Functional features and design</w:t>
      </w:r>
    </w:p>
    <w:p w14:paraId="6422FA29" w14:textId="4E4E0713" w:rsidR="0031577A" w:rsidRPr="00F41BFA" w:rsidRDefault="00012179" w:rsidP="00350CA9">
      <w:pPr>
        <w:rPr>
          <w:sz w:val="22"/>
          <w:lang w:eastAsia="en-US"/>
        </w:rPr>
      </w:pPr>
      <w:r w:rsidRPr="00F41BFA">
        <w:rPr>
          <w:sz w:val="22"/>
          <w:lang w:eastAsia="en-US"/>
        </w:rPr>
        <w:t xml:space="preserve">Regarding program structure, the majority of adolescent and parent respondents selected they would prefer a </w:t>
      </w:r>
      <w:r w:rsidR="00167DDF" w:rsidRPr="00F41BFA">
        <w:rPr>
          <w:sz w:val="22"/>
          <w:lang w:eastAsia="en-US"/>
        </w:rPr>
        <w:t>‘</w:t>
      </w:r>
      <w:r w:rsidRPr="00F41BFA">
        <w:rPr>
          <w:sz w:val="22"/>
          <w:lang w:eastAsia="en-US"/>
        </w:rPr>
        <w:t>flexible structure</w:t>
      </w:r>
      <w:r w:rsidR="00167DDF" w:rsidRPr="00F41BFA">
        <w:rPr>
          <w:sz w:val="22"/>
          <w:lang w:eastAsia="en-US"/>
        </w:rPr>
        <w:t>’</w:t>
      </w:r>
      <w:r w:rsidRPr="00F41BFA">
        <w:rPr>
          <w:sz w:val="22"/>
          <w:lang w:eastAsia="en-US"/>
        </w:rPr>
        <w:t xml:space="preserve">, where they could choose which sections they wanted to use </w:t>
      </w:r>
      <w:r w:rsidR="002337C3" w:rsidRPr="00F41BFA">
        <w:rPr>
          <w:sz w:val="22"/>
          <w:lang w:eastAsia="en-US"/>
        </w:rPr>
        <w:t>(86.7% and 77.1</w:t>
      </w:r>
      <w:r w:rsidR="00F36C35" w:rsidRPr="00F41BFA">
        <w:rPr>
          <w:sz w:val="22"/>
          <w:lang w:eastAsia="en-US"/>
        </w:rPr>
        <w:t xml:space="preserve">%, respectively). </w:t>
      </w:r>
      <w:r w:rsidR="008D621C" w:rsidRPr="00F41BFA">
        <w:rPr>
          <w:sz w:val="22"/>
          <w:lang w:eastAsia="en-US"/>
        </w:rPr>
        <w:t>However,</w:t>
      </w:r>
      <w:r w:rsidR="004908EC" w:rsidRPr="00F41BFA">
        <w:rPr>
          <w:sz w:val="22"/>
          <w:lang w:eastAsia="en-US"/>
        </w:rPr>
        <w:t xml:space="preserve"> when examining between-groups differences for all of the available choices</w:t>
      </w:r>
      <w:r w:rsidR="007C64BE" w:rsidRPr="00F41BFA">
        <w:rPr>
          <w:sz w:val="22"/>
          <w:lang w:eastAsia="en-US"/>
        </w:rPr>
        <w:t xml:space="preserve"> for structure (see Supplementary</w:t>
      </w:r>
      <w:r w:rsidR="004908EC" w:rsidRPr="00F41BFA">
        <w:rPr>
          <w:sz w:val="22"/>
          <w:lang w:eastAsia="en-US"/>
        </w:rPr>
        <w:t xml:space="preserve"> Material</w:t>
      </w:r>
      <w:r w:rsidR="007C64BE" w:rsidRPr="00F41BFA">
        <w:rPr>
          <w:sz w:val="22"/>
          <w:lang w:eastAsia="en-US"/>
        </w:rPr>
        <w:t xml:space="preserve"> 2</w:t>
      </w:r>
      <w:r w:rsidR="004908EC" w:rsidRPr="00F41BFA">
        <w:rPr>
          <w:sz w:val="22"/>
          <w:lang w:eastAsia="en-US"/>
        </w:rPr>
        <w:t xml:space="preserve">) there was a statistically significant difference between which choices adolescents and parents selected, </w:t>
      </w:r>
      <w:r w:rsidR="00164C9E" w:rsidRPr="00F41BFA">
        <w:rPr>
          <w:sz w:val="22"/>
          <w:lang w:eastAsia="en-US"/>
        </w:rPr>
        <w:t>two-tailed Fisher E</w:t>
      </w:r>
      <w:r w:rsidR="008D621C" w:rsidRPr="00F41BFA">
        <w:rPr>
          <w:sz w:val="22"/>
          <w:lang w:eastAsia="en-US"/>
        </w:rPr>
        <w:t xml:space="preserve">xact </w:t>
      </w:r>
      <w:r w:rsidR="008D621C" w:rsidRPr="00F41BFA">
        <w:rPr>
          <w:i/>
          <w:iCs/>
          <w:sz w:val="22"/>
          <w:lang w:eastAsia="en-US"/>
        </w:rPr>
        <w:t xml:space="preserve">p = </w:t>
      </w:r>
      <w:r w:rsidR="000827D6" w:rsidRPr="00F41BFA">
        <w:rPr>
          <w:sz w:val="22"/>
          <w:lang w:eastAsia="en-US"/>
        </w:rPr>
        <w:t>.030</w:t>
      </w:r>
      <w:r w:rsidR="008D621C" w:rsidRPr="00F41BFA">
        <w:rPr>
          <w:sz w:val="22"/>
          <w:lang w:eastAsia="en-US"/>
        </w:rPr>
        <w:t xml:space="preserve">. The option that differed between respondent groups was ‘I do not mind how the resource is structured’, where 2% of adolescents selected this option compared to </w:t>
      </w:r>
      <w:r w:rsidR="00B84B37" w:rsidRPr="00F41BFA">
        <w:rPr>
          <w:sz w:val="22"/>
          <w:lang w:eastAsia="en-US"/>
        </w:rPr>
        <w:t>20</w:t>
      </w:r>
      <w:r w:rsidR="008D621C" w:rsidRPr="00F41BFA">
        <w:rPr>
          <w:sz w:val="22"/>
          <w:lang w:eastAsia="en-US"/>
        </w:rPr>
        <w:t xml:space="preserve">% of parents. </w:t>
      </w:r>
      <w:r w:rsidR="00C57524" w:rsidRPr="00F41BFA">
        <w:rPr>
          <w:sz w:val="22"/>
          <w:lang w:eastAsia="en-US"/>
        </w:rPr>
        <w:t xml:space="preserve">Regarding </w:t>
      </w:r>
      <w:r w:rsidR="009A1195" w:rsidRPr="00F41BFA">
        <w:rPr>
          <w:sz w:val="22"/>
          <w:lang w:eastAsia="en-US"/>
        </w:rPr>
        <w:t xml:space="preserve">preference for having </w:t>
      </w:r>
      <w:r w:rsidR="00C57524" w:rsidRPr="00F41BFA">
        <w:rPr>
          <w:sz w:val="22"/>
          <w:lang w:eastAsia="en-US"/>
        </w:rPr>
        <w:t>professional support whilst using the intervention</w:t>
      </w:r>
      <w:r w:rsidR="00977BFF" w:rsidRPr="00F41BFA">
        <w:rPr>
          <w:sz w:val="22"/>
          <w:lang w:eastAsia="en-US"/>
        </w:rPr>
        <w:t xml:space="preserve"> (</w:t>
      </w:r>
      <w:r w:rsidR="00C4401A" w:rsidRPr="00F41BFA">
        <w:rPr>
          <w:sz w:val="22"/>
          <w:lang w:eastAsia="en-US"/>
        </w:rPr>
        <w:t>1 = definitely yes to</w:t>
      </w:r>
      <w:r w:rsidR="00977BFF" w:rsidRPr="00F41BFA">
        <w:rPr>
          <w:sz w:val="22"/>
          <w:lang w:eastAsia="en-US"/>
        </w:rPr>
        <w:t xml:space="preserve"> 5 = definitely not)</w:t>
      </w:r>
      <w:r w:rsidR="00C57524" w:rsidRPr="00F41BFA">
        <w:rPr>
          <w:sz w:val="22"/>
          <w:lang w:eastAsia="en-US"/>
        </w:rPr>
        <w:t>, f</w:t>
      </w:r>
      <w:r w:rsidR="004D7128" w:rsidRPr="00F41BFA">
        <w:rPr>
          <w:sz w:val="22"/>
          <w:lang w:eastAsia="en-US"/>
        </w:rPr>
        <w:t xml:space="preserve">or telephone support, </w:t>
      </w:r>
      <w:r w:rsidR="00495E8B" w:rsidRPr="00F41BFA">
        <w:rPr>
          <w:sz w:val="22"/>
          <w:lang w:eastAsia="en-US"/>
        </w:rPr>
        <w:t>there was a significant difference in preference between ado</w:t>
      </w:r>
      <w:r w:rsidR="00AF2078" w:rsidRPr="00F41BFA">
        <w:rPr>
          <w:sz w:val="22"/>
          <w:lang w:eastAsia="en-US"/>
        </w:rPr>
        <w:t xml:space="preserve">lescent and parent </w:t>
      </w:r>
      <w:r w:rsidR="00AF2078" w:rsidRPr="00F41BFA">
        <w:rPr>
          <w:sz w:val="22"/>
          <w:lang w:eastAsia="en-US"/>
        </w:rPr>
        <w:lastRenderedPageBreak/>
        <w:t xml:space="preserve">participants, </w:t>
      </w:r>
      <w:r w:rsidR="00901B6B" w:rsidRPr="00F41BFA">
        <w:rPr>
          <w:i/>
          <w:iCs/>
          <w:sz w:val="22"/>
          <w:lang w:eastAsia="en-US"/>
        </w:rPr>
        <w:t>t</w:t>
      </w:r>
      <w:r w:rsidR="00B84B37" w:rsidRPr="00F41BFA">
        <w:rPr>
          <w:sz w:val="22"/>
          <w:lang w:eastAsia="en-US"/>
        </w:rPr>
        <w:t>(78</w:t>
      </w:r>
      <w:r w:rsidR="00495E8B" w:rsidRPr="00F41BFA">
        <w:rPr>
          <w:sz w:val="22"/>
          <w:lang w:eastAsia="en-US"/>
        </w:rPr>
        <w:t>)</w:t>
      </w:r>
      <w:r w:rsidR="00495E8B" w:rsidRPr="00F41BFA">
        <w:rPr>
          <w:i/>
          <w:iCs/>
          <w:sz w:val="22"/>
          <w:lang w:eastAsia="en-US"/>
        </w:rPr>
        <w:t xml:space="preserve"> </w:t>
      </w:r>
      <w:r w:rsidR="00B84B37" w:rsidRPr="00F41BFA">
        <w:rPr>
          <w:sz w:val="22"/>
          <w:lang w:eastAsia="en-US"/>
        </w:rPr>
        <w:t>= 2.07</w:t>
      </w:r>
      <w:r w:rsidR="00495E8B" w:rsidRPr="00F41BFA">
        <w:rPr>
          <w:sz w:val="22"/>
          <w:lang w:eastAsia="en-US"/>
        </w:rPr>
        <w:t>,</w:t>
      </w:r>
      <w:r w:rsidR="00495E8B" w:rsidRPr="00F41BFA">
        <w:rPr>
          <w:i/>
          <w:iCs/>
          <w:sz w:val="22"/>
          <w:lang w:eastAsia="en-US"/>
        </w:rPr>
        <w:t xml:space="preserve"> p</w:t>
      </w:r>
      <w:r w:rsidR="00495E8B" w:rsidRPr="00F41BFA">
        <w:rPr>
          <w:sz w:val="22"/>
          <w:lang w:eastAsia="en-US"/>
        </w:rPr>
        <w:t xml:space="preserve"> = .0</w:t>
      </w:r>
      <w:r w:rsidR="00B84B37" w:rsidRPr="00F41BFA">
        <w:rPr>
          <w:sz w:val="22"/>
          <w:lang w:eastAsia="en-US"/>
        </w:rPr>
        <w:t>42</w:t>
      </w:r>
      <w:r w:rsidR="00495E8B" w:rsidRPr="00F41BFA">
        <w:rPr>
          <w:sz w:val="22"/>
          <w:lang w:eastAsia="en-US"/>
        </w:rPr>
        <w:t xml:space="preserve">, where adolescents preferred to </w:t>
      </w:r>
      <w:r w:rsidR="004B1EA1" w:rsidRPr="00F41BFA">
        <w:rPr>
          <w:sz w:val="22"/>
          <w:lang w:eastAsia="en-US"/>
        </w:rPr>
        <w:t>have telephone support (M = 3.56, SD = 1.08</w:t>
      </w:r>
      <w:r w:rsidR="00495E8B" w:rsidRPr="00F41BFA">
        <w:rPr>
          <w:sz w:val="22"/>
          <w:lang w:eastAsia="en-US"/>
        </w:rPr>
        <w:t>) comparatively to parents (</w:t>
      </w:r>
      <w:r w:rsidR="004B1EA1" w:rsidRPr="00F41BFA">
        <w:rPr>
          <w:sz w:val="22"/>
          <w:lang w:eastAsia="en-US"/>
        </w:rPr>
        <w:t>M = 3.06, SD = 1.06</w:t>
      </w:r>
      <w:r w:rsidR="00495E8B" w:rsidRPr="00F41BFA">
        <w:rPr>
          <w:sz w:val="22"/>
          <w:lang w:eastAsia="en-US"/>
        </w:rPr>
        <w:t>).</w:t>
      </w:r>
      <w:r w:rsidR="002E650F" w:rsidRPr="00F41BFA">
        <w:rPr>
          <w:sz w:val="22"/>
          <w:lang w:eastAsia="en-US"/>
        </w:rPr>
        <w:t xml:space="preserve"> For online professional support, there were no significant differences in preference between adolescents</w:t>
      </w:r>
      <w:r w:rsidR="00411B1C" w:rsidRPr="00F41BFA">
        <w:rPr>
          <w:sz w:val="22"/>
          <w:lang w:eastAsia="en-US"/>
        </w:rPr>
        <w:t xml:space="preserve"> and parents, </w:t>
      </w:r>
      <w:r w:rsidR="00411B1C" w:rsidRPr="00F41BFA">
        <w:rPr>
          <w:i/>
          <w:iCs/>
          <w:sz w:val="22"/>
          <w:lang w:eastAsia="en-US"/>
        </w:rPr>
        <w:t>t</w:t>
      </w:r>
      <w:r w:rsidR="00411B1C" w:rsidRPr="00F41BFA">
        <w:rPr>
          <w:sz w:val="22"/>
          <w:lang w:eastAsia="en-US"/>
        </w:rPr>
        <w:t>(78) = -1.31</w:t>
      </w:r>
      <w:r w:rsidR="002E650F" w:rsidRPr="00F41BFA">
        <w:rPr>
          <w:sz w:val="22"/>
          <w:lang w:eastAsia="en-US"/>
        </w:rPr>
        <w:t xml:space="preserve">, </w:t>
      </w:r>
      <w:r w:rsidR="002E650F" w:rsidRPr="00F41BFA">
        <w:rPr>
          <w:i/>
          <w:iCs/>
          <w:sz w:val="22"/>
          <w:lang w:eastAsia="en-US"/>
        </w:rPr>
        <w:t>p</w:t>
      </w:r>
      <w:r w:rsidR="00411B1C" w:rsidRPr="00F41BFA">
        <w:rPr>
          <w:sz w:val="22"/>
          <w:lang w:eastAsia="en-US"/>
        </w:rPr>
        <w:t xml:space="preserve"> = .195</w:t>
      </w:r>
      <w:r w:rsidR="002E650F" w:rsidRPr="00F41BFA">
        <w:rPr>
          <w:sz w:val="22"/>
          <w:lang w:eastAsia="en-US"/>
        </w:rPr>
        <w:t xml:space="preserve"> (M = </w:t>
      </w:r>
      <w:r w:rsidR="002762DC" w:rsidRPr="00F41BFA">
        <w:rPr>
          <w:sz w:val="22"/>
          <w:lang w:eastAsia="en-US"/>
        </w:rPr>
        <w:t>2.09, SD = 1.00 and M = 2.37, SD = .91</w:t>
      </w:r>
      <w:r w:rsidR="002E650F" w:rsidRPr="00F41BFA">
        <w:rPr>
          <w:sz w:val="22"/>
          <w:lang w:eastAsia="en-US"/>
        </w:rPr>
        <w:t>, respectively).</w:t>
      </w:r>
      <w:r w:rsidR="006F30D1" w:rsidRPr="00F41BFA">
        <w:rPr>
          <w:sz w:val="22"/>
          <w:lang w:eastAsia="en-US"/>
        </w:rPr>
        <w:t xml:space="preserve"> </w:t>
      </w:r>
      <w:r w:rsidR="00F63FB8" w:rsidRPr="00F41BFA">
        <w:rPr>
          <w:sz w:val="22"/>
          <w:lang w:eastAsia="en-US"/>
        </w:rPr>
        <w:t xml:space="preserve">With regard to </w:t>
      </w:r>
      <w:r w:rsidR="005559F9" w:rsidRPr="00F41BFA">
        <w:rPr>
          <w:sz w:val="22"/>
          <w:lang w:eastAsia="en-US"/>
        </w:rPr>
        <w:t xml:space="preserve">whether a theme would be appealing </w:t>
      </w:r>
      <w:r w:rsidR="00F31F22" w:rsidRPr="00F41BFA">
        <w:rPr>
          <w:sz w:val="22"/>
          <w:lang w:eastAsia="en-US"/>
        </w:rPr>
        <w:t>or not</w:t>
      </w:r>
      <w:r w:rsidR="00012319" w:rsidRPr="00F41BFA">
        <w:rPr>
          <w:sz w:val="22"/>
          <w:lang w:eastAsia="en-US"/>
        </w:rPr>
        <w:t xml:space="preserve"> (response options = ‘yes’, ‘maybe’, or ‘no’)</w:t>
      </w:r>
      <w:r w:rsidR="006F30D1" w:rsidRPr="00F41BFA">
        <w:rPr>
          <w:sz w:val="22"/>
          <w:lang w:eastAsia="en-US"/>
        </w:rPr>
        <w:t>, the most common ado</w:t>
      </w:r>
      <w:r w:rsidR="00012319" w:rsidRPr="00F41BFA">
        <w:rPr>
          <w:sz w:val="22"/>
          <w:lang w:eastAsia="en-US"/>
        </w:rPr>
        <w:t xml:space="preserve">lescent response </w:t>
      </w:r>
      <w:r w:rsidR="00350CA9" w:rsidRPr="00F41BFA">
        <w:rPr>
          <w:sz w:val="22"/>
          <w:lang w:eastAsia="en-US"/>
        </w:rPr>
        <w:t>was ‘maybe’ (48.9</w:t>
      </w:r>
      <w:r w:rsidR="006F30D1" w:rsidRPr="00F41BFA">
        <w:rPr>
          <w:sz w:val="22"/>
          <w:lang w:eastAsia="en-US"/>
        </w:rPr>
        <w:t xml:space="preserve">%), and similarly ‘maybe’ was the most common response </w:t>
      </w:r>
      <w:r w:rsidR="00012319" w:rsidRPr="00F41BFA">
        <w:rPr>
          <w:sz w:val="22"/>
          <w:lang w:eastAsia="en-US"/>
        </w:rPr>
        <w:t>from parent respondents (4</w:t>
      </w:r>
      <w:r w:rsidR="00350CA9" w:rsidRPr="00F41BFA">
        <w:rPr>
          <w:sz w:val="22"/>
          <w:lang w:eastAsia="en-US"/>
        </w:rPr>
        <w:t>0.0</w:t>
      </w:r>
      <w:r w:rsidR="00012319" w:rsidRPr="00F41BFA">
        <w:rPr>
          <w:sz w:val="22"/>
          <w:lang w:eastAsia="en-US"/>
        </w:rPr>
        <w:t xml:space="preserve">%). </w:t>
      </w:r>
      <w:r w:rsidR="00935DEE" w:rsidRPr="00F41BFA">
        <w:rPr>
          <w:sz w:val="22"/>
          <w:lang w:eastAsia="en-US"/>
        </w:rPr>
        <w:t>There was no</w:t>
      </w:r>
      <w:r w:rsidR="00012319" w:rsidRPr="00F41BFA">
        <w:rPr>
          <w:sz w:val="22"/>
          <w:lang w:eastAsia="en-US"/>
        </w:rPr>
        <w:t xml:space="preserve"> significant </w:t>
      </w:r>
      <w:r w:rsidR="00935DEE" w:rsidRPr="00F41BFA">
        <w:rPr>
          <w:sz w:val="22"/>
          <w:lang w:eastAsia="en-US"/>
        </w:rPr>
        <w:t>difference</w:t>
      </w:r>
      <w:r w:rsidR="00012319" w:rsidRPr="00F41BFA">
        <w:rPr>
          <w:sz w:val="22"/>
          <w:lang w:eastAsia="en-US"/>
        </w:rPr>
        <w:t xml:space="preserve"> between </w:t>
      </w:r>
      <w:r w:rsidR="00935DEE" w:rsidRPr="00F41BFA">
        <w:rPr>
          <w:sz w:val="22"/>
          <w:lang w:eastAsia="en-US"/>
        </w:rPr>
        <w:t xml:space="preserve">adolescent and parent responses; </w:t>
      </w:r>
      <w:r w:rsidR="00012319" w:rsidRPr="00F41BFA">
        <w:rPr>
          <w:sz w:val="22"/>
          <w:lang w:eastAsia="en-US"/>
        </w:rPr>
        <w:t>χ</w:t>
      </w:r>
      <w:r w:rsidR="00012319" w:rsidRPr="00F41BFA">
        <w:rPr>
          <w:sz w:val="22"/>
          <w:vertAlign w:val="superscript"/>
          <w:lang w:eastAsia="en-US"/>
        </w:rPr>
        <w:t>2</w:t>
      </w:r>
      <w:r w:rsidR="00012319" w:rsidRPr="00F41BFA">
        <w:rPr>
          <w:sz w:val="22"/>
          <w:lang w:eastAsia="en-US"/>
        </w:rPr>
        <w:t>(</w:t>
      </w:r>
      <w:r w:rsidR="00935DEE" w:rsidRPr="00F41BFA">
        <w:rPr>
          <w:sz w:val="22"/>
          <w:lang w:eastAsia="en-US"/>
        </w:rPr>
        <w:t>2</w:t>
      </w:r>
      <w:r w:rsidR="0031577A" w:rsidRPr="00F41BFA">
        <w:rPr>
          <w:sz w:val="22"/>
          <w:lang w:eastAsia="en-US"/>
        </w:rPr>
        <w:t xml:space="preserve">) = </w:t>
      </w:r>
      <w:r w:rsidR="000560E2" w:rsidRPr="00F41BFA">
        <w:rPr>
          <w:sz w:val="22"/>
          <w:lang w:eastAsia="en-US"/>
        </w:rPr>
        <w:t>2.08</w:t>
      </w:r>
      <w:r w:rsidR="0031577A" w:rsidRPr="00F41BFA">
        <w:rPr>
          <w:sz w:val="22"/>
          <w:lang w:eastAsia="en-US"/>
        </w:rPr>
        <w:t>,</w:t>
      </w:r>
      <w:r w:rsidR="00012319" w:rsidRPr="00F41BFA">
        <w:rPr>
          <w:sz w:val="22"/>
          <w:lang w:eastAsia="en-US"/>
        </w:rPr>
        <w:t xml:space="preserve"> </w:t>
      </w:r>
      <w:r w:rsidR="00012319" w:rsidRPr="00F41BFA">
        <w:rPr>
          <w:i/>
          <w:iCs/>
          <w:sz w:val="22"/>
          <w:lang w:eastAsia="en-US"/>
        </w:rPr>
        <w:t>p</w:t>
      </w:r>
      <w:r w:rsidR="00012319" w:rsidRPr="00F41BFA">
        <w:rPr>
          <w:sz w:val="22"/>
          <w:lang w:eastAsia="en-US"/>
        </w:rPr>
        <w:t xml:space="preserve"> = .</w:t>
      </w:r>
      <w:r w:rsidR="000560E2" w:rsidRPr="00F41BFA">
        <w:rPr>
          <w:sz w:val="22"/>
          <w:lang w:eastAsia="en-US"/>
        </w:rPr>
        <w:t>403</w:t>
      </w:r>
      <w:r w:rsidR="00935DEE" w:rsidRPr="00F41BFA">
        <w:rPr>
          <w:sz w:val="22"/>
          <w:lang w:eastAsia="en-US"/>
        </w:rPr>
        <w:t xml:space="preserve">. </w:t>
      </w:r>
    </w:p>
    <w:p w14:paraId="7246A1AA" w14:textId="58A075B9" w:rsidR="008C5801" w:rsidRPr="00F41BFA" w:rsidRDefault="00C4401A" w:rsidP="0056705A">
      <w:pPr>
        <w:rPr>
          <w:sz w:val="22"/>
          <w:lang w:eastAsia="en-US"/>
        </w:rPr>
      </w:pPr>
      <w:r w:rsidRPr="00F41BFA">
        <w:rPr>
          <w:sz w:val="22"/>
          <w:lang w:eastAsia="en-US"/>
        </w:rPr>
        <w:t>The importance of l</w:t>
      </w:r>
      <w:r w:rsidR="008C5801" w:rsidRPr="00F41BFA">
        <w:rPr>
          <w:sz w:val="22"/>
          <w:lang w:eastAsia="en-US"/>
        </w:rPr>
        <w:t xml:space="preserve">inking an online pain management program to a hospital or </w:t>
      </w:r>
      <w:r w:rsidR="009E2DAF" w:rsidRPr="00F41BFA">
        <w:rPr>
          <w:sz w:val="22"/>
          <w:lang w:eastAsia="en-US"/>
        </w:rPr>
        <w:t xml:space="preserve">clinic </w:t>
      </w:r>
      <w:r w:rsidRPr="00F41BFA">
        <w:rPr>
          <w:sz w:val="22"/>
          <w:lang w:eastAsia="en-US"/>
        </w:rPr>
        <w:t xml:space="preserve">(1 = extremely important to 5 = not at all important) </w:t>
      </w:r>
      <w:r w:rsidR="008C5801" w:rsidRPr="00F41BFA">
        <w:rPr>
          <w:sz w:val="22"/>
          <w:lang w:eastAsia="en-US"/>
        </w:rPr>
        <w:t>was indicated by adolescent participants to be</w:t>
      </w:r>
      <w:r w:rsidR="00E80ED1" w:rsidRPr="00F41BFA">
        <w:rPr>
          <w:sz w:val="22"/>
          <w:lang w:eastAsia="en-US"/>
        </w:rPr>
        <w:t xml:space="preserve"> </w:t>
      </w:r>
      <w:r w:rsidR="008C5801" w:rsidRPr="00F41BFA">
        <w:rPr>
          <w:sz w:val="22"/>
          <w:lang w:eastAsia="en-US"/>
        </w:rPr>
        <w:t>‘</w:t>
      </w:r>
      <w:r w:rsidR="00512487" w:rsidRPr="00F41BFA">
        <w:rPr>
          <w:sz w:val="22"/>
          <w:lang w:eastAsia="en-US"/>
        </w:rPr>
        <w:t>moderately</w:t>
      </w:r>
      <w:r w:rsidR="008C5801" w:rsidRPr="00F41BFA">
        <w:rPr>
          <w:sz w:val="22"/>
          <w:lang w:eastAsia="en-US"/>
        </w:rPr>
        <w:t>’ importan</w:t>
      </w:r>
      <w:r w:rsidR="00204E6C" w:rsidRPr="00F41BFA">
        <w:rPr>
          <w:sz w:val="22"/>
          <w:lang w:eastAsia="en-US"/>
        </w:rPr>
        <w:t>t (M = 3.04</w:t>
      </w:r>
      <w:r w:rsidR="008C5801" w:rsidRPr="00F41BFA">
        <w:rPr>
          <w:sz w:val="22"/>
          <w:lang w:eastAsia="en-US"/>
        </w:rPr>
        <w:t xml:space="preserve">, SD </w:t>
      </w:r>
      <w:r w:rsidR="00204E6C" w:rsidRPr="00F41BFA">
        <w:rPr>
          <w:sz w:val="22"/>
          <w:lang w:eastAsia="en-US"/>
        </w:rPr>
        <w:t>= 1.19</w:t>
      </w:r>
      <w:r w:rsidR="008C5801" w:rsidRPr="00F41BFA">
        <w:rPr>
          <w:sz w:val="22"/>
          <w:lang w:eastAsia="en-US"/>
        </w:rPr>
        <w:t>)</w:t>
      </w:r>
      <w:r w:rsidR="0041041D" w:rsidRPr="00F41BFA">
        <w:rPr>
          <w:sz w:val="22"/>
          <w:lang w:eastAsia="en-US"/>
        </w:rPr>
        <w:t xml:space="preserve">. </w:t>
      </w:r>
      <w:r w:rsidR="00223DB3" w:rsidRPr="00F41BFA">
        <w:rPr>
          <w:sz w:val="22"/>
          <w:lang w:eastAsia="en-US"/>
        </w:rPr>
        <w:t xml:space="preserve">There was no significant difference between </w:t>
      </w:r>
      <w:r w:rsidR="00777D5F" w:rsidRPr="00F41BFA">
        <w:rPr>
          <w:sz w:val="22"/>
          <w:lang w:eastAsia="en-US"/>
        </w:rPr>
        <w:t xml:space="preserve">adolescent and parent </w:t>
      </w:r>
      <w:r w:rsidR="00223DB3" w:rsidRPr="00F41BFA">
        <w:rPr>
          <w:sz w:val="22"/>
          <w:lang w:eastAsia="en-US"/>
        </w:rPr>
        <w:t xml:space="preserve">responses to </w:t>
      </w:r>
      <w:r w:rsidR="0041041D" w:rsidRPr="00F41BFA">
        <w:rPr>
          <w:sz w:val="22"/>
          <w:lang w:eastAsia="en-US"/>
        </w:rPr>
        <w:t xml:space="preserve">the hospital link question, </w:t>
      </w:r>
      <w:r w:rsidR="0041041D" w:rsidRPr="00F41BFA">
        <w:rPr>
          <w:i/>
          <w:sz w:val="22"/>
          <w:lang w:eastAsia="en-US"/>
        </w:rPr>
        <w:t>t</w:t>
      </w:r>
      <w:r w:rsidR="0041041D" w:rsidRPr="00F41BFA">
        <w:rPr>
          <w:sz w:val="22"/>
          <w:lang w:eastAsia="en-US"/>
        </w:rPr>
        <w:t>(78</w:t>
      </w:r>
      <w:r w:rsidR="00223DB3" w:rsidRPr="00F41BFA">
        <w:rPr>
          <w:sz w:val="22"/>
          <w:lang w:eastAsia="en-US"/>
        </w:rPr>
        <w:t xml:space="preserve">) = </w:t>
      </w:r>
      <w:r w:rsidR="0041041D" w:rsidRPr="00F41BFA">
        <w:rPr>
          <w:sz w:val="22"/>
          <w:lang w:eastAsia="en-US"/>
        </w:rPr>
        <w:t>.90</w:t>
      </w:r>
      <w:r w:rsidR="00223DB3" w:rsidRPr="00F41BFA">
        <w:rPr>
          <w:sz w:val="22"/>
          <w:lang w:eastAsia="en-US"/>
        </w:rPr>
        <w:t xml:space="preserve">, </w:t>
      </w:r>
      <w:r w:rsidR="00223DB3" w:rsidRPr="00F41BFA">
        <w:rPr>
          <w:i/>
          <w:iCs/>
          <w:sz w:val="22"/>
          <w:lang w:eastAsia="en-US"/>
        </w:rPr>
        <w:t>p</w:t>
      </w:r>
      <w:r w:rsidR="0041041D" w:rsidRPr="00F41BFA">
        <w:rPr>
          <w:sz w:val="22"/>
          <w:lang w:eastAsia="en-US"/>
        </w:rPr>
        <w:t xml:space="preserve"> = .371</w:t>
      </w:r>
      <w:r w:rsidR="00223DB3" w:rsidRPr="00F41BFA">
        <w:rPr>
          <w:sz w:val="22"/>
          <w:lang w:eastAsia="en-US"/>
        </w:rPr>
        <w:t xml:space="preserve">. </w:t>
      </w:r>
      <w:r w:rsidR="00270584" w:rsidRPr="00F41BFA">
        <w:rPr>
          <w:sz w:val="22"/>
          <w:lang w:eastAsia="en-US"/>
        </w:rPr>
        <w:t>The majority of adolescent responses to the question of whether they would prefer video</w:t>
      </w:r>
      <w:r w:rsidR="006225E3" w:rsidRPr="00F41BFA">
        <w:rPr>
          <w:sz w:val="22"/>
          <w:lang w:eastAsia="en-US"/>
        </w:rPr>
        <w:t xml:space="preserve"> demonstrations of techniques</w:t>
      </w:r>
      <w:r w:rsidR="00270584" w:rsidRPr="00F41BFA">
        <w:rPr>
          <w:sz w:val="22"/>
          <w:lang w:eastAsia="en-US"/>
        </w:rPr>
        <w:t xml:space="preserve"> to include </w:t>
      </w:r>
      <w:r w:rsidR="00810C0B" w:rsidRPr="00F41BFA">
        <w:rPr>
          <w:sz w:val="22"/>
          <w:lang w:eastAsia="en-US"/>
        </w:rPr>
        <w:t>a healthcare professional, or a ‘teenage’ patient (there was also an option for no preference), indicate</w:t>
      </w:r>
      <w:r w:rsidR="00B96060" w:rsidRPr="00F41BFA">
        <w:rPr>
          <w:sz w:val="22"/>
          <w:lang w:eastAsia="en-US"/>
        </w:rPr>
        <w:t>d</w:t>
      </w:r>
      <w:r w:rsidR="00810C0B" w:rsidRPr="00F41BFA">
        <w:rPr>
          <w:sz w:val="22"/>
          <w:lang w:eastAsia="en-US"/>
        </w:rPr>
        <w:t xml:space="preserve"> </w:t>
      </w:r>
      <w:r w:rsidR="00B96060" w:rsidRPr="00F41BFA">
        <w:rPr>
          <w:sz w:val="22"/>
          <w:lang w:eastAsia="en-US"/>
        </w:rPr>
        <w:t>that</w:t>
      </w:r>
      <w:r w:rsidR="00810C0B" w:rsidRPr="00F41BFA">
        <w:rPr>
          <w:sz w:val="22"/>
          <w:lang w:eastAsia="en-US"/>
        </w:rPr>
        <w:t xml:space="preserve"> they </w:t>
      </w:r>
      <w:r w:rsidR="00B96060" w:rsidRPr="00F41BFA">
        <w:rPr>
          <w:sz w:val="22"/>
          <w:lang w:eastAsia="en-US"/>
        </w:rPr>
        <w:t xml:space="preserve">would prefer a </w:t>
      </w:r>
      <w:r w:rsidR="00653981" w:rsidRPr="00F41BFA">
        <w:rPr>
          <w:sz w:val="22"/>
          <w:lang w:eastAsia="en-US"/>
        </w:rPr>
        <w:t>patient (</w:t>
      </w:r>
      <w:r w:rsidR="00917384" w:rsidRPr="00F41BFA">
        <w:rPr>
          <w:sz w:val="22"/>
          <w:lang w:eastAsia="en-US"/>
        </w:rPr>
        <w:t>4</w:t>
      </w:r>
      <w:r w:rsidR="003B77B6" w:rsidRPr="00F41BFA">
        <w:rPr>
          <w:sz w:val="22"/>
          <w:lang w:eastAsia="en-US"/>
        </w:rPr>
        <w:t>2.2</w:t>
      </w:r>
      <w:r w:rsidR="00B96060" w:rsidRPr="00F41BFA">
        <w:rPr>
          <w:sz w:val="22"/>
          <w:lang w:eastAsia="en-US"/>
        </w:rPr>
        <w:t>%). Parent respondents</w:t>
      </w:r>
      <w:r w:rsidR="00917384" w:rsidRPr="00F41BFA">
        <w:rPr>
          <w:sz w:val="22"/>
          <w:lang w:eastAsia="en-US"/>
        </w:rPr>
        <w:t xml:space="preserve"> also</w:t>
      </w:r>
      <w:r w:rsidR="00B96060" w:rsidRPr="00F41BFA">
        <w:rPr>
          <w:sz w:val="22"/>
          <w:lang w:eastAsia="en-US"/>
        </w:rPr>
        <w:t xml:space="preserve"> indicated that they would prefer a patient </w:t>
      </w:r>
      <w:r w:rsidR="00BE3AED" w:rsidRPr="00F41BFA">
        <w:rPr>
          <w:sz w:val="22"/>
          <w:lang w:eastAsia="en-US"/>
        </w:rPr>
        <w:t xml:space="preserve">in video examples </w:t>
      </w:r>
      <w:r w:rsidR="00DC24C6" w:rsidRPr="00F41BFA">
        <w:rPr>
          <w:sz w:val="22"/>
          <w:lang w:eastAsia="en-US"/>
        </w:rPr>
        <w:t>(65.7</w:t>
      </w:r>
      <w:r w:rsidR="00917384" w:rsidRPr="00F41BFA">
        <w:rPr>
          <w:sz w:val="22"/>
          <w:lang w:eastAsia="en-US"/>
        </w:rPr>
        <w:t>%); no significant between gr</w:t>
      </w:r>
      <w:r w:rsidR="0039656B" w:rsidRPr="00F41BFA">
        <w:rPr>
          <w:sz w:val="22"/>
          <w:lang w:eastAsia="en-US"/>
        </w:rPr>
        <w:t>oups di</w:t>
      </w:r>
      <w:r w:rsidR="00917384" w:rsidRPr="00F41BFA">
        <w:rPr>
          <w:sz w:val="22"/>
          <w:lang w:eastAsia="en-US"/>
        </w:rPr>
        <w:t>fferences were indicated; χ</w:t>
      </w:r>
      <w:r w:rsidR="00917384" w:rsidRPr="00F41BFA">
        <w:rPr>
          <w:sz w:val="22"/>
          <w:vertAlign w:val="superscript"/>
          <w:lang w:eastAsia="en-US"/>
        </w:rPr>
        <w:t>2</w:t>
      </w:r>
      <w:r w:rsidR="00DC24C6" w:rsidRPr="00F41BFA">
        <w:rPr>
          <w:sz w:val="22"/>
          <w:lang w:eastAsia="en-US"/>
        </w:rPr>
        <w:t>(2) = 4.67</w:t>
      </w:r>
      <w:r w:rsidR="00917384" w:rsidRPr="00F41BFA">
        <w:rPr>
          <w:sz w:val="22"/>
          <w:lang w:eastAsia="en-US"/>
        </w:rPr>
        <w:t xml:space="preserve">, </w:t>
      </w:r>
      <w:r w:rsidR="00917384" w:rsidRPr="00F41BFA">
        <w:rPr>
          <w:i/>
          <w:iCs/>
          <w:sz w:val="22"/>
          <w:lang w:eastAsia="en-US"/>
        </w:rPr>
        <w:t>p</w:t>
      </w:r>
      <w:r w:rsidR="00917384" w:rsidRPr="00F41BFA">
        <w:rPr>
          <w:sz w:val="22"/>
          <w:lang w:eastAsia="en-US"/>
        </w:rPr>
        <w:t xml:space="preserve"> = .106. </w:t>
      </w:r>
      <w:r w:rsidR="00B96060" w:rsidRPr="00F41BFA">
        <w:rPr>
          <w:sz w:val="22"/>
          <w:lang w:eastAsia="en-US"/>
        </w:rPr>
        <w:t xml:space="preserve"> </w:t>
      </w:r>
      <w:r w:rsidR="00F61FD8" w:rsidRPr="00F41BFA">
        <w:rPr>
          <w:sz w:val="22"/>
          <w:lang w:eastAsia="en-US"/>
        </w:rPr>
        <w:t>For whether people in video examples should be ‘male, ‘female’ or ‘no preference’, ‘n</w:t>
      </w:r>
      <w:r w:rsidR="00DB638A" w:rsidRPr="00F41BFA">
        <w:rPr>
          <w:sz w:val="22"/>
          <w:lang w:eastAsia="en-US"/>
        </w:rPr>
        <w:t>o preference</w:t>
      </w:r>
      <w:r w:rsidR="00F61FD8" w:rsidRPr="00F41BFA">
        <w:rPr>
          <w:sz w:val="22"/>
          <w:lang w:eastAsia="en-US"/>
        </w:rPr>
        <w:t>’</w:t>
      </w:r>
      <w:r w:rsidR="00DB638A" w:rsidRPr="00F41BFA">
        <w:rPr>
          <w:sz w:val="22"/>
          <w:lang w:eastAsia="en-US"/>
        </w:rPr>
        <w:t xml:space="preserve"> was </w:t>
      </w:r>
      <w:r w:rsidR="00F61FD8" w:rsidRPr="00F41BFA">
        <w:rPr>
          <w:sz w:val="22"/>
          <w:lang w:eastAsia="en-US"/>
        </w:rPr>
        <w:t>most frequently selected</w:t>
      </w:r>
      <w:r w:rsidR="00DB638A" w:rsidRPr="00F41BFA">
        <w:rPr>
          <w:sz w:val="22"/>
          <w:lang w:eastAsia="en-US"/>
        </w:rPr>
        <w:t xml:space="preserve"> (adolescents = 8</w:t>
      </w:r>
      <w:r w:rsidR="00232086" w:rsidRPr="00F41BFA">
        <w:rPr>
          <w:sz w:val="22"/>
          <w:lang w:eastAsia="en-US"/>
        </w:rPr>
        <w:t>0.0</w:t>
      </w:r>
      <w:r w:rsidR="00DB638A" w:rsidRPr="00F41BFA">
        <w:rPr>
          <w:sz w:val="22"/>
          <w:lang w:eastAsia="en-US"/>
        </w:rPr>
        <w:t xml:space="preserve">%, parents = </w:t>
      </w:r>
      <w:r w:rsidR="00232086" w:rsidRPr="00F41BFA">
        <w:rPr>
          <w:sz w:val="22"/>
          <w:lang w:eastAsia="en-US"/>
        </w:rPr>
        <w:t>94.3</w:t>
      </w:r>
      <w:r w:rsidR="00DB638A" w:rsidRPr="00F41BFA">
        <w:rPr>
          <w:sz w:val="22"/>
          <w:lang w:eastAsia="en-US"/>
        </w:rPr>
        <w:t>%</w:t>
      </w:r>
      <w:r w:rsidR="0039656B" w:rsidRPr="00F41BFA">
        <w:rPr>
          <w:sz w:val="22"/>
          <w:lang w:eastAsia="en-US"/>
        </w:rPr>
        <w:t>)</w:t>
      </w:r>
      <w:r w:rsidR="00E405F2" w:rsidRPr="00F41BFA">
        <w:rPr>
          <w:sz w:val="22"/>
          <w:lang w:eastAsia="en-US"/>
        </w:rPr>
        <w:t xml:space="preserve">, </w:t>
      </w:r>
      <w:r w:rsidR="0039656B" w:rsidRPr="00F41BFA">
        <w:rPr>
          <w:sz w:val="22"/>
          <w:lang w:eastAsia="en-US"/>
        </w:rPr>
        <w:t xml:space="preserve">and none of the respondents in either group selected ‘male’. Adolescent and parent responses were not significantly different, </w:t>
      </w:r>
      <w:r w:rsidR="003A1F1A" w:rsidRPr="00F41BFA">
        <w:rPr>
          <w:sz w:val="22"/>
          <w:lang w:eastAsia="en-US"/>
        </w:rPr>
        <w:t xml:space="preserve">Fisher Exact </w:t>
      </w:r>
      <w:r w:rsidR="003A1F1A" w:rsidRPr="00F41BFA">
        <w:rPr>
          <w:i/>
          <w:iCs/>
          <w:sz w:val="22"/>
          <w:lang w:eastAsia="en-US"/>
        </w:rPr>
        <w:t xml:space="preserve">p = </w:t>
      </w:r>
      <w:r w:rsidR="003A1F1A" w:rsidRPr="00F41BFA">
        <w:rPr>
          <w:sz w:val="22"/>
          <w:lang w:eastAsia="en-US"/>
        </w:rPr>
        <w:t xml:space="preserve">.101. </w:t>
      </w:r>
      <w:r w:rsidR="00F67C97" w:rsidRPr="00F41BFA">
        <w:rPr>
          <w:sz w:val="22"/>
          <w:lang w:eastAsia="en-US"/>
        </w:rPr>
        <w:t>Regarding what the ethnicity of the person</w:t>
      </w:r>
      <w:r w:rsidR="002423D3" w:rsidRPr="00F41BFA">
        <w:rPr>
          <w:sz w:val="22"/>
          <w:lang w:eastAsia="en-US"/>
        </w:rPr>
        <w:t>/ people displayed in any video examples</w:t>
      </w:r>
      <w:r w:rsidR="00F67C97" w:rsidRPr="00F41BFA">
        <w:rPr>
          <w:sz w:val="22"/>
          <w:lang w:eastAsia="en-US"/>
        </w:rPr>
        <w:t xml:space="preserve"> should be, t</w:t>
      </w:r>
      <w:r w:rsidR="0039656B" w:rsidRPr="00F41BFA">
        <w:rPr>
          <w:sz w:val="22"/>
          <w:lang w:eastAsia="en-US"/>
        </w:rPr>
        <w:t xml:space="preserve">he </w:t>
      </w:r>
      <w:r w:rsidR="00DB638A" w:rsidRPr="00F41BFA">
        <w:rPr>
          <w:sz w:val="22"/>
          <w:lang w:eastAsia="en-US"/>
        </w:rPr>
        <w:t>majority of responden</w:t>
      </w:r>
      <w:r w:rsidR="00F67C97" w:rsidRPr="00F41BFA">
        <w:rPr>
          <w:sz w:val="22"/>
          <w:lang w:eastAsia="en-US"/>
        </w:rPr>
        <w:t>ts selected no preference</w:t>
      </w:r>
      <w:r w:rsidR="00DB638A" w:rsidRPr="00F41BFA">
        <w:rPr>
          <w:sz w:val="22"/>
          <w:lang w:eastAsia="en-US"/>
        </w:rPr>
        <w:t xml:space="preserve"> (</w:t>
      </w:r>
      <w:r w:rsidR="00192BDC" w:rsidRPr="00F41BFA">
        <w:rPr>
          <w:sz w:val="22"/>
          <w:lang w:eastAsia="en-US"/>
        </w:rPr>
        <w:t>adolescents = 9</w:t>
      </w:r>
      <w:r w:rsidR="003224FC" w:rsidRPr="00F41BFA">
        <w:rPr>
          <w:sz w:val="22"/>
          <w:lang w:eastAsia="en-US"/>
        </w:rPr>
        <w:t>3.3</w:t>
      </w:r>
      <w:r w:rsidR="00192BDC" w:rsidRPr="00F41BFA">
        <w:rPr>
          <w:sz w:val="22"/>
          <w:lang w:eastAsia="en-US"/>
        </w:rPr>
        <w:t xml:space="preserve">%, parents = </w:t>
      </w:r>
      <w:r w:rsidR="003224FC" w:rsidRPr="00F41BFA">
        <w:rPr>
          <w:sz w:val="22"/>
          <w:lang w:eastAsia="en-US"/>
        </w:rPr>
        <w:t>85.7</w:t>
      </w:r>
      <w:r w:rsidR="0034280E" w:rsidRPr="00F41BFA">
        <w:rPr>
          <w:sz w:val="22"/>
          <w:lang w:eastAsia="en-US"/>
        </w:rPr>
        <w:t>%</w:t>
      </w:r>
      <w:r w:rsidR="00406BBE" w:rsidRPr="00F41BFA">
        <w:rPr>
          <w:sz w:val="22"/>
          <w:lang w:eastAsia="en-US"/>
        </w:rPr>
        <w:t>), where the only other respon</w:t>
      </w:r>
      <w:r w:rsidR="00AB753A" w:rsidRPr="00F41BFA">
        <w:rPr>
          <w:sz w:val="22"/>
          <w:lang w:eastAsia="en-US"/>
        </w:rPr>
        <w:t>se that was selected was mixed/</w:t>
      </w:r>
      <w:r w:rsidR="00406BBE" w:rsidRPr="00F41BFA">
        <w:rPr>
          <w:sz w:val="22"/>
          <w:lang w:eastAsia="en-US"/>
        </w:rPr>
        <w:t xml:space="preserve">multiple ethnic groups (adolescents = </w:t>
      </w:r>
      <w:r w:rsidR="0056705A" w:rsidRPr="00F41BFA">
        <w:rPr>
          <w:sz w:val="22"/>
          <w:lang w:eastAsia="en-US"/>
        </w:rPr>
        <w:t>6.7</w:t>
      </w:r>
      <w:r w:rsidR="00406BBE" w:rsidRPr="00F41BFA">
        <w:rPr>
          <w:sz w:val="22"/>
          <w:lang w:eastAsia="en-US"/>
        </w:rPr>
        <w:t xml:space="preserve">%, parents = </w:t>
      </w:r>
      <w:r w:rsidR="0056705A" w:rsidRPr="00F41BFA">
        <w:rPr>
          <w:sz w:val="22"/>
          <w:lang w:eastAsia="en-US"/>
        </w:rPr>
        <w:t>14.3</w:t>
      </w:r>
      <w:r w:rsidR="00406BBE" w:rsidRPr="00F41BFA">
        <w:rPr>
          <w:sz w:val="22"/>
          <w:lang w:eastAsia="en-US"/>
        </w:rPr>
        <w:t>%). ‘White</w:t>
      </w:r>
      <w:r w:rsidR="00193A33" w:rsidRPr="00F41BFA">
        <w:rPr>
          <w:sz w:val="22"/>
          <w:lang w:eastAsia="en-US"/>
        </w:rPr>
        <w:t>’</w:t>
      </w:r>
      <w:r w:rsidR="00406BBE" w:rsidRPr="00F41BFA">
        <w:rPr>
          <w:sz w:val="22"/>
          <w:lang w:eastAsia="en-US"/>
        </w:rPr>
        <w:t xml:space="preserve">, ‘Asian’ and ‘Black/African/Caribbean’ were not selected by any </w:t>
      </w:r>
      <w:r w:rsidR="00406BBE" w:rsidRPr="00F41BFA">
        <w:rPr>
          <w:sz w:val="22"/>
          <w:lang w:eastAsia="en-US"/>
        </w:rPr>
        <w:lastRenderedPageBreak/>
        <w:t>respondents, and there was no significant difference between respon</w:t>
      </w:r>
      <w:r w:rsidR="0006442B" w:rsidRPr="00F41BFA">
        <w:rPr>
          <w:sz w:val="22"/>
          <w:lang w:eastAsia="en-US"/>
        </w:rPr>
        <w:t>dent groups, two-tailed Fisher E</w:t>
      </w:r>
      <w:r w:rsidR="00406BBE" w:rsidRPr="00F41BFA">
        <w:rPr>
          <w:sz w:val="22"/>
          <w:lang w:eastAsia="en-US"/>
        </w:rPr>
        <w:t xml:space="preserve">xact </w:t>
      </w:r>
      <w:r w:rsidR="00406BBE" w:rsidRPr="00F41BFA">
        <w:rPr>
          <w:i/>
          <w:iCs/>
          <w:sz w:val="22"/>
          <w:lang w:eastAsia="en-US"/>
        </w:rPr>
        <w:t>p</w:t>
      </w:r>
      <w:r w:rsidR="0006442B" w:rsidRPr="00F41BFA">
        <w:rPr>
          <w:sz w:val="22"/>
          <w:lang w:eastAsia="en-US"/>
        </w:rPr>
        <w:t xml:space="preserve"> = .288</w:t>
      </w:r>
      <w:r w:rsidR="00406BBE" w:rsidRPr="00F41BFA">
        <w:rPr>
          <w:sz w:val="22"/>
          <w:lang w:eastAsia="en-US"/>
        </w:rPr>
        <w:t>.</w:t>
      </w:r>
    </w:p>
    <w:p w14:paraId="0465F834" w14:textId="524A183B" w:rsidR="00E31D07" w:rsidRPr="00F41BFA" w:rsidRDefault="00055E19" w:rsidP="00055E19">
      <w:pPr>
        <w:pStyle w:val="Heading4"/>
        <w:rPr>
          <w:szCs w:val="22"/>
        </w:rPr>
      </w:pPr>
      <w:r w:rsidRPr="00F41BFA">
        <w:rPr>
          <w:szCs w:val="22"/>
        </w:rPr>
        <w:t xml:space="preserve">Barriers </w:t>
      </w:r>
      <w:r w:rsidR="00E31D07" w:rsidRPr="00F41BFA">
        <w:rPr>
          <w:szCs w:val="22"/>
        </w:rPr>
        <w:t xml:space="preserve">and </w:t>
      </w:r>
      <w:r w:rsidRPr="00F41BFA">
        <w:rPr>
          <w:szCs w:val="22"/>
        </w:rPr>
        <w:t>facilitators</w:t>
      </w:r>
      <w:r w:rsidRPr="00F41BFA" w:rsidDel="00055E19">
        <w:rPr>
          <w:szCs w:val="22"/>
        </w:rPr>
        <w:t xml:space="preserve"> </w:t>
      </w:r>
      <w:r w:rsidR="00F35C33" w:rsidRPr="00F41BFA">
        <w:rPr>
          <w:szCs w:val="22"/>
        </w:rPr>
        <w:t>to using a new program</w:t>
      </w:r>
    </w:p>
    <w:p w14:paraId="5858E51C" w14:textId="080871B1" w:rsidR="00DC1D09" w:rsidRPr="00F41BFA" w:rsidRDefault="00E31D07" w:rsidP="00B60872">
      <w:pPr>
        <w:rPr>
          <w:sz w:val="22"/>
          <w:lang w:eastAsia="en-US"/>
        </w:rPr>
      </w:pPr>
      <w:r w:rsidRPr="00F41BFA">
        <w:rPr>
          <w:sz w:val="22"/>
          <w:lang w:eastAsia="en-US"/>
        </w:rPr>
        <w:t>Considering facilitators, t</w:t>
      </w:r>
      <w:r w:rsidR="00343238" w:rsidRPr="00F41BFA">
        <w:rPr>
          <w:sz w:val="22"/>
          <w:lang w:eastAsia="en-US"/>
        </w:rPr>
        <w:t>wo</w:t>
      </w:r>
      <w:r w:rsidR="00864D69" w:rsidRPr="00F41BFA">
        <w:rPr>
          <w:sz w:val="22"/>
          <w:lang w:eastAsia="en-US"/>
        </w:rPr>
        <w:t xml:space="preserve"> adolescents commented they would like an online program to include reminders, and </w:t>
      </w:r>
      <w:r w:rsidR="00A01370" w:rsidRPr="00F41BFA">
        <w:rPr>
          <w:sz w:val="22"/>
          <w:lang w:eastAsia="en-US"/>
        </w:rPr>
        <w:t>barriers mentioned</w:t>
      </w:r>
      <w:r w:rsidR="00864D69" w:rsidRPr="00F41BFA">
        <w:rPr>
          <w:sz w:val="22"/>
          <w:lang w:eastAsia="en-US"/>
        </w:rPr>
        <w:t xml:space="preserve"> included levels of pain and fatigue, as well as the program having too much text</w:t>
      </w:r>
      <w:r w:rsidR="00B60872" w:rsidRPr="00F41BFA">
        <w:rPr>
          <w:sz w:val="22"/>
          <w:lang w:eastAsia="en-US"/>
        </w:rPr>
        <w:t>,</w:t>
      </w:r>
      <w:r w:rsidR="00864D69" w:rsidRPr="00F41BFA">
        <w:rPr>
          <w:sz w:val="22"/>
          <w:lang w:eastAsia="en-US"/>
        </w:rPr>
        <w:t xml:space="preserve"> or taking too long to work through. </w:t>
      </w:r>
      <w:r w:rsidR="001D3B28" w:rsidRPr="00F41BFA">
        <w:rPr>
          <w:sz w:val="22"/>
          <w:lang w:eastAsia="en-US"/>
        </w:rPr>
        <w:t xml:space="preserve">The parent comments emphasised to make sure the program was not patronising or condescending, which was also echoed in comments from two adolescent participants. </w:t>
      </w:r>
      <w:r w:rsidR="005F4845" w:rsidRPr="00F41BFA">
        <w:rPr>
          <w:sz w:val="22"/>
          <w:lang w:eastAsia="en-US"/>
        </w:rPr>
        <w:t xml:space="preserve">One parent commented that a </w:t>
      </w:r>
      <w:r w:rsidR="00B60872" w:rsidRPr="00F41BFA">
        <w:rPr>
          <w:sz w:val="22"/>
          <w:lang w:eastAsia="en-US"/>
        </w:rPr>
        <w:t>barrier to adolescent use</w:t>
      </w:r>
      <w:r w:rsidR="005F4845" w:rsidRPr="00F41BFA">
        <w:rPr>
          <w:sz w:val="22"/>
          <w:lang w:eastAsia="en-US"/>
        </w:rPr>
        <w:t xml:space="preserve"> might be monitoring, either by the hospital, school or parents. </w:t>
      </w:r>
    </w:p>
    <w:p w14:paraId="1E89A389" w14:textId="0C57FAF5" w:rsidR="00597A45" w:rsidRPr="00F41BFA" w:rsidRDefault="00AD390F" w:rsidP="00597A45">
      <w:pPr>
        <w:pStyle w:val="Heading3"/>
        <w:rPr>
          <w:szCs w:val="22"/>
        </w:rPr>
      </w:pPr>
      <w:r w:rsidRPr="00F41BFA">
        <w:rPr>
          <w:szCs w:val="22"/>
        </w:rPr>
        <w:t>Qualitative content analysis</w:t>
      </w:r>
    </w:p>
    <w:p w14:paraId="418B1CFE" w14:textId="3470AAE7" w:rsidR="00E77DA8" w:rsidRPr="00F41BFA" w:rsidRDefault="00AD390F" w:rsidP="00850B10">
      <w:pPr>
        <w:rPr>
          <w:sz w:val="22"/>
          <w:lang w:eastAsia="en-US"/>
        </w:rPr>
      </w:pPr>
      <w:r w:rsidRPr="00F41BFA">
        <w:rPr>
          <w:sz w:val="22"/>
          <w:lang w:eastAsia="en-US"/>
        </w:rPr>
        <w:t>Seventy-eight</w:t>
      </w:r>
      <w:r w:rsidR="004A4E15" w:rsidRPr="00F41BFA">
        <w:rPr>
          <w:sz w:val="22"/>
          <w:lang w:eastAsia="en-US"/>
        </w:rPr>
        <w:t xml:space="preserve"> </w:t>
      </w:r>
      <w:r w:rsidR="00155C0E" w:rsidRPr="00F41BFA">
        <w:rPr>
          <w:sz w:val="22"/>
          <w:lang w:eastAsia="en-US"/>
        </w:rPr>
        <w:t xml:space="preserve">respondents </w:t>
      </w:r>
      <w:r w:rsidR="008879B3" w:rsidRPr="00F41BFA">
        <w:rPr>
          <w:sz w:val="22"/>
          <w:lang w:eastAsia="en-US"/>
        </w:rPr>
        <w:t>(adolescents, n = 45</w:t>
      </w:r>
      <w:r w:rsidR="004A4E15" w:rsidRPr="00F41BFA">
        <w:rPr>
          <w:sz w:val="22"/>
          <w:lang w:eastAsia="en-US"/>
        </w:rPr>
        <w:t xml:space="preserve">; </w:t>
      </w:r>
      <w:r w:rsidR="00155C0E" w:rsidRPr="00F41BFA">
        <w:rPr>
          <w:sz w:val="22"/>
          <w:lang w:eastAsia="en-US"/>
        </w:rPr>
        <w:t xml:space="preserve">parents, n = </w:t>
      </w:r>
      <w:r w:rsidR="008879B3" w:rsidRPr="00F41BFA">
        <w:rPr>
          <w:sz w:val="22"/>
          <w:lang w:eastAsia="en-US"/>
        </w:rPr>
        <w:t>33</w:t>
      </w:r>
      <w:r w:rsidR="004A4E15" w:rsidRPr="00F41BFA">
        <w:rPr>
          <w:sz w:val="22"/>
          <w:lang w:eastAsia="en-US"/>
        </w:rPr>
        <w:t xml:space="preserve">) </w:t>
      </w:r>
      <w:r w:rsidR="00676B97" w:rsidRPr="00F41BFA">
        <w:rPr>
          <w:sz w:val="22"/>
          <w:lang w:eastAsia="en-US"/>
        </w:rPr>
        <w:t>answered the initial needs assessment question</w:t>
      </w:r>
      <w:r w:rsidR="00292D7C" w:rsidRPr="00F41BFA">
        <w:rPr>
          <w:sz w:val="22"/>
          <w:lang w:eastAsia="en-US"/>
        </w:rPr>
        <w:t>, ‘</w:t>
      </w:r>
      <w:r w:rsidR="00292D7C" w:rsidRPr="00F41BFA">
        <w:rPr>
          <w:i/>
          <w:iCs/>
          <w:sz w:val="22"/>
          <w:lang w:eastAsia="en-US"/>
        </w:rPr>
        <w:t xml:space="preserve">what are your initial thoughts about creating a </w:t>
      </w:r>
      <w:r w:rsidR="00292D7C" w:rsidRPr="00F41BFA">
        <w:rPr>
          <w:bCs/>
          <w:i/>
          <w:iCs/>
          <w:sz w:val="22"/>
          <w:lang w:eastAsia="en-US"/>
        </w:rPr>
        <w:t>new online resource</w:t>
      </w:r>
      <w:r w:rsidR="00292D7C" w:rsidRPr="00F41BFA">
        <w:rPr>
          <w:b/>
          <w:bCs/>
          <w:i/>
          <w:iCs/>
          <w:sz w:val="22"/>
          <w:lang w:eastAsia="en-US"/>
        </w:rPr>
        <w:t xml:space="preserve"> </w:t>
      </w:r>
      <w:r w:rsidR="00292D7C" w:rsidRPr="00F41BFA">
        <w:rPr>
          <w:i/>
          <w:iCs/>
          <w:sz w:val="22"/>
          <w:lang w:eastAsia="en-US"/>
        </w:rPr>
        <w:t xml:space="preserve">that could help </w:t>
      </w:r>
      <w:r w:rsidR="00292D7C" w:rsidRPr="00F41BFA">
        <w:rPr>
          <w:bCs/>
          <w:i/>
          <w:iCs/>
          <w:sz w:val="22"/>
          <w:lang w:eastAsia="en-US"/>
        </w:rPr>
        <w:t>young people/ you</w:t>
      </w:r>
      <w:r w:rsidR="00292D7C" w:rsidRPr="00F41BFA">
        <w:rPr>
          <w:b/>
          <w:bCs/>
          <w:i/>
          <w:iCs/>
          <w:sz w:val="22"/>
          <w:lang w:eastAsia="en-US"/>
        </w:rPr>
        <w:t xml:space="preserve"> </w:t>
      </w:r>
      <w:r w:rsidR="00292D7C" w:rsidRPr="00F41BFA">
        <w:rPr>
          <w:i/>
          <w:iCs/>
          <w:sz w:val="22"/>
          <w:lang w:eastAsia="en-US"/>
        </w:rPr>
        <w:t>manage chronic pain</w:t>
      </w:r>
      <w:r w:rsidR="00292D7C" w:rsidRPr="00F41BFA">
        <w:rPr>
          <w:sz w:val="22"/>
          <w:lang w:eastAsia="en-US"/>
        </w:rPr>
        <w:t>?’</w:t>
      </w:r>
      <w:r w:rsidR="00433FC0" w:rsidRPr="00F41BFA">
        <w:rPr>
          <w:sz w:val="22"/>
          <w:lang w:eastAsia="en-US"/>
        </w:rPr>
        <w:t xml:space="preserve"> </w:t>
      </w:r>
      <w:r w:rsidR="00483ED4" w:rsidRPr="00F41BFA">
        <w:rPr>
          <w:sz w:val="22"/>
          <w:lang w:eastAsia="en-US"/>
        </w:rPr>
        <w:t>The adolescent group</w:t>
      </w:r>
      <w:r w:rsidR="0085509C" w:rsidRPr="00F41BFA">
        <w:rPr>
          <w:sz w:val="22"/>
          <w:lang w:eastAsia="en-US"/>
        </w:rPr>
        <w:t xml:space="preserve"> that answered this question</w:t>
      </w:r>
      <w:r w:rsidR="00483ED4" w:rsidRPr="00F41BFA">
        <w:rPr>
          <w:sz w:val="22"/>
          <w:lang w:eastAsia="en-US"/>
        </w:rPr>
        <w:t xml:space="preserve"> included </w:t>
      </w:r>
      <w:r w:rsidR="00872B23" w:rsidRPr="00F41BFA">
        <w:rPr>
          <w:sz w:val="22"/>
          <w:lang w:eastAsia="en-US"/>
        </w:rPr>
        <w:t>1 m</w:t>
      </w:r>
      <w:r w:rsidR="00850B10" w:rsidRPr="00F41BFA">
        <w:rPr>
          <w:sz w:val="22"/>
          <w:lang w:eastAsia="en-US"/>
        </w:rPr>
        <w:t>ale</w:t>
      </w:r>
      <w:r w:rsidR="00872B23" w:rsidRPr="00F41BFA">
        <w:rPr>
          <w:sz w:val="22"/>
          <w:lang w:eastAsia="en-US"/>
        </w:rPr>
        <w:t xml:space="preserve"> and 44 </w:t>
      </w:r>
      <w:r w:rsidR="00850B10" w:rsidRPr="00F41BFA">
        <w:rPr>
          <w:sz w:val="22"/>
          <w:lang w:eastAsia="en-US"/>
        </w:rPr>
        <w:t>females</w:t>
      </w:r>
      <w:r w:rsidR="00483ED4" w:rsidRPr="00F41BFA">
        <w:rPr>
          <w:sz w:val="22"/>
          <w:lang w:eastAsia="en-US"/>
        </w:rPr>
        <w:t xml:space="preserve">, and the parent group </w:t>
      </w:r>
      <w:r w:rsidR="00872B23" w:rsidRPr="00F41BFA">
        <w:rPr>
          <w:sz w:val="22"/>
          <w:lang w:eastAsia="en-US"/>
        </w:rPr>
        <w:t>included 33</w:t>
      </w:r>
      <w:r w:rsidR="00433FC0" w:rsidRPr="00F41BFA">
        <w:rPr>
          <w:sz w:val="22"/>
          <w:lang w:eastAsia="en-US"/>
        </w:rPr>
        <w:t xml:space="preserve"> </w:t>
      </w:r>
      <w:r w:rsidR="00850B10" w:rsidRPr="00F41BFA">
        <w:rPr>
          <w:sz w:val="22"/>
          <w:lang w:eastAsia="en-US"/>
        </w:rPr>
        <w:t xml:space="preserve">females </w:t>
      </w:r>
      <w:r w:rsidR="00872B23" w:rsidRPr="00F41BFA">
        <w:rPr>
          <w:sz w:val="22"/>
          <w:lang w:eastAsia="en-US"/>
        </w:rPr>
        <w:t>only.</w:t>
      </w:r>
      <w:r w:rsidR="00483ED4" w:rsidRPr="00F41BFA">
        <w:rPr>
          <w:sz w:val="22"/>
          <w:lang w:eastAsia="en-US"/>
        </w:rPr>
        <w:t xml:space="preserve"> </w:t>
      </w:r>
      <w:r w:rsidR="005F787B" w:rsidRPr="00F41BFA">
        <w:rPr>
          <w:sz w:val="22"/>
          <w:lang w:eastAsia="en-US"/>
        </w:rPr>
        <w:t>The majority of the adolescent group were aged 17 years (</w:t>
      </w:r>
      <w:r w:rsidR="00A44286" w:rsidRPr="00F41BFA">
        <w:rPr>
          <w:sz w:val="22"/>
          <w:lang w:eastAsia="en-US"/>
        </w:rPr>
        <w:t>42.2</w:t>
      </w:r>
      <w:r w:rsidR="00036BF1" w:rsidRPr="00F41BFA">
        <w:rPr>
          <w:sz w:val="22"/>
          <w:lang w:eastAsia="en-US"/>
        </w:rPr>
        <w:t xml:space="preserve">%) and the </w:t>
      </w:r>
      <w:r w:rsidR="005F787B" w:rsidRPr="00F41BFA">
        <w:rPr>
          <w:sz w:val="22"/>
          <w:lang w:eastAsia="en-US"/>
        </w:rPr>
        <w:t>majority of parent</w:t>
      </w:r>
      <w:r w:rsidR="005B5B3A" w:rsidRPr="00F41BFA">
        <w:rPr>
          <w:sz w:val="22"/>
          <w:lang w:eastAsia="en-US"/>
        </w:rPr>
        <w:t>s</w:t>
      </w:r>
      <w:r w:rsidR="005F787B" w:rsidRPr="00F41BFA">
        <w:rPr>
          <w:sz w:val="22"/>
          <w:lang w:eastAsia="en-US"/>
        </w:rPr>
        <w:t xml:space="preserve"> were </w:t>
      </w:r>
      <w:r w:rsidR="00A44286" w:rsidRPr="00F41BFA">
        <w:rPr>
          <w:sz w:val="22"/>
          <w:lang w:eastAsia="en-US"/>
        </w:rPr>
        <w:t>aged between 36 and 55 years (93.9</w:t>
      </w:r>
      <w:r w:rsidR="005F787B" w:rsidRPr="00F41BFA">
        <w:rPr>
          <w:sz w:val="22"/>
          <w:lang w:eastAsia="en-US"/>
        </w:rPr>
        <w:t xml:space="preserve">%). </w:t>
      </w:r>
    </w:p>
    <w:p w14:paraId="4281D6E7" w14:textId="5EC5A4AE" w:rsidR="00EA2841" w:rsidRPr="00F41BFA" w:rsidRDefault="006A1D9C" w:rsidP="00DF328F">
      <w:pPr>
        <w:rPr>
          <w:sz w:val="22"/>
          <w:lang w:eastAsia="en-US"/>
        </w:rPr>
      </w:pPr>
      <w:r w:rsidRPr="00F41BFA">
        <w:rPr>
          <w:sz w:val="22"/>
          <w:lang w:eastAsia="en-US"/>
        </w:rPr>
        <w:t>Four</w:t>
      </w:r>
      <w:r w:rsidR="00F84A35" w:rsidRPr="00F41BFA">
        <w:rPr>
          <w:sz w:val="22"/>
          <w:lang w:eastAsia="en-US"/>
        </w:rPr>
        <w:t xml:space="preserve"> </w:t>
      </w:r>
      <w:r w:rsidR="003171B0" w:rsidRPr="00F41BFA">
        <w:rPr>
          <w:sz w:val="22"/>
          <w:lang w:eastAsia="en-US"/>
        </w:rPr>
        <w:t xml:space="preserve">generic categories </w:t>
      </w:r>
      <w:r w:rsidR="00036BF1" w:rsidRPr="00F41BFA">
        <w:rPr>
          <w:sz w:val="22"/>
          <w:lang w:eastAsia="en-US"/>
        </w:rPr>
        <w:t>were identified within the data</w:t>
      </w:r>
      <w:r w:rsidR="003171B0" w:rsidRPr="00F41BFA">
        <w:rPr>
          <w:sz w:val="22"/>
          <w:lang w:eastAsia="en-US"/>
        </w:rPr>
        <w:t xml:space="preserve">, where the </w:t>
      </w:r>
      <w:r w:rsidR="00DF328F" w:rsidRPr="00F41BFA">
        <w:rPr>
          <w:sz w:val="22"/>
          <w:lang w:eastAsia="en-US"/>
        </w:rPr>
        <w:t>main overarching category can be considered as ‘opinions about a new online resource for young people with chronic pain’, derivative of the research question itself</w:t>
      </w:r>
      <w:r w:rsidR="001769F1" w:rsidRPr="00F41BFA">
        <w:rPr>
          <w:sz w:val="22"/>
          <w:lang w:eastAsia="en-US"/>
        </w:rPr>
        <w:t xml:space="preserve">. </w:t>
      </w:r>
      <w:r w:rsidR="0010745F" w:rsidRPr="00F41BFA">
        <w:rPr>
          <w:sz w:val="22"/>
          <w:lang w:eastAsia="en-US"/>
        </w:rPr>
        <w:t xml:space="preserve">Categories and sub-categories were condensed from </w:t>
      </w:r>
      <w:r w:rsidR="007E2D4B" w:rsidRPr="00F41BFA">
        <w:rPr>
          <w:sz w:val="22"/>
          <w:lang w:eastAsia="en-US"/>
        </w:rPr>
        <w:t xml:space="preserve">91 </w:t>
      </w:r>
      <w:r w:rsidR="001769F1" w:rsidRPr="00F41BFA">
        <w:rPr>
          <w:sz w:val="22"/>
          <w:lang w:eastAsia="en-US"/>
        </w:rPr>
        <w:t xml:space="preserve">codes identified </w:t>
      </w:r>
      <w:r w:rsidR="00B319C9" w:rsidRPr="00F41BFA">
        <w:rPr>
          <w:sz w:val="22"/>
          <w:lang w:eastAsia="en-US"/>
        </w:rPr>
        <w:t>from</w:t>
      </w:r>
      <w:r w:rsidR="006511AA" w:rsidRPr="00F41BFA">
        <w:rPr>
          <w:sz w:val="22"/>
          <w:lang w:eastAsia="en-US"/>
        </w:rPr>
        <w:t xml:space="preserve"> </w:t>
      </w:r>
      <w:r w:rsidR="00B319C9" w:rsidRPr="00F41BFA">
        <w:rPr>
          <w:sz w:val="22"/>
          <w:lang w:eastAsia="en-US"/>
        </w:rPr>
        <w:t>the qualitative dataset of responses from</w:t>
      </w:r>
      <w:r w:rsidR="00115961" w:rsidRPr="00F41BFA">
        <w:rPr>
          <w:sz w:val="22"/>
          <w:lang w:eastAsia="en-US"/>
        </w:rPr>
        <w:t xml:space="preserve"> both</w:t>
      </w:r>
      <w:r w:rsidR="00B319C9" w:rsidRPr="00F41BFA">
        <w:rPr>
          <w:sz w:val="22"/>
          <w:lang w:eastAsia="en-US"/>
        </w:rPr>
        <w:t xml:space="preserve"> adolescent and parent participants.</w:t>
      </w:r>
      <w:r w:rsidR="000E1F6C" w:rsidRPr="00F41BFA">
        <w:rPr>
          <w:sz w:val="22"/>
          <w:lang w:eastAsia="en-US"/>
        </w:rPr>
        <w:t xml:space="preserve"> </w:t>
      </w:r>
    </w:p>
    <w:p w14:paraId="649632E1" w14:textId="087EB0B7" w:rsidR="004106B3" w:rsidRPr="00F41BFA" w:rsidRDefault="004106B3" w:rsidP="00992416">
      <w:pPr>
        <w:rPr>
          <w:sz w:val="22"/>
          <w:lang w:eastAsia="en-US"/>
        </w:rPr>
      </w:pPr>
      <w:r w:rsidRPr="00F41BFA">
        <w:rPr>
          <w:sz w:val="22"/>
          <w:lang w:eastAsia="en-US"/>
        </w:rPr>
        <w:t>A</w:t>
      </w:r>
      <w:r w:rsidR="0010745F" w:rsidRPr="00F41BFA">
        <w:rPr>
          <w:sz w:val="22"/>
          <w:lang w:eastAsia="en-US"/>
        </w:rPr>
        <w:t>n exploratory</w:t>
      </w:r>
      <w:r w:rsidRPr="00F41BFA">
        <w:rPr>
          <w:sz w:val="22"/>
          <w:lang w:eastAsia="en-US"/>
        </w:rPr>
        <w:t xml:space="preserve"> subgroups analysis was conducted using th</w:t>
      </w:r>
      <w:r w:rsidR="00036BF1" w:rsidRPr="00F41BFA">
        <w:rPr>
          <w:sz w:val="22"/>
          <w:lang w:eastAsia="en-US"/>
        </w:rPr>
        <w:t xml:space="preserve">e </w:t>
      </w:r>
      <w:r w:rsidR="0010745F" w:rsidRPr="00F41BFA">
        <w:rPr>
          <w:sz w:val="22"/>
          <w:lang w:eastAsia="en-US"/>
        </w:rPr>
        <w:t>generic categories to compare responses from adolescents and parents</w:t>
      </w:r>
      <w:r w:rsidR="00F84A35" w:rsidRPr="00F41BFA">
        <w:rPr>
          <w:sz w:val="22"/>
          <w:lang w:eastAsia="en-US"/>
        </w:rPr>
        <w:t>. A</w:t>
      </w:r>
      <w:r w:rsidRPr="00F41BFA">
        <w:rPr>
          <w:sz w:val="22"/>
          <w:lang w:eastAsia="en-US"/>
        </w:rPr>
        <w:t xml:space="preserve">ll four </w:t>
      </w:r>
      <w:r w:rsidR="0010745F" w:rsidRPr="00F41BFA">
        <w:rPr>
          <w:sz w:val="22"/>
          <w:lang w:eastAsia="en-US"/>
        </w:rPr>
        <w:t xml:space="preserve">categories </w:t>
      </w:r>
      <w:r w:rsidRPr="00F41BFA">
        <w:rPr>
          <w:sz w:val="22"/>
          <w:lang w:eastAsia="en-US"/>
        </w:rPr>
        <w:t xml:space="preserve">remained clear within parent and adolescent groups. </w:t>
      </w:r>
      <w:r w:rsidR="00992416" w:rsidRPr="00F41BFA">
        <w:rPr>
          <w:sz w:val="22"/>
          <w:lang w:eastAsia="en-US"/>
        </w:rPr>
        <w:t>The category that responses were</w:t>
      </w:r>
      <w:r w:rsidRPr="00F41BFA">
        <w:rPr>
          <w:sz w:val="22"/>
          <w:lang w:eastAsia="en-US"/>
        </w:rPr>
        <w:t xml:space="preserve"> most</w:t>
      </w:r>
      <w:r w:rsidR="0010745F" w:rsidRPr="00F41BFA">
        <w:rPr>
          <w:sz w:val="22"/>
          <w:lang w:eastAsia="en-US"/>
        </w:rPr>
        <w:t xml:space="preserve"> frequently </w:t>
      </w:r>
      <w:r w:rsidR="00992416" w:rsidRPr="00F41BFA">
        <w:rPr>
          <w:sz w:val="22"/>
          <w:lang w:eastAsia="en-US"/>
        </w:rPr>
        <w:t>classified under was ‘good idea’</w:t>
      </w:r>
      <w:r w:rsidR="0010745F" w:rsidRPr="00F41BFA">
        <w:rPr>
          <w:sz w:val="22"/>
          <w:lang w:eastAsia="en-US"/>
        </w:rPr>
        <w:t xml:space="preserve">, with 17 responses from adolescents grouped under this category, and 21 </w:t>
      </w:r>
      <w:r w:rsidR="0010745F" w:rsidRPr="00F41BFA">
        <w:rPr>
          <w:sz w:val="22"/>
          <w:lang w:eastAsia="en-US"/>
        </w:rPr>
        <w:lastRenderedPageBreak/>
        <w:t xml:space="preserve">responses from parents. </w:t>
      </w:r>
      <w:r w:rsidR="00EA2841" w:rsidRPr="00F41BFA">
        <w:rPr>
          <w:sz w:val="22"/>
          <w:lang w:eastAsia="en-US"/>
        </w:rPr>
        <w:t>A</w:t>
      </w:r>
      <w:r w:rsidR="00F84A35" w:rsidRPr="00F41BFA">
        <w:rPr>
          <w:sz w:val="22"/>
          <w:lang w:eastAsia="en-US"/>
        </w:rPr>
        <w:t xml:space="preserve">dolescents commented </w:t>
      </w:r>
      <w:r w:rsidRPr="00F41BFA">
        <w:rPr>
          <w:sz w:val="22"/>
          <w:lang w:eastAsia="en-US"/>
        </w:rPr>
        <w:t xml:space="preserve">more </w:t>
      </w:r>
      <w:r w:rsidR="00733B8E" w:rsidRPr="00F41BFA">
        <w:rPr>
          <w:sz w:val="22"/>
          <w:lang w:eastAsia="en-US"/>
        </w:rPr>
        <w:t xml:space="preserve">frequently </w:t>
      </w:r>
      <w:r w:rsidRPr="00F41BFA">
        <w:rPr>
          <w:sz w:val="22"/>
          <w:lang w:eastAsia="en-US"/>
        </w:rPr>
        <w:t xml:space="preserve">on age-specificity </w:t>
      </w:r>
      <w:r w:rsidR="00EA2841" w:rsidRPr="00F41BFA">
        <w:rPr>
          <w:sz w:val="22"/>
          <w:lang w:eastAsia="en-US"/>
        </w:rPr>
        <w:t>compared to parents</w:t>
      </w:r>
      <w:r w:rsidR="00733B8E" w:rsidRPr="00F41BFA">
        <w:rPr>
          <w:sz w:val="22"/>
          <w:lang w:eastAsia="en-US"/>
        </w:rPr>
        <w:t xml:space="preserve"> (n = 13, and n = 4</w:t>
      </w:r>
      <w:r w:rsidR="007E2D4B" w:rsidRPr="00F41BFA">
        <w:rPr>
          <w:sz w:val="22"/>
          <w:lang w:eastAsia="en-US"/>
        </w:rPr>
        <w:t>, respectively</w:t>
      </w:r>
      <w:r w:rsidR="00733B8E" w:rsidRPr="00F41BFA">
        <w:rPr>
          <w:sz w:val="22"/>
          <w:lang w:eastAsia="en-US"/>
        </w:rPr>
        <w:t>)</w:t>
      </w:r>
      <w:r w:rsidR="00EA2841" w:rsidRPr="00F41BFA">
        <w:rPr>
          <w:sz w:val="22"/>
          <w:lang w:eastAsia="en-US"/>
        </w:rPr>
        <w:t>.</w:t>
      </w:r>
    </w:p>
    <w:p w14:paraId="081005B9" w14:textId="17CB5D49" w:rsidR="006A1D9C" w:rsidRPr="00F41BFA" w:rsidRDefault="0010745F" w:rsidP="006A1D9C">
      <w:pPr>
        <w:pStyle w:val="Heading4"/>
        <w:rPr>
          <w:szCs w:val="22"/>
        </w:rPr>
      </w:pPr>
      <w:r w:rsidRPr="00F41BFA">
        <w:rPr>
          <w:szCs w:val="22"/>
        </w:rPr>
        <w:t>Category</w:t>
      </w:r>
      <w:r w:rsidR="00FA20B0" w:rsidRPr="00F41BFA">
        <w:rPr>
          <w:szCs w:val="22"/>
        </w:rPr>
        <w:t xml:space="preserve"> 1: Good idea</w:t>
      </w:r>
    </w:p>
    <w:p w14:paraId="0527A6CF" w14:textId="37255D03" w:rsidR="009F20BA" w:rsidRPr="00F41BFA" w:rsidRDefault="00992416" w:rsidP="00992416">
      <w:pPr>
        <w:rPr>
          <w:sz w:val="22"/>
          <w:lang w:eastAsia="en-US"/>
        </w:rPr>
      </w:pPr>
      <w:r w:rsidRPr="00F41BFA">
        <w:rPr>
          <w:sz w:val="22"/>
          <w:lang w:eastAsia="en-US"/>
        </w:rPr>
        <w:t>Participant responses were most frequently classified to this category (n = 38), representing the opinion that</w:t>
      </w:r>
      <w:r w:rsidR="009F20BA" w:rsidRPr="00F41BFA">
        <w:rPr>
          <w:sz w:val="22"/>
          <w:lang w:eastAsia="en-US"/>
        </w:rPr>
        <w:t xml:space="preserve"> an online program for managing </w:t>
      </w:r>
      <w:r w:rsidR="00EE7ECA" w:rsidRPr="00F41BFA">
        <w:rPr>
          <w:sz w:val="22"/>
          <w:lang w:eastAsia="en-US"/>
        </w:rPr>
        <w:t>chronic pain</w:t>
      </w:r>
      <w:r w:rsidR="009F20BA" w:rsidRPr="00F41BFA">
        <w:rPr>
          <w:sz w:val="22"/>
          <w:lang w:eastAsia="en-US"/>
        </w:rPr>
        <w:t xml:space="preserve"> in adolescents was</w:t>
      </w:r>
      <w:r w:rsidR="000D2DD7" w:rsidRPr="00F41BFA">
        <w:rPr>
          <w:sz w:val="22"/>
          <w:lang w:eastAsia="en-US"/>
        </w:rPr>
        <w:t xml:space="preserve"> generally</w:t>
      </w:r>
      <w:r w:rsidR="009F20BA" w:rsidRPr="00F41BFA">
        <w:rPr>
          <w:sz w:val="22"/>
          <w:lang w:eastAsia="en-US"/>
        </w:rPr>
        <w:t xml:space="preserve"> a ‘good’, ‘great’ or ‘excellent’ idea, and that participants would be interested in such a program.</w:t>
      </w:r>
      <w:r w:rsidR="004106B3" w:rsidRPr="00F41BFA">
        <w:rPr>
          <w:sz w:val="22"/>
          <w:lang w:eastAsia="en-US"/>
        </w:rPr>
        <w:t xml:space="preserve"> </w:t>
      </w:r>
    </w:p>
    <w:p w14:paraId="62A71DA0" w14:textId="70868A02" w:rsidR="009F20BA" w:rsidRPr="00F41BFA" w:rsidRDefault="009F20BA" w:rsidP="009F20BA">
      <w:pPr>
        <w:rPr>
          <w:sz w:val="22"/>
        </w:rPr>
      </w:pPr>
      <w:r w:rsidRPr="00F41BFA">
        <w:rPr>
          <w:sz w:val="22"/>
          <w:lang w:eastAsia="en-US"/>
        </w:rPr>
        <w:t>A56: “</w:t>
      </w:r>
      <w:r w:rsidRPr="00F41BFA">
        <w:rPr>
          <w:i/>
          <w:iCs/>
          <w:sz w:val="22"/>
          <w:lang w:eastAsia="en-US"/>
        </w:rPr>
        <w:t>I think a new online resource that could help young people with chronic pain is a brilliant idea.</w:t>
      </w:r>
      <w:r w:rsidRPr="00F41BFA">
        <w:rPr>
          <w:sz w:val="22"/>
          <w:lang w:eastAsia="en-US"/>
        </w:rPr>
        <w:t>”</w:t>
      </w:r>
      <w:r w:rsidRPr="00F41BFA">
        <w:rPr>
          <w:sz w:val="22"/>
        </w:rPr>
        <w:t xml:space="preserve"> (Adolescent, 17 years, female)</w:t>
      </w:r>
    </w:p>
    <w:p w14:paraId="746963E9" w14:textId="553ADD9E" w:rsidR="00263CFD" w:rsidRPr="00F41BFA" w:rsidRDefault="00263CFD" w:rsidP="005743A9">
      <w:pPr>
        <w:rPr>
          <w:sz w:val="22"/>
        </w:rPr>
      </w:pPr>
      <w:r w:rsidRPr="00F41BFA">
        <w:rPr>
          <w:sz w:val="22"/>
        </w:rPr>
        <w:t>Two respondents touched on the notion that it would be a good idea to link to NHS services, however there were not enough comments made about this for ‘NHS l</w:t>
      </w:r>
      <w:r w:rsidR="00342F47" w:rsidRPr="00F41BFA">
        <w:rPr>
          <w:sz w:val="22"/>
        </w:rPr>
        <w:t>inking’ to be considered a sub-category</w:t>
      </w:r>
      <w:r w:rsidRPr="00F41BFA">
        <w:rPr>
          <w:sz w:val="22"/>
        </w:rPr>
        <w:t xml:space="preserve"> </w:t>
      </w:r>
      <w:r w:rsidR="005743A9" w:rsidRPr="00F41BFA">
        <w:rPr>
          <w:sz w:val="22"/>
        </w:rPr>
        <w:t>alone.</w:t>
      </w:r>
    </w:p>
    <w:p w14:paraId="3E260B86" w14:textId="4F434671" w:rsidR="00854F7D" w:rsidRPr="00F41BFA" w:rsidRDefault="00854F7D" w:rsidP="00036BF1">
      <w:pPr>
        <w:rPr>
          <w:sz w:val="22"/>
          <w:lang w:eastAsia="en-US"/>
        </w:rPr>
      </w:pPr>
      <w:r w:rsidRPr="00F41BFA">
        <w:rPr>
          <w:sz w:val="22"/>
          <w:lang w:eastAsia="en-US"/>
        </w:rPr>
        <w:t>There was also an element of excitement throughout these comments, indicated by use of superlative</w:t>
      </w:r>
      <w:r w:rsidR="00036BF1" w:rsidRPr="00F41BFA">
        <w:rPr>
          <w:sz w:val="22"/>
          <w:lang w:eastAsia="en-US"/>
        </w:rPr>
        <w:t>s</w:t>
      </w:r>
      <w:r w:rsidRPr="00F41BFA">
        <w:rPr>
          <w:sz w:val="22"/>
          <w:lang w:eastAsia="en-US"/>
        </w:rPr>
        <w:t xml:space="preserve"> (e.g. ‘amazing’, ‘fantastic’). A few of the adolescents used the word ‘cool’ to indicate excitement.</w:t>
      </w:r>
    </w:p>
    <w:p w14:paraId="26F838D0" w14:textId="59D4DF1A" w:rsidR="006A1D9C" w:rsidRPr="00F41BFA" w:rsidRDefault="0010745F" w:rsidP="006A1D9C">
      <w:pPr>
        <w:pStyle w:val="Heading4"/>
        <w:rPr>
          <w:szCs w:val="22"/>
        </w:rPr>
      </w:pPr>
      <w:r w:rsidRPr="00F41BFA">
        <w:rPr>
          <w:szCs w:val="22"/>
        </w:rPr>
        <w:t>Category</w:t>
      </w:r>
      <w:r w:rsidR="00FA20B0" w:rsidRPr="00F41BFA">
        <w:rPr>
          <w:szCs w:val="22"/>
        </w:rPr>
        <w:t xml:space="preserve"> 2: </w:t>
      </w:r>
      <w:r w:rsidR="006A1D9C" w:rsidRPr="00F41BFA">
        <w:rPr>
          <w:szCs w:val="22"/>
        </w:rPr>
        <w:t>He</w:t>
      </w:r>
      <w:r w:rsidR="00FA20B0" w:rsidRPr="00F41BFA">
        <w:rPr>
          <w:szCs w:val="22"/>
        </w:rPr>
        <w:t>lpful</w:t>
      </w:r>
    </w:p>
    <w:p w14:paraId="2BA2E4A0" w14:textId="11D2DDAF" w:rsidR="0063286E" w:rsidRPr="00F41BFA" w:rsidRDefault="00F01151" w:rsidP="00AF333F">
      <w:pPr>
        <w:rPr>
          <w:sz w:val="22"/>
          <w:lang w:eastAsia="en-US"/>
        </w:rPr>
      </w:pPr>
      <w:r w:rsidRPr="00F41BFA">
        <w:rPr>
          <w:sz w:val="22"/>
          <w:lang w:eastAsia="en-US"/>
        </w:rPr>
        <w:t>Thirty-five responses were classified under</w:t>
      </w:r>
      <w:r w:rsidR="00541CF0" w:rsidRPr="00F41BFA">
        <w:rPr>
          <w:sz w:val="22"/>
          <w:lang w:eastAsia="en-US"/>
        </w:rPr>
        <w:t xml:space="preserve"> ‘</w:t>
      </w:r>
      <w:r w:rsidR="00653D0A" w:rsidRPr="00F41BFA">
        <w:rPr>
          <w:sz w:val="22"/>
          <w:lang w:eastAsia="en-US"/>
        </w:rPr>
        <w:t>helpful</w:t>
      </w:r>
      <w:r w:rsidR="00C46CCC" w:rsidRPr="00F41BFA">
        <w:rPr>
          <w:sz w:val="22"/>
          <w:lang w:eastAsia="en-US"/>
        </w:rPr>
        <w:t>’</w:t>
      </w:r>
      <w:r w:rsidR="00653D0A" w:rsidRPr="00F41BFA">
        <w:rPr>
          <w:sz w:val="22"/>
          <w:lang w:eastAsia="en-US"/>
        </w:rPr>
        <w:t>. This included synonyms of help</w:t>
      </w:r>
      <w:r w:rsidR="00036BF1" w:rsidRPr="00F41BFA">
        <w:rPr>
          <w:sz w:val="22"/>
          <w:lang w:eastAsia="en-US"/>
        </w:rPr>
        <w:t>ful; the other key word</w:t>
      </w:r>
      <w:r w:rsidR="00653D0A" w:rsidRPr="00F41BFA">
        <w:rPr>
          <w:sz w:val="22"/>
          <w:lang w:eastAsia="en-US"/>
        </w:rPr>
        <w:t xml:space="preserve"> used was ‘useful’</w:t>
      </w:r>
      <w:r w:rsidR="009E3E4A" w:rsidRPr="00F41BFA">
        <w:rPr>
          <w:sz w:val="22"/>
          <w:lang w:eastAsia="en-US"/>
        </w:rPr>
        <w:t xml:space="preserve">. </w:t>
      </w:r>
      <w:r w:rsidR="00EF131B" w:rsidRPr="00F41BFA">
        <w:rPr>
          <w:sz w:val="22"/>
          <w:lang w:eastAsia="en-US"/>
        </w:rPr>
        <w:t xml:space="preserve">An example is </w:t>
      </w:r>
      <w:r w:rsidR="009E3E4A" w:rsidRPr="00F41BFA">
        <w:rPr>
          <w:sz w:val="22"/>
          <w:lang w:eastAsia="en-US"/>
        </w:rPr>
        <w:t xml:space="preserve">quoted below. </w:t>
      </w:r>
      <w:r w:rsidR="007C6586" w:rsidRPr="00F41BFA">
        <w:rPr>
          <w:sz w:val="22"/>
          <w:lang w:eastAsia="en-US"/>
        </w:rPr>
        <w:t>S</w:t>
      </w:r>
      <w:r w:rsidR="00143DA5" w:rsidRPr="00F41BFA">
        <w:rPr>
          <w:sz w:val="22"/>
          <w:lang w:eastAsia="en-US"/>
        </w:rPr>
        <w:t>ome</w:t>
      </w:r>
      <w:r w:rsidR="007C6586" w:rsidRPr="00F41BFA">
        <w:rPr>
          <w:sz w:val="22"/>
          <w:lang w:eastAsia="en-US"/>
        </w:rPr>
        <w:t xml:space="preserve"> comments eluded</w:t>
      </w:r>
      <w:r w:rsidR="00143DA5" w:rsidRPr="00F41BFA">
        <w:rPr>
          <w:sz w:val="22"/>
          <w:lang w:eastAsia="en-US"/>
        </w:rPr>
        <w:t xml:space="preserve"> that adolescents would try anything, rather than showing enthusiasm s</w:t>
      </w:r>
      <w:r w:rsidR="00036BF1" w:rsidRPr="00F41BFA">
        <w:rPr>
          <w:sz w:val="22"/>
          <w:lang w:eastAsia="en-US"/>
        </w:rPr>
        <w:t>pecifically towards a new</w:t>
      </w:r>
      <w:r w:rsidR="00143DA5" w:rsidRPr="00F41BFA">
        <w:rPr>
          <w:sz w:val="22"/>
          <w:lang w:eastAsia="en-US"/>
        </w:rPr>
        <w:t xml:space="preserve"> resource</w:t>
      </w:r>
      <w:r w:rsidR="009E3E4A" w:rsidRPr="00F41BFA">
        <w:rPr>
          <w:sz w:val="22"/>
          <w:lang w:eastAsia="en-US"/>
        </w:rPr>
        <w:t xml:space="preserve"> (see A41)</w:t>
      </w:r>
      <w:r w:rsidR="00143DA5" w:rsidRPr="00F41BFA">
        <w:rPr>
          <w:sz w:val="22"/>
          <w:lang w:eastAsia="en-US"/>
        </w:rPr>
        <w:t xml:space="preserve">. </w:t>
      </w:r>
      <w:r w:rsidR="00517B1E" w:rsidRPr="00F41BFA">
        <w:rPr>
          <w:sz w:val="22"/>
          <w:lang w:eastAsia="en-US"/>
        </w:rPr>
        <w:t>O</w:t>
      </w:r>
      <w:r w:rsidR="00143DA5" w:rsidRPr="00F41BFA">
        <w:rPr>
          <w:sz w:val="22"/>
          <w:lang w:eastAsia="en-US"/>
        </w:rPr>
        <w:t>verall</w:t>
      </w:r>
      <w:r w:rsidR="00517B1E" w:rsidRPr="00F41BFA">
        <w:rPr>
          <w:sz w:val="22"/>
          <w:lang w:eastAsia="en-US"/>
        </w:rPr>
        <w:t>,</w:t>
      </w:r>
      <w:r w:rsidR="00143DA5" w:rsidRPr="00F41BFA">
        <w:rPr>
          <w:sz w:val="22"/>
          <w:lang w:eastAsia="en-US"/>
        </w:rPr>
        <w:t xml:space="preserve"> the </w:t>
      </w:r>
      <w:r w:rsidR="009E3E4A" w:rsidRPr="00F41BFA">
        <w:rPr>
          <w:sz w:val="22"/>
          <w:lang w:eastAsia="en-US"/>
        </w:rPr>
        <w:t>comments were positive</w:t>
      </w:r>
      <w:r w:rsidR="005B602E" w:rsidRPr="00F41BFA">
        <w:rPr>
          <w:sz w:val="22"/>
          <w:lang w:eastAsia="en-US"/>
        </w:rPr>
        <w:t>.</w:t>
      </w:r>
      <w:r w:rsidR="00DE6CA8" w:rsidRPr="00F41BFA">
        <w:rPr>
          <w:sz w:val="22"/>
          <w:lang w:eastAsia="en-US"/>
        </w:rPr>
        <w:t xml:space="preserve"> </w:t>
      </w:r>
    </w:p>
    <w:p w14:paraId="64E7FFFA" w14:textId="7ED98143" w:rsidR="0063286E" w:rsidRPr="00F41BFA" w:rsidRDefault="0063286E" w:rsidP="00D95B3B">
      <w:pPr>
        <w:rPr>
          <w:sz w:val="22"/>
          <w:lang w:eastAsia="en-US"/>
        </w:rPr>
      </w:pPr>
      <w:r w:rsidRPr="00F41BFA">
        <w:rPr>
          <w:sz w:val="22"/>
          <w:lang w:eastAsia="en-US"/>
        </w:rPr>
        <w:t>A45: “</w:t>
      </w:r>
      <w:r w:rsidRPr="00F41BFA">
        <w:rPr>
          <w:i/>
          <w:iCs/>
          <w:sz w:val="22"/>
          <w:lang w:eastAsia="en-US"/>
        </w:rPr>
        <w:t>I think it’d be very useful as finding out how to deal with chronic pain is very difficult.</w:t>
      </w:r>
      <w:r w:rsidRPr="00F41BFA">
        <w:rPr>
          <w:sz w:val="22"/>
          <w:lang w:eastAsia="en-US"/>
        </w:rPr>
        <w:t xml:space="preserve">” </w:t>
      </w:r>
      <w:r w:rsidRPr="00F41BFA">
        <w:rPr>
          <w:sz w:val="22"/>
        </w:rPr>
        <w:t>(Adolescent, 18 years, female)</w:t>
      </w:r>
    </w:p>
    <w:p w14:paraId="0EB122F0" w14:textId="19790186" w:rsidR="009E3E4A" w:rsidRPr="00F41BFA" w:rsidRDefault="009E3E4A" w:rsidP="00D95B3B">
      <w:pPr>
        <w:rPr>
          <w:sz w:val="22"/>
          <w:lang w:eastAsia="en-US"/>
        </w:rPr>
      </w:pPr>
      <w:r w:rsidRPr="00F41BFA">
        <w:rPr>
          <w:sz w:val="22"/>
          <w:lang w:eastAsia="en-US"/>
        </w:rPr>
        <w:t>A41: “</w:t>
      </w:r>
      <w:r w:rsidRPr="00F41BFA">
        <w:rPr>
          <w:i/>
          <w:iCs/>
          <w:sz w:val="22"/>
          <w:lang w:eastAsia="en-US"/>
        </w:rPr>
        <w:t>Anything to help even a few people.</w:t>
      </w:r>
      <w:r w:rsidRPr="00F41BFA">
        <w:rPr>
          <w:sz w:val="22"/>
          <w:lang w:eastAsia="en-US"/>
        </w:rPr>
        <w:t>” (Adolescent, 17 years, female)</w:t>
      </w:r>
      <w:r w:rsidR="007572E2" w:rsidRPr="00F41BFA">
        <w:rPr>
          <w:sz w:val="22"/>
          <w:lang w:eastAsia="en-US"/>
        </w:rPr>
        <w:t>.</w:t>
      </w:r>
    </w:p>
    <w:p w14:paraId="4FE4B86B" w14:textId="251E2B3D" w:rsidR="00D24640" w:rsidRPr="00F41BFA" w:rsidRDefault="0010745F" w:rsidP="00D24640">
      <w:pPr>
        <w:pStyle w:val="Heading5"/>
        <w:rPr>
          <w:szCs w:val="22"/>
        </w:rPr>
      </w:pPr>
      <w:r w:rsidRPr="00F41BFA">
        <w:rPr>
          <w:szCs w:val="22"/>
        </w:rPr>
        <w:lastRenderedPageBreak/>
        <w:t>Sub-category: Improving</w:t>
      </w:r>
      <w:r w:rsidR="00D24640" w:rsidRPr="00F41BFA">
        <w:rPr>
          <w:szCs w:val="22"/>
        </w:rPr>
        <w:t xml:space="preserve"> accessibility</w:t>
      </w:r>
    </w:p>
    <w:p w14:paraId="5851E7D8" w14:textId="0FA73956" w:rsidR="00AB3661" w:rsidRPr="00F41BFA" w:rsidRDefault="00AB3661" w:rsidP="0010745F">
      <w:pPr>
        <w:rPr>
          <w:sz w:val="22"/>
          <w:lang w:eastAsia="en-US"/>
        </w:rPr>
      </w:pPr>
      <w:r w:rsidRPr="00F41BFA">
        <w:rPr>
          <w:sz w:val="22"/>
          <w:lang w:eastAsia="en-US"/>
        </w:rPr>
        <w:t>This sub-</w:t>
      </w:r>
      <w:r w:rsidR="0010745F" w:rsidRPr="00F41BFA">
        <w:rPr>
          <w:sz w:val="22"/>
          <w:lang w:eastAsia="en-US"/>
        </w:rPr>
        <w:t xml:space="preserve">category </w:t>
      </w:r>
      <w:r w:rsidRPr="00F41BFA">
        <w:rPr>
          <w:sz w:val="22"/>
          <w:lang w:eastAsia="en-US"/>
        </w:rPr>
        <w:t xml:space="preserve">gave a </w:t>
      </w:r>
      <w:r w:rsidR="00036BF1" w:rsidRPr="00F41BFA">
        <w:rPr>
          <w:sz w:val="22"/>
          <w:lang w:eastAsia="en-US"/>
        </w:rPr>
        <w:t xml:space="preserve">sense that </w:t>
      </w:r>
      <w:r w:rsidRPr="00F41BFA">
        <w:rPr>
          <w:sz w:val="22"/>
          <w:lang w:eastAsia="en-US"/>
        </w:rPr>
        <w:t xml:space="preserve">an online program would be helpful because it would create a way </w:t>
      </w:r>
      <w:r w:rsidR="002B3BD9" w:rsidRPr="00F41BFA">
        <w:rPr>
          <w:sz w:val="22"/>
          <w:lang w:eastAsia="en-US"/>
        </w:rPr>
        <w:t>for adolescents to access help independently</w:t>
      </w:r>
      <w:r w:rsidRPr="00F41BFA">
        <w:rPr>
          <w:sz w:val="22"/>
          <w:lang w:eastAsia="en-US"/>
        </w:rPr>
        <w:t>.</w:t>
      </w:r>
      <w:r w:rsidR="00607B5E" w:rsidRPr="00F41BFA">
        <w:rPr>
          <w:sz w:val="22"/>
          <w:lang w:eastAsia="en-US"/>
        </w:rPr>
        <w:t xml:space="preserve"> The majority of these comments were from parents. </w:t>
      </w:r>
    </w:p>
    <w:p w14:paraId="191BA859" w14:textId="7BA01DF6" w:rsidR="00AB3661" w:rsidRPr="00F41BFA" w:rsidRDefault="00AB3661" w:rsidP="00AB3661">
      <w:pPr>
        <w:rPr>
          <w:sz w:val="22"/>
          <w:lang w:eastAsia="en-US"/>
        </w:rPr>
      </w:pPr>
      <w:r w:rsidRPr="00F41BFA">
        <w:rPr>
          <w:sz w:val="22"/>
          <w:lang w:eastAsia="en-US"/>
        </w:rPr>
        <w:t xml:space="preserve">A23: </w:t>
      </w:r>
      <w:r w:rsidRPr="00F41BFA">
        <w:rPr>
          <w:i/>
          <w:iCs/>
          <w:sz w:val="22"/>
          <w:lang w:eastAsia="en-US"/>
        </w:rPr>
        <w:t>“I think it would help a lot of young people get the help they deserve</w:t>
      </w:r>
      <w:r w:rsidRPr="00F41BFA">
        <w:rPr>
          <w:sz w:val="22"/>
          <w:lang w:eastAsia="en-US"/>
        </w:rPr>
        <w:t>.”</w:t>
      </w:r>
      <w:r w:rsidR="00C2125E" w:rsidRPr="00F41BFA">
        <w:rPr>
          <w:sz w:val="22"/>
        </w:rPr>
        <w:t xml:space="preserve"> (Parent, 36 to 55 years, female)</w:t>
      </w:r>
    </w:p>
    <w:p w14:paraId="1F614B27" w14:textId="3968ECB6" w:rsidR="00AB3661" w:rsidRPr="00F41BFA" w:rsidRDefault="00AB3661" w:rsidP="00607B5E">
      <w:pPr>
        <w:rPr>
          <w:sz w:val="22"/>
          <w:lang w:eastAsia="en-US"/>
        </w:rPr>
      </w:pPr>
      <w:r w:rsidRPr="00F41BFA">
        <w:rPr>
          <w:sz w:val="22"/>
          <w:lang w:eastAsia="en-US"/>
        </w:rPr>
        <w:t xml:space="preserve">A104: “... </w:t>
      </w:r>
      <w:r w:rsidRPr="00F41BFA">
        <w:rPr>
          <w:i/>
          <w:iCs/>
          <w:sz w:val="22"/>
          <w:lang w:eastAsia="en-US"/>
        </w:rPr>
        <w:t>Ease of access from home. Not reliant on GP referral etc. - self ownership/ management.</w:t>
      </w:r>
      <w:r w:rsidRPr="00F41BFA">
        <w:rPr>
          <w:sz w:val="22"/>
          <w:lang w:eastAsia="en-US"/>
        </w:rPr>
        <w:t>”</w:t>
      </w:r>
      <w:r w:rsidR="00607B5E" w:rsidRPr="00F41BFA">
        <w:rPr>
          <w:sz w:val="22"/>
          <w:lang w:eastAsia="en-US"/>
        </w:rPr>
        <w:t xml:space="preserve"> </w:t>
      </w:r>
      <w:r w:rsidR="00607B5E" w:rsidRPr="00F41BFA">
        <w:rPr>
          <w:sz w:val="22"/>
        </w:rPr>
        <w:t>(Parent, 36 to 55 years, female)</w:t>
      </w:r>
    </w:p>
    <w:p w14:paraId="4BC4BD97" w14:textId="1096DF0E" w:rsidR="009E3E4A" w:rsidRPr="00F41BFA" w:rsidRDefault="00FA60E9" w:rsidP="00FA60E9">
      <w:pPr>
        <w:pStyle w:val="Heading5"/>
        <w:rPr>
          <w:szCs w:val="22"/>
        </w:rPr>
      </w:pPr>
      <w:r w:rsidRPr="00F41BFA">
        <w:rPr>
          <w:szCs w:val="22"/>
        </w:rPr>
        <w:t>Sub-category</w:t>
      </w:r>
      <w:r w:rsidR="00D24640" w:rsidRPr="00F41BFA">
        <w:rPr>
          <w:szCs w:val="22"/>
        </w:rPr>
        <w:t xml:space="preserve">: </w:t>
      </w:r>
      <w:r w:rsidRPr="00F41BFA">
        <w:rPr>
          <w:szCs w:val="22"/>
        </w:rPr>
        <w:t>Increasing others’ understanding</w:t>
      </w:r>
    </w:p>
    <w:p w14:paraId="7F50FBE7" w14:textId="3BA2AE9A" w:rsidR="007D5297" w:rsidRPr="00F41BFA" w:rsidRDefault="00EB591A" w:rsidP="00EE7ECA">
      <w:pPr>
        <w:rPr>
          <w:sz w:val="22"/>
          <w:lang w:eastAsia="en-US"/>
        </w:rPr>
      </w:pPr>
      <w:r w:rsidRPr="00F41BFA">
        <w:rPr>
          <w:sz w:val="22"/>
          <w:lang w:eastAsia="en-US"/>
        </w:rPr>
        <w:t>A few of the</w:t>
      </w:r>
      <w:r w:rsidR="007D5297" w:rsidRPr="00F41BFA">
        <w:rPr>
          <w:sz w:val="22"/>
          <w:lang w:eastAsia="en-US"/>
        </w:rPr>
        <w:t xml:space="preserve"> participants’ initial comments revealed a preference for something within a new resource that could help other people understand the </w:t>
      </w:r>
      <w:r w:rsidR="00EE7ECA" w:rsidRPr="00F41BFA">
        <w:rPr>
          <w:sz w:val="22"/>
          <w:lang w:eastAsia="en-US"/>
        </w:rPr>
        <w:t>chronic pain</w:t>
      </w:r>
      <w:r w:rsidR="007D5297" w:rsidRPr="00F41BFA">
        <w:rPr>
          <w:sz w:val="22"/>
          <w:lang w:eastAsia="en-US"/>
        </w:rPr>
        <w:t xml:space="preserve"> experience. This is exemplified in the below quote. </w:t>
      </w:r>
    </w:p>
    <w:p w14:paraId="3374F836" w14:textId="62B2E7D7" w:rsidR="007D5297" w:rsidRPr="00F41BFA" w:rsidRDefault="007D5297" w:rsidP="007D5297">
      <w:pPr>
        <w:rPr>
          <w:sz w:val="22"/>
          <w:lang w:eastAsia="en-US"/>
        </w:rPr>
      </w:pPr>
      <w:r w:rsidRPr="00F41BFA">
        <w:rPr>
          <w:sz w:val="22"/>
          <w:lang w:eastAsia="en-US"/>
        </w:rPr>
        <w:t>A10: “</w:t>
      </w:r>
      <w:r w:rsidRPr="00F41BFA">
        <w:rPr>
          <w:i/>
          <w:iCs/>
          <w:sz w:val="22"/>
          <w:lang w:eastAsia="en-US"/>
        </w:rPr>
        <w:t>Could be useful about helping those without chronic pain to understand</w:t>
      </w:r>
      <w:r w:rsidRPr="00F41BFA">
        <w:rPr>
          <w:sz w:val="22"/>
          <w:lang w:eastAsia="en-US"/>
        </w:rPr>
        <w:t>.”</w:t>
      </w:r>
      <w:r w:rsidRPr="00F41BFA">
        <w:rPr>
          <w:sz w:val="22"/>
        </w:rPr>
        <w:t xml:space="preserve"> (Adolescent, 18 years, female)</w:t>
      </w:r>
    </w:p>
    <w:p w14:paraId="1C36C95F" w14:textId="1B024F7A" w:rsidR="006A1D9C" w:rsidRPr="00F41BFA" w:rsidRDefault="006908FE" w:rsidP="006A1D9C">
      <w:pPr>
        <w:pStyle w:val="Heading4"/>
        <w:rPr>
          <w:szCs w:val="22"/>
        </w:rPr>
      </w:pPr>
      <w:r w:rsidRPr="00F41BFA">
        <w:rPr>
          <w:szCs w:val="22"/>
        </w:rPr>
        <w:t>Category</w:t>
      </w:r>
      <w:r w:rsidR="006A1D9C" w:rsidRPr="00F41BFA">
        <w:rPr>
          <w:szCs w:val="22"/>
        </w:rPr>
        <w:t xml:space="preserve"> 3: Adolescent-specific</w:t>
      </w:r>
    </w:p>
    <w:p w14:paraId="0D9E77F1" w14:textId="59A0CB40" w:rsidR="00E67AD2" w:rsidRPr="00F41BFA" w:rsidRDefault="00E67AD2" w:rsidP="002B3BD9">
      <w:pPr>
        <w:rPr>
          <w:sz w:val="22"/>
          <w:lang w:eastAsia="en-US"/>
        </w:rPr>
      </w:pPr>
      <w:r w:rsidRPr="00F41BFA">
        <w:rPr>
          <w:sz w:val="22"/>
          <w:lang w:eastAsia="en-US"/>
        </w:rPr>
        <w:t>The need for an age-specific resource for ad</w:t>
      </w:r>
      <w:r w:rsidR="002B3BD9" w:rsidRPr="00F41BFA">
        <w:rPr>
          <w:sz w:val="22"/>
          <w:lang w:eastAsia="en-US"/>
        </w:rPr>
        <w:t xml:space="preserve">olescents came through strongly. </w:t>
      </w:r>
      <w:r w:rsidR="009F7CFB" w:rsidRPr="00F41BFA">
        <w:rPr>
          <w:sz w:val="22"/>
          <w:lang w:eastAsia="en-US"/>
        </w:rPr>
        <w:t xml:space="preserve">This </w:t>
      </w:r>
      <w:r w:rsidR="006908FE" w:rsidRPr="00F41BFA">
        <w:rPr>
          <w:sz w:val="22"/>
          <w:lang w:eastAsia="en-US"/>
        </w:rPr>
        <w:t>category</w:t>
      </w:r>
      <w:r w:rsidR="009F7CFB" w:rsidRPr="00F41BFA">
        <w:rPr>
          <w:sz w:val="22"/>
          <w:lang w:eastAsia="en-US"/>
        </w:rPr>
        <w:t xml:space="preserve"> </w:t>
      </w:r>
      <w:r w:rsidR="006276EA" w:rsidRPr="00F41BFA">
        <w:rPr>
          <w:sz w:val="22"/>
          <w:lang w:eastAsia="en-US"/>
        </w:rPr>
        <w:t>was</w:t>
      </w:r>
      <w:r w:rsidR="009F7CFB" w:rsidRPr="00F41BFA">
        <w:rPr>
          <w:sz w:val="22"/>
          <w:lang w:eastAsia="en-US"/>
        </w:rPr>
        <w:t xml:space="preserve"> exemplified </w:t>
      </w:r>
      <w:r w:rsidR="00F01151" w:rsidRPr="00F41BFA">
        <w:rPr>
          <w:sz w:val="22"/>
          <w:lang w:eastAsia="en-US"/>
        </w:rPr>
        <w:t>well by one</w:t>
      </w:r>
      <w:r w:rsidR="006276EA" w:rsidRPr="00F41BFA">
        <w:rPr>
          <w:sz w:val="22"/>
          <w:lang w:eastAsia="en-US"/>
        </w:rPr>
        <w:t xml:space="preserve"> of the adolescent participants</w:t>
      </w:r>
      <w:r w:rsidR="009F7CFB" w:rsidRPr="00F41BFA">
        <w:rPr>
          <w:sz w:val="22"/>
          <w:lang w:eastAsia="en-US"/>
        </w:rPr>
        <w:t>.</w:t>
      </w:r>
    </w:p>
    <w:p w14:paraId="05B16B0A" w14:textId="2F4E7181" w:rsidR="00E67AD2" w:rsidRPr="00F41BFA" w:rsidRDefault="00E67AD2" w:rsidP="00E67AD2">
      <w:pPr>
        <w:rPr>
          <w:sz w:val="22"/>
          <w:lang w:eastAsia="en-US"/>
        </w:rPr>
      </w:pPr>
      <w:r w:rsidRPr="00F41BFA">
        <w:rPr>
          <w:sz w:val="22"/>
          <w:lang w:eastAsia="en-US"/>
        </w:rPr>
        <w:t>A33: “</w:t>
      </w:r>
      <w:r w:rsidRPr="00F41BFA">
        <w:rPr>
          <w:i/>
          <w:iCs/>
          <w:sz w:val="22"/>
          <w:lang w:eastAsia="en-US"/>
        </w:rPr>
        <w:t>It would be fantastic as there are very little resources for people my age in my area.</w:t>
      </w:r>
      <w:r w:rsidRPr="00F41BFA">
        <w:rPr>
          <w:sz w:val="22"/>
          <w:lang w:eastAsia="en-US"/>
        </w:rPr>
        <w:t>” (Adolescent, 17 years, female)</w:t>
      </w:r>
    </w:p>
    <w:p w14:paraId="19C99CB4" w14:textId="601E72AB" w:rsidR="006276EA" w:rsidRPr="00F41BFA" w:rsidRDefault="006276EA" w:rsidP="003E1E6E">
      <w:pPr>
        <w:pStyle w:val="Heading5"/>
        <w:rPr>
          <w:szCs w:val="22"/>
        </w:rPr>
      </w:pPr>
      <w:r w:rsidRPr="00F41BFA">
        <w:rPr>
          <w:szCs w:val="22"/>
        </w:rPr>
        <w:t>Sub-</w:t>
      </w:r>
      <w:r w:rsidR="006908FE" w:rsidRPr="00F41BFA">
        <w:rPr>
          <w:szCs w:val="22"/>
        </w:rPr>
        <w:t>category</w:t>
      </w:r>
      <w:r w:rsidRPr="00F41BFA">
        <w:rPr>
          <w:szCs w:val="22"/>
        </w:rPr>
        <w:t xml:space="preserve">: </w:t>
      </w:r>
      <w:r w:rsidR="003E1E6E" w:rsidRPr="00F41BFA">
        <w:rPr>
          <w:szCs w:val="22"/>
        </w:rPr>
        <w:t>Non-patronising</w:t>
      </w:r>
    </w:p>
    <w:p w14:paraId="77B43382" w14:textId="567F2140" w:rsidR="006276EA" w:rsidRPr="00F41BFA" w:rsidRDefault="00036BF1" w:rsidP="00036BF1">
      <w:pPr>
        <w:rPr>
          <w:sz w:val="22"/>
          <w:lang w:eastAsia="en-US"/>
        </w:rPr>
      </w:pPr>
      <w:r w:rsidRPr="00F41BFA">
        <w:rPr>
          <w:sz w:val="22"/>
          <w:lang w:eastAsia="en-US"/>
        </w:rPr>
        <w:t>Within the adolescent</w:t>
      </w:r>
      <w:r w:rsidR="006276EA" w:rsidRPr="00F41BFA">
        <w:rPr>
          <w:sz w:val="22"/>
          <w:lang w:eastAsia="en-US"/>
        </w:rPr>
        <w:t xml:space="preserve">-specific </w:t>
      </w:r>
      <w:r w:rsidR="006908FE" w:rsidRPr="00F41BFA">
        <w:rPr>
          <w:sz w:val="22"/>
          <w:lang w:eastAsia="en-US"/>
        </w:rPr>
        <w:t>category</w:t>
      </w:r>
      <w:r w:rsidR="006276EA" w:rsidRPr="00F41BFA">
        <w:rPr>
          <w:sz w:val="22"/>
          <w:lang w:eastAsia="en-US"/>
        </w:rPr>
        <w:t xml:space="preserve">, </w:t>
      </w:r>
      <w:r w:rsidR="00D63477" w:rsidRPr="00F41BFA">
        <w:rPr>
          <w:sz w:val="22"/>
          <w:lang w:eastAsia="en-US"/>
        </w:rPr>
        <w:t>a few comments</w:t>
      </w:r>
      <w:r w:rsidR="006276EA" w:rsidRPr="00F41BFA">
        <w:rPr>
          <w:sz w:val="22"/>
          <w:lang w:eastAsia="en-US"/>
        </w:rPr>
        <w:t xml:space="preserve"> were made about ensuring a new program is not patronising</w:t>
      </w:r>
      <w:r w:rsidR="005A0347" w:rsidRPr="00F41BFA">
        <w:rPr>
          <w:sz w:val="22"/>
          <w:lang w:eastAsia="en-US"/>
        </w:rPr>
        <w:t xml:space="preserve">. One participant highlighted whether an intervention is patronising or not </w:t>
      </w:r>
      <w:r w:rsidRPr="00F41BFA">
        <w:rPr>
          <w:sz w:val="22"/>
          <w:lang w:eastAsia="en-US"/>
        </w:rPr>
        <w:t>depends on</w:t>
      </w:r>
      <w:r w:rsidR="005A0347" w:rsidRPr="00F41BFA">
        <w:rPr>
          <w:sz w:val="22"/>
          <w:lang w:eastAsia="en-US"/>
        </w:rPr>
        <w:t xml:space="preserve"> the group it is targeting. </w:t>
      </w:r>
    </w:p>
    <w:p w14:paraId="0D653A28" w14:textId="51A49DBB" w:rsidR="005A0347" w:rsidRPr="00F41BFA" w:rsidRDefault="005A0347" w:rsidP="005A0347">
      <w:pPr>
        <w:rPr>
          <w:sz w:val="22"/>
          <w:lang w:eastAsia="en-US"/>
        </w:rPr>
      </w:pPr>
      <w:r w:rsidRPr="00F41BFA">
        <w:rPr>
          <w:sz w:val="22"/>
          <w:lang w:eastAsia="en-US"/>
        </w:rPr>
        <w:lastRenderedPageBreak/>
        <w:t>A64: “</w:t>
      </w:r>
      <w:r w:rsidRPr="00F41BFA">
        <w:rPr>
          <w:i/>
          <w:iCs/>
          <w:sz w:val="22"/>
          <w:lang w:eastAsia="en-US"/>
        </w:rPr>
        <w:t>It could be good but only if it is targeted appropriately e.g. not patronising</w:t>
      </w:r>
      <w:r w:rsidRPr="00F41BFA">
        <w:rPr>
          <w:sz w:val="22"/>
          <w:lang w:eastAsia="en-US"/>
        </w:rPr>
        <w:t>.” (Adolescent, 16 years, female)</w:t>
      </w:r>
    </w:p>
    <w:p w14:paraId="69B061BC" w14:textId="4404D60C" w:rsidR="00D63477" w:rsidRPr="00F41BFA" w:rsidRDefault="00D63477" w:rsidP="003F2C1A">
      <w:pPr>
        <w:rPr>
          <w:sz w:val="22"/>
          <w:lang w:eastAsia="en-US"/>
        </w:rPr>
      </w:pPr>
      <w:r w:rsidRPr="00F41BFA">
        <w:rPr>
          <w:sz w:val="22"/>
          <w:lang w:eastAsia="en-US"/>
        </w:rPr>
        <w:t>A42:</w:t>
      </w:r>
      <w:r w:rsidRPr="00F41BFA">
        <w:rPr>
          <w:sz w:val="22"/>
        </w:rPr>
        <w:t xml:space="preserve"> </w:t>
      </w:r>
      <w:r w:rsidR="003F2C1A" w:rsidRPr="00F41BFA">
        <w:rPr>
          <w:sz w:val="22"/>
        </w:rPr>
        <w:t>“</w:t>
      </w:r>
      <w:r w:rsidRPr="00F41BFA">
        <w:rPr>
          <w:i/>
          <w:iCs/>
          <w:sz w:val="22"/>
          <w:lang w:eastAsia="en-US"/>
        </w:rPr>
        <w:t>It can come across offensive because people with chronic pain have tried a lot.</w:t>
      </w:r>
      <w:r w:rsidRPr="00F41BFA">
        <w:rPr>
          <w:sz w:val="22"/>
          <w:lang w:eastAsia="en-US"/>
        </w:rPr>
        <w:t>” (Adolescent, 17 years, female)</w:t>
      </w:r>
    </w:p>
    <w:p w14:paraId="78BA3527" w14:textId="5EFCD704" w:rsidR="006276EA" w:rsidRPr="00F41BFA" w:rsidRDefault="006276EA" w:rsidP="00646019">
      <w:pPr>
        <w:pStyle w:val="Heading5"/>
        <w:rPr>
          <w:szCs w:val="22"/>
        </w:rPr>
      </w:pPr>
      <w:r w:rsidRPr="00F41BFA">
        <w:rPr>
          <w:szCs w:val="22"/>
        </w:rPr>
        <w:t>Sub-</w:t>
      </w:r>
      <w:r w:rsidR="006908FE" w:rsidRPr="00F41BFA">
        <w:rPr>
          <w:szCs w:val="22"/>
        </w:rPr>
        <w:t>category</w:t>
      </w:r>
      <w:r w:rsidRPr="00F41BFA">
        <w:rPr>
          <w:szCs w:val="22"/>
        </w:rPr>
        <w:t xml:space="preserve">: </w:t>
      </w:r>
      <w:r w:rsidR="00646019" w:rsidRPr="00F41BFA">
        <w:rPr>
          <w:szCs w:val="22"/>
        </w:rPr>
        <w:t>Connectedness</w:t>
      </w:r>
    </w:p>
    <w:p w14:paraId="3E524EE3" w14:textId="5D63D361" w:rsidR="009929C4" w:rsidRPr="00F41BFA" w:rsidRDefault="00645601" w:rsidP="00036BF1">
      <w:pPr>
        <w:rPr>
          <w:sz w:val="22"/>
          <w:lang w:eastAsia="en-US"/>
        </w:rPr>
      </w:pPr>
      <w:r w:rsidRPr="00F41BFA">
        <w:rPr>
          <w:sz w:val="22"/>
          <w:lang w:eastAsia="en-US"/>
        </w:rPr>
        <w:t>Under connectedness, there were comments about the need for something to h</w:t>
      </w:r>
      <w:r w:rsidR="00906FA8" w:rsidRPr="00F41BFA">
        <w:rPr>
          <w:sz w:val="22"/>
          <w:lang w:eastAsia="en-US"/>
        </w:rPr>
        <w:t xml:space="preserve">elp adolescents feel less alone, </w:t>
      </w:r>
      <w:r w:rsidRPr="00F41BFA">
        <w:rPr>
          <w:sz w:val="22"/>
          <w:lang w:eastAsia="en-US"/>
        </w:rPr>
        <w:t>and about generally connecting with other</w:t>
      </w:r>
      <w:r w:rsidR="00EC5431" w:rsidRPr="00F41BFA">
        <w:rPr>
          <w:sz w:val="22"/>
          <w:lang w:eastAsia="en-US"/>
        </w:rPr>
        <w:t xml:space="preserve"> adolescents </w:t>
      </w:r>
      <w:r w:rsidRPr="00F41BFA">
        <w:rPr>
          <w:sz w:val="22"/>
          <w:lang w:eastAsia="en-US"/>
        </w:rPr>
        <w:t>who are going through a similar experience.</w:t>
      </w:r>
      <w:r w:rsidR="00690983" w:rsidRPr="00F41BFA">
        <w:rPr>
          <w:sz w:val="22"/>
          <w:lang w:eastAsia="en-US"/>
        </w:rPr>
        <w:t xml:space="preserve"> This could be labelled as peer support; however, there was a clear emphasis on knowing people are there</w:t>
      </w:r>
      <w:r w:rsidR="00CE3C06" w:rsidRPr="00F41BFA">
        <w:rPr>
          <w:sz w:val="22"/>
          <w:lang w:eastAsia="en-US"/>
        </w:rPr>
        <w:t xml:space="preserve"> empathetically</w:t>
      </w:r>
      <w:r w:rsidR="00690983" w:rsidRPr="00F41BFA">
        <w:rPr>
          <w:sz w:val="22"/>
          <w:lang w:eastAsia="en-US"/>
        </w:rPr>
        <w:t xml:space="preserve">, rather than seeking </w:t>
      </w:r>
      <w:r w:rsidR="00CE3C06" w:rsidRPr="00F41BFA">
        <w:rPr>
          <w:sz w:val="22"/>
          <w:lang w:eastAsia="en-US"/>
        </w:rPr>
        <w:t>advice</w:t>
      </w:r>
      <w:r w:rsidR="00690983" w:rsidRPr="00F41BFA">
        <w:rPr>
          <w:sz w:val="22"/>
          <w:lang w:eastAsia="en-US"/>
        </w:rPr>
        <w:t xml:space="preserve">. </w:t>
      </w:r>
      <w:r w:rsidR="00D3581E" w:rsidRPr="00F41BFA">
        <w:rPr>
          <w:sz w:val="22"/>
          <w:lang w:eastAsia="en-US"/>
        </w:rPr>
        <w:t>There were additionally a couple of comments made on social media integra</w:t>
      </w:r>
      <w:r w:rsidR="00646019" w:rsidRPr="00F41BFA">
        <w:rPr>
          <w:sz w:val="22"/>
          <w:lang w:eastAsia="en-US"/>
        </w:rPr>
        <w:t xml:space="preserve">tion as </w:t>
      </w:r>
      <w:r w:rsidRPr="00F41BFA">
        <w:rPr>
          <w:sz w:val="22"/>
          <w:lang w:eastAsia="en-US"/>
        </w:rPr>
        <w:t xml:space="preserve">a way of </w:t>
      </w:r>
      <w:r w:rsidR="00646019" w:rsidRPr="00F41BFA">
        <w:rPr>
          <w:sz w:val="22"/>
          <w:lang w:eastAsia="en-US"/>
        </w:rPr>
        <w:t>establishing connections</w:t>
      </w:r>
      <w:r w:rsidR="00FE1700" w:rsidRPr="00F41BFA">
        <w:rPr>
          <w:sz w:val="22"/>
          <w:lang w:eastAsia="en-US"/>
        </w:rPr>
        <w:t xml:space="preserve"> (see example quote A46)</w:t>
      </w:r>
      <w:r w:rsidR="00646019" w:rsidRPr="00F41BFA">
        <w:rPr>
          <w:sz w:val="22"/>
          <w:lang w:eastAsia="en-US"/>
        </w:rPr>
        <w:t>.</w:t>
      </w:r>
    </w:p>
    <w:p w14:paraId="2ED79608" w14:textId="2CAAD974" w:rsidR="00B352A1" w:rsidRPr="00F41BFA" w:rsidRDefault="00B352A1" w:rsidP="00B352A1">
      <w:pPr>
        <w:rPr>
          <w:sz w:val="22"/>
          <w:lang w:eastAsia="en-US"/>
        </w:rPr>
      </w:pPr>
      <w:r w:rsidRPr="00F41BFA">
        <w:rPr>
          <w:sz w:val="22"/>
          <w:lang w:eastAsia="en-US"/>
        </w:rPr>
        <w:t xml:space="preserve">A81: “... </w:t>
      </w:r>
      <w:r w:rsidRPr="00F41BFA">
        <w:rPr>
          <w:i/>
          <w:iCs/>
          <w:sz w:val="22"/>
          <w:lang w:eastAsia="en-US"/>
        </w:rPr>
        <w:t>a good idea so that they can compare and make friends with others who understand.</w:t>
      </w:r>
      <w:r w:rsidRPr="00F41BFA">
        <w:rPr>
          <w:sz w:val="22"/>
          <w:lang w:eastAsia="en-US"/>
        </w:rPr>
        <w:t>”</w:t>
      </w:r>
      <w:r w:rsidR="00C33054" w:rsidRPr="00F41BFA">
        <w:rPr>
          <w:sz w:val="22"/>
        </w:rPr>
        <w:t xml:space="preserve"> (Parent, 36 to 55 years, female)</w:t>
      </w:r>
    </w:p>
    <w:p w14:paraId="4A5AA34B" w14:textId="360229D3" w:rsidR="00BC64F9" w:rsidRPr="00F41BFA" w:rsidRDefault="00BC64F9" w:rsidP="00BC64F9">
      <w:pPr>
        <w:rPr>
          <w:sz w:val="22"/>
          <w:lang w:eastAsia="en-US"/>
        </w:rPr>
      </w:pPr>
      <w:r w:rsidRPr="00F41BFA">
        <w:rPr>
          <w:sz w:val="22"/>
          <w:lang w:eastAsia="en-US"/>
        </w:rPr>
        <w:t>A46: “</w:t>
      </w:r>
      <w:r w:rsidRPr="00F41BFA">
        <w:rPr>
          <w:i/>
          <w:iCs/>
          <w:sz w:val="22"/>
          <w:lang w:eastAsia="en-US"/>
        </w:rPr>
        <w:t>It would be beneficial; using social media platforms would be good for that.</w:t>
      </w:r>
      <w:r w:rsidRPr="00F41BFA">
        <w:rPr>
          <w:sz w:val="22"/>
          <w:lang w:eastAsia="en-US"/>
        </w:rPr>
        <w:t>”</w:t>
      </w:r>
      <w:r w:rsidR="00C36AC0" w:rsidRPr="00F41BFA">
        <w:rPr>
          <w:sz w:val="22"/>
          <w:lang w:eastAsia="en-US"/>
        </w:rPr>
        <w:t xml:space="preserve"> (Adolescent, 16 years, female)</w:t>
      </w:r>
    </w:p>
    <w:p w14:paraId="662B211D" w14:textId="2293D578" w:rsidR="006A1D9C" w:rsidRPr="00F41BFA" w:rsidRDefault="006908FE" w:rsidP="001769F1">
      <w:pPr>
        <w:pStyle w:val="Heading4"/>
        <w:rPr>
          <w:szCs w:val="22"/>
        </w:rPr>
      </w:pPr>
      <w:r w:rsidRPr="00F41BFA">
        <w:rPr>
          <w:szCs w:val="22"/>
        </w:rPr>
        <w:t>Category</w:t>
      </w:r>
      <w:r w:rsidR="001769F1" w:rsidRPr="00F41BFA">
        <w:rPr>
          <w:szCs w:val="22"/>
        </w:rPr>
        <w:t xml:space="preserve"> 4: Concerns</w:t>
      </w:r>
    </w:p>
    <w:p w14:paraId="1F1129E2" w14:textId="0883EBD2" w:rsidR="002E60D0" w:rsidRPr="00F41BFA" w:rsidRDefault="007D6B10" w:rsidP="00036BF1">
      <w:pPr>
        <w:rPr>
          <w:sz w:val="22"/>
          <w:lang w:eastAsia="en-US"/>
        </w:rPr>
      </w:pPr>
      <w:r w:rsidRPr="00F41BFA">
        <w:rPr>
          <w:sz w:val="22"/>
          <w:lang w:eastAsia="en-US"/>
        </w:rPr>
        <w:t>Whilst there were few concerns or negative comments mad</w:t>
      </w:r>
      <w:r w:rsidR="006E7A9A" w:rsidRPr="00F41BFA">
        <w:rPr>
          <w:sz w:val="22"/>
          <w:lang w:eastAsia="en-US"/>
        </w:rPr>
        <w:t xml:space="preserve">e </w:t>
      </w:r>
      <w:r w:rsidR="00A47DF5" w:rsidRPr="00F41BFA">
        <w:rPr>
          <w:sz w:val="22"/>
          <w:lang w:eastAsia="en-US"/>
        </w:rPr>
        <w:t>(n = 12)</w:t>
      </w:r>
      <w:r w:rsidR="00036BF1" w:rsidRPr="00F41BFA">
        <w:rPr>
          <w:sz w:val="22"/>
          <w:lang w:eastAsia="en-US"/>
        </w:rPr>
        <w:t>, it is important that</w:t>
      </w:r>
      <w:r w:rsidRPr="00F41BFA">
        <w:rPr>
          <w:sz w:val="22"/>
          <w:lang w:eastAsia="en-US"/>
        </w:rPr>
        <w:t xml:space="preserve"> negative comments be acknowledged in light of developing an online intervention. Some respondents made comments that were</w:t>
      </w:r>
      <w:r w:rsidR="00DF3BC6" w:rsidRPr="00F41BFA">
        <w:rPr>
          <w:sz w:val="22"/>
          <w:lang w:eastAsia="en-US"/>
        </w:rPr>
        <w:t xml:space="preserve"> too vague to interpret exactly </w:t>
      </w:r>
      <w:r w:rsidRPr="00F41BFA">
        <w:rPr>
          <w:sz w:val="22"/>
          <w:lang w:eastAsia="en-US"/>
        </w:rPr>
        <w:t>what the concern was.</w:t>
      </w:r>
      <w:r w:rsidR="002E60D0" w:rsidRPr="00F41BFA">
        <w:rPr>
          <w:sz w:val="22"/>
          <w:lang w:eastAsia="en-US"/>
        </w:rPr>
        <w:t xml:space="preserve"> </w:t>
      </w:r>
    </w:p>
    <w:p w14:paraId="20353B4E" w14:textId="37B7D59B" w:rsidR="002E60D0" w:rsidRPr="00F41BFA" w:rsidRDefault="00D518B7" w:rsidP="003745EB">
      <w:pPr>
        <w:rPr>
          <w:sz w:val="22"/>
        </w:rPr>
      </w:pPr>
      <w:r w:rsidRPr="00F41BFA">
        <w:rPr>
          <w:sz w:val="22"/>
          <w:lang w:eastAsia="en-US"/>
        </w:rPr>
        <w:t>A30: “</w:t>
      </w:r>
      <w:r w:rsidRPr="00F41BFA">
        <w:rPr>
          <w:i/>
          <w:iCs/>
          <w:sz w:val="22"/>
        </w:rPr>
        <w:t xml:space="preserve">It’s a good idea </w:t>
      </w:r>
      <w:r w:rsidRPr="00F41BFA">
        <w:rPr>
          <w:i/>
          <w:iCs/>
          <w:sz w:val="22"/>
          <w:lang w:eastAsia="en-US"/>
        </w:rPr>
        <w:t>as long as it’s good, well-meaning and doesn’t do harm.</w:t>
      </w:r>
      <w:r w:rsidRPr="00F41BFA">
        <w:rPr>
          <w:sz w:val="22"/>
          <w:lang w:eastAsia="en-US"/>
        </w:rPr>
        <w:t>”</w:t>
      </w:r>
      <w:r w:rsidR="003745EB" w:rsidRPr="00F41BFA">
        <w:rPr>
          <w:sz w:val="22"/>
        </w:rPr>
        <w:t xml:space="preserve"> (Adolescent, 18</w:t>
      </w:r>
      <w:r w:rsidR="00E67AD2" w:rsidRPr="00F41BFA">
        <w:rPr>
          <w:sz w:val="22"/>
        </w:rPr>
        <w:t xml:space="preserve"> years</w:t>
      </w:r>
      <w:r w:rsidR="003745EB" w:rsidRPr="00F41BFA">
        <w:rPr>
          <w:sz w:val="22"/>
        </w:rPr>
        <w:t>, female)</w:t>
      </w:r>
    </w:p>
    <w:p w14:paraId="28054703" w14:textId="4ACC3907" w:rsidR="007D6B10" w:rsidRPr="00F41BFA" w:rsidRDefault="002E60D0" w:rsidP="00E87728">
      <w:pPr>
        <w:rPr>
          <w:sz w:val="22"/>
          <w:lang w:eastAsia="en-US"/>
        </w:rPr>
      </w:pPr>
      <w:r w:rsidRPr="00F41BFA">
        <w:rPr>
          <w:sz w:val="22"/>
          <w:lang w:eastAsia="en-US"/>
        </w:rPr>
        <w:t xml:space="preserve">These types of comments </w:t>
      </w:r>
      <w:r w:rsidR="002B3BD9" w:rsidRPr="00F41BFA">
        <w:rPr>
          <w:sz w:val="22"/>
          <w:lang w:eastAsia="en-US"/>
        </w:rPr>
        <w:t>c</w:t>
      </w:r>
      <w:r w:rsidR="00DF3BC6" w:rsidRPr="00F41BFA">
        <w:rPr>
          <w:sz w:val="22"/>
          <w:lang w:eastAsia="en-US"/>
        </w:rPr>
        <w:t>ould not be categorised</w:t>
      </w:r>
      <w:r w:rsidRPr="00F41BFA">
        <w:rPr>
          <w:sz w:val="22"/>
          <w:lang w:eastAsia="en-US"/>
        </w:rPr>
        <w:t xml:space="preserve"> under a specific sub-header.</w:t>
      </w:r>
      <w:r w:rsidR="007D6B10" w:rsidRPr="00F41BFA">
        <w:rPr>
          <w:sz w:val="22"/>
          <w:lang w:eastAsia="en-US"/>
        </w:rPr>
        <w:t xml:space="preserve"> </w:t>
      </w:r>
      <w:r w:rsidR="00D518B7" w:rsidRPr="00F41BFA">
        <w:rPr>
          <w:sz w:val="22"/>
        </w:rPr>
        <w:t>Many of these responses were juxtaposed</w:t>
      </w:r>
      <w:r w:rsidR="001955B0" w:rsidRPr="00F41BFA">
        <w:rPr>
          <w:sz w:val="22"/>
        </w:rPr>
        <w:t>, such as the comment by participant A30</w:t>
      </w:r>
      <w:r w:rsidR="00D518B7" w:rsidRPr="00F41BFA">
        <w:rPr>
          <w:sz w:val="22"/>
        </w:rPr>
        <w:t xml:space="preserve">. </w:t>
      </w:r>
      <w:r w:rsidRPr="00F41BFA">
        <w:rPr>
          <w:sz w:val="22"/>
          <w:lang w:eastAsia="en-US"/>
        </w:rPr>
        <w:t>Outside of more general</w:t>
      </w:r>
      <w:r w:rsidR="00DF3BC6" w:rsidRPr="00F41BFA">
        <w:rPr>
          <w:sz w:val="22"/>
          <w:lang w:eastAsia="en-US"/>
        </w:rPr>
        <w:t xml:space="preserve"> comments, an</w:t>
      </w:r>
      <w:r w:rsidR="007D6B10" w:rsidRPr="00F41BFA">
        <w:rPr>
          <w:sz w:val="22"/>
          <w:lang w:eastAsia="en-US"/>
        </w:rPr>
        <w:t xml:space="preserve"> underlying concern was the relevance of intervention content. </w:t>
      </w:r>
    </w:p>
    <w:p w14:paraId="303ED4DB" w14:textId="48CC1416" w:rsidR="007D6B10" w:rsidRPr="00F41BFA" w:rsidRDefault="007D6B10" w:rsidP="007D6B10">
      <w:pPr>
        <w:pStyle w:val="Heading5"/>
        <w:rPr>
          <w:szCs w:val="22"/>
        </w:rPr>
      </w:pPr>
      <w:r w:rsidRPr="00F41BFA">
        <w:rPr>
          <w:szCs w:val="22"/>
        </w:rPr>
        <w:lastRenderedPageBreak/>
        <w:t>Sub-</w:t>
      </w:r>
      <w:r w:rsidR="006908FE" w:rsidRPr="00F41BFA">
        <w:rPr>
          <w:szCs w:val="22"/>
        </w:rPr>
        <w:t>category</w:t>
      </w:r>
      <w:r w:rsidRPr="00F41BFA">
        <w:rPr>
          <w:szCs w:val="22"/>
        </w:rPr>
        <w:t>: Content relevance</w:t>
      </w:r>
    </w:p>
    <w:p w14:paraId="0BE41DCB" w14:textId="6D58C2EF" w:rsidR="00034CC7" w:rsidRPr="00F41BFA" w:rsidRDefault="007D6B10" w:rsidP="006908FE">
      <w:pPr>
        <w:rPr>
          <w:sz w:val="22"/>
        </w:rPr>
      </w:pPr>
      <w:r w:rsidRPr="00F41BFA">
        <w:rPr>
          <w:sz w:val="22"/>
        </w:rPr>
        <w:t>Concerns about the relevance</w:t>
      </w:r>
      <w:r w:rsidR="00F84A35" w:rsidRPr="00F41BFA">
        <w:rPr>
          <w:sz w:val="22"/>
        </w:rPr>
        <w:t xml:space="preserve"> of the content in an </w:t>
      </w:r>
      <w:r w:rsidR="00034CC7" w:rsidRPr="00F41BFA">
        <w:rPr>
          <w:sz w:val="22"/>
        </w:rPr>
        <w:t xml:space="preserve">online resource for adolescent </w:t>
      </w:r>
      <w:r w:rsidR="00517D78" w:rsidRPr="00F41BFA">
        <w:rPr>
          <w:sz w:val="22"/>
        </w:rPr>
        <w:t xml:space="preserve">chronic pain </w:t>
      </w:r>
      <w:r w:rsidR="00034CC7" w:rsidRPr="00F41BFA">
        <w:rPr>
          <w:sz w:val="22"/>
        </w:rPr>
        <w:t>management</w:t>
      </w:r>
      <w:r w:rsidRPr="00F41BFA">
        <w:rPr>
          <w:sz w:val="22"/>
        </w:rPr>
        <w:t xml:space="preserve"> </w:t>
      </w:r>
      <w:r w:rsidR="00842C23" w:rsidRPr="00F41BFA">
        <w:rPr>
          <w:sz w:val="22"/>
        </w:rPr>
        <w:t>were evident</w:t>
      </w:r>
      <w:r w:rsidR="00C00A3B" w:rsidRPr="00F41BFA">
        <w:rPr>
          <w:sz w:val="22"/>
        </w:rPr>
        <w:t xml:space="preserve">. </w:t>
      </w:r>
      <w:r w:rsidR="00CC41FB" w:rsidRPr="00F41BFA">
        <w:rPr>
          <w:sz w:val="22"/>
        </w:rPr>
        <w:t>These included comments</w:t>
      </w:r>
      <w:r w:rsidR="00C00A3B" w:rsidRPr="00F41BFA">
        <w:rPr>
          <w:sz w:val="22"/>
        </w:rPr>
        <w:t xml:space="preserve"> </w:t>
      </w:r>
      <w:r w:rsidR="00C62BC2" w:rsidRPr="00F41BFA">
        <w:rPr>
          <w:sz w:val="22"/>
        </w:rPr>
        <w:t>abou</w:t>
      </w:r>
      <w:r w:rsidR="00F84A35" w:rsidRPr="00F41BFA">
        <w:rPr>
          <w:sz w:val="22"/>
        </w:rPr>
        <w:t xml:space="preserve">t the broad range of </w:t>
      </w:r>
      <w:r w:rsidR="00517D78" w:rsidRPr="00F41BFA">
        <w:rPr>
          <w:sz w:val="22"/>
        </w:rPr>
        <w:t xml:space="preserve">chronic pain </w:t>
      </w:r>
      <w:r w:rsidR="00C62BC2" w:rsidRPr="00F41BFA">
        <w:rPr>
          <w:sz w:val="22"/>
        </w:rPr>
        <w:t>conditions</w:t>
      </w:r>
      <w:r w:rsidR="00C00A3B" w:rsidRPr="00F41BFA">
        <w:rPr>
          <w:sz w:val="22"/>
        </w:rPr>
        <w:t xml:space="preserve">, </w:t>
      </w:r>
      <w:r w:rsidR="00CC41FB" w:rsidRPr="00F41BFA">
        <w:rPr>
          <w:sz w:val="22"/>
        </w:rPr>
        <w:t xml:space="preserve">and that different people manage differently. Participants also commented on </w:t>
      </w:r>
      <w:r w:rsidR="00C00A3B" w:rsidRPr="00F41BFA">
        <w:rPr>
          <w:sz w:val="22"/>
        </w:rPr>
        <w:t>tangible support over self-</w:t>
      </w:r>
      <w:r w:rsidR="00E77DA8" w:rsidRPr="00F41BFA">
        <w:rPr>
          <w:sz w:val="22"/>
        </w:rPr>
        <w:t>management</w:t>
      </w:r>
      <w:r w:rsidR="006908FE" w:rsidRPr="00F41BFA">
        <w:rPr>
          <w:sz w:val="22"/>
        </w:rPr>
        <w:t>.</w:t>
      </w:r>
    </w:p>
    <w:p w14:paraId="4A8C586B" w14:textId="5DCAF8FC" w:rsidR="001769F1" w:rsidRPr="00F41BFA" w:rsidRDefault="00C00A3B" w:rsidP="007D6B10">
      <w:pPr>
        <w:rPr>
          <w:sz w:val="22"/>
        </w:rPr>
      </w:pPr>
      <w:r w:rsidRPr="00F41BFA">
        <w:rPr>
          <w:sz w:val="22"/>
        </w:rPr>
        <w:t>A101:</w:t>
      </w:r>
      <w:r w:rsidR="00E77DA8" w:rsidRPr="00F41BFA">
        <w:rPr>
          <w:sz w:val="22"/>
        </w:rPr>
        <w:t xml:space="preserve"> </w:t>
      </w:r>
      <w:r w:rsidR="00EC5431" w:rsidRPr="00F41BFA">
        <w:rPr>
          <w:sz w:val="22"/>
        </w:rPr>
        <w:t>“</w:t>
      </w:r>
      <w:r w:rsidR="00EC5431" w:rsidRPr="00F41BFA">
        <w:rPr>
          <w:i/>
          <w:iCs/>
          <w:sz w:val="22"/>
        </w:rPr>
        <w:t>N</w:t>
      </w:r>
      <w:r w:rsidR="00034CC7" w:rsidRPr="00F41BFA">
        <w:rPr>
          <w:i/>
          <w:iCs/>
          <w:sz w:val="22"/>
        </w:rPr>
        <w:t>ot sure if really helpful – [a] lot of resources, no idea of reality - need practical help and a life.</w:t>
      </w:r>
      <w:r w:rsidR="00034CC7" w:rsidRPr="00F41BFA">
        <w:rPr>
          <w:sz w:val="22"/>
        </w:rPr>
        <w:t>” (Parent, 36 to 55 years, female)</w:t>
      </w:r>
    </w:p>
    <w:p w14:paraId="7341ED4F" w14:textId="53A12B85" w:rsidR="00034CC7" w:rsidRPr="00F41BFA" w:rsidRDefault="00C00A3B" w:rsidP="009C4AAB">
      <w:pPr>
        <w:rPr>
          <w:sz w:val="22"/>
        </w:rPr>
      </w:pPr>
      <w:r w:rsidRPr="00F41BFA">
        <w:rPr>
          <w:sz w:val="22"/>
        </w:rPr>
        <w:t>A</w:t>
      </w:r>
      <w:r w:rsidR="009C4AAB" w:rsidRPr="00F41BFA">
        <w:rPr>
          <w:sz w:val="22"/>
        </w:rPr>
        <w:t>98</w:t>
      </w:r>
      <w:r w:rsidRPr="00F41BFA">
        <w:rPr>
          <w:sz w:val="22"/>
        </w:rPr>
        <w:t xml:space="preserve">: </w:t>
      </w:r>
      <w:r w:rsidR="00034CC7" w:rsidRPr="00F41BFA">
        <w:rPr>
          <w:sz w:val="22"/>
        </w:rPr>
        <w:t>“</w:t>
      </w:r>
      <w:r w:rsidR="00034CC7" w:rsidRPr="00F41BFA">
        <w:rPr>
          <w:i/>
          <w:iCs/>
          <w:sz w:val="22"/>
        </w:rPr>
        <w:t>Would need to be wide-ranging to cover different causes of pain; could make it unwieldy to use</w:t>
      </w:r>
      <w:r w:rsidRPr="00F41BFA">
        <w:rPr>
          <w:i/>
          <w:iCs/>
          <w:sz w:val="22"/>
        </w:rPr>
        <w:t>.</w:t>
      </w:r>
      <w:r w:rsidRPr="00F41BFA">
        <w:rPr>
          <w:sz w:val="22"/>
        </w:rPr>
        <w:t>” (</w:t>
      </w:r>
      <w:r w:rsidR="009C4AAB" w:rsidRPr="00F41BFA">
        <w:rPr>
          <w:sz w:val="22"/>
        </w:rPr>
        <w:t>Parent, 36 to 55 years, female</w:t>
      </w:r>
      <w:r w:rsidR="002532F5" w:rsidRPr="00F41BFA">
        <w:rPr>
          <w:sz w:val="22"/>
        </w:rPr>
        <w:t>)</w:t>
      </w:r>
    </w:p>
    <w:p w14:paraId="6F245422" w14:textId="77FBD600" w:rsidR="003428A9" w:rsidRPr="00F41BFA" w:rsidRDefault="00DD0A42" w:rsidP="00DD0A42">
      <w:pPr>
        <w:pStyle w:val="Heading2"/>
        <w:rPr>
          <w:sz w:val="22"/>
          <w:szCs w:val="22"/>
        </w:rPr>
      </w:pPr>
      <w:r w:rsidRPr="00F41BFA">
        <w:rPr>
          <w:sz w:val="22"/>
          <w:szCs w:val="22"/>
        </w:rPr>
        <w:t>Discussion</w:t>
      </w:r>
    </w:p>
    <w:p w14:paraId="024D2E0A" w14:textId="77777777" w:rsidR="008F4EFE" w:rsidRPr="00F41BFA" w:rsidRDefault="00900C32" w:rsidP="008A4C48">
      <w:pPr>
        <w:rPr>
          <w:sz w:val="22"/>
          <w:lang w:eastAsia="en-US"/>
        </w:rPr>
      </w:pPr>
      <w:r w:rsidRPr="00F41BFA">
        <w:rPr>
          <w:sz w:val="22"/>
          <w:lang w:eastAsia="en-US"/>
        </w:rPr>
        <w:t xml:space="preserve">The </w:t>
      </w:r>
      <w:r w:rsidR="00E251BC" w:rsidRPr="00F41BFA">
        <w:rPr>
          <w:sz w:val="22"/>
          <w:lang w:eastAsia="en-US"/>
        </w:rPr>
        <w:t>aim of this study</w:t>
      </w:r>
      <w:r w:rsidRPr="00F41BFA">
        <w:rPr>
          <w:sz w:val="22"/>
          <w:lang w:eastAsia="en-US"/>
        </w:rPr>
        <w:t xml:space="preserve"> was to conduct a</w:t>
      </w:r>
      <w:r w:rsidR="008F4EFE" w:rsidRPr="00F41BFA">
        <w:rPr>
          <w:sz w:val="22"/>
          <w:lang w:eastAsia="en-US"/>
        </w:rPr>
        <w:t xml:space="preserve"> UK wide</w:t>
      </w:r>
      <w:r w:rsidRPr="00F41BFA">
        <w:rPr>
          <w:sz w:val="22"/>
          <w:lang w:eastAsia="en-US"/>
        </w:rPr>
        <w:t xml:space="preserve"> needs assessment for an online, interdisciplinary intervention for paediatric </w:t>
      </w:r>
      <w:r w:rsidR="00682CDF" w:rsidRPr="00F41BFA">
        <w:rPr>
          <w:sz w:val="22"/>
          <w:lang w:eastAsia="en-US"/>
        </w:rPr>
        <w:t>chronic pain</w:t>
      </w:r>
      <w:r w:rsidRPr="00F41BFA">
        <w:rPr>
          <w:sz w:val="22"/>
          <w:lang w:eastAsia="en-US"/>
        </w:rPr>
        <w:t xml:space="preserve"> management, the results of which</w:t>
      </w:r>
      <w:r w:rsidR="00B51574" w:rsidRPr="00F41BFA">
        <w:rPr>
          <w:sz w:val="22"/>
          <w:lang w:eastAsia="en-US"/>
        </w:rPr>
        <w:t xml:space="preserve"> offer </w:t>
      </w:r>
      <w:r w:rsidR="00E6345E" w:rsidRPr="00F41BFA">
        <w:rPr>
          <w:sz w:val="22"/>
          <w:lang w:eastAsia="en-US"/>
        </w:rPr>
        <w:t xml:space="preserve">valuable insight into the needs of adolescents regarding online </w:t>
      </w:r>
      <w:r w:rsidR="00682CDF" w:rsidRPr="00F41BFA">
        <w:rPr>
          <w:sz w:val="22"/>
          <w:lang w:eastAsia="en-US"/>
        </w:rPr>
        <w:t>chronic pain</w:t>
      </w:r>
      <w:r w:rsidR="00B51574" w:rsidRPr="00F41BFA">
        <w:rPr>
          <w:sz w:val="22"/>
          <w:lang w:eastAsia="en-US"/>
        </w:rPr>
        <w:t xml:space="preserve"> management. </w:t>
      </w:r>
      <w:r w:rsidR="008F4EFE" w:rsidRPr="00F41BFA">
        <w:rPr>
          <w:sz w:val="22"/>
          <w:lang w:eastAsia="en-US"/>
        </w:rPr>
        <w:t xml:space="preserve">Even though the survey was conducted in the UK, the results can inform aspects of the development of online interventions in other western countries. </w:t>
      </w:r>
    </w:p>
    <w:p w14:paraId="02072829" w14:textId="2FFA47F4" w:rsidR="00633FC2" w:rsidRPr="00F41BFA" w:rsidRDefault="007E0707" w:rsidP="00026725">
      <w:pPr>
        <w:rPr>
          <w:sz w:val="22"/>
          <w:lang w:eastAsia="en-US"/>
        </w:rPr>
      </w:pPr>
      <w:r w:rsidRPr="00F41BFA">
        <w:rPr>
          <w:sz w:val="22"/>
          <w:lang w:eastAsia="en-US"/>
        </w:rPr>
        <w:t>Considering onli</w:t>
      </w:r>
      <w:r w:rsidR="003C7E99" w:rsidRPr="00F41BFA">
        <w:rPr>
          <w:sz w:val="22"/>
          <w:lang w:eastAsia="en-US"/>
        </w:rPr>
        <w:t xml:space="preserve">ne resources </w:t>
      </w:r>
      <w:r w:rsidRPr="00F41BFA">
        <w:rPr>
          <w:sz w:val="22"/>
          <w:lang w:eastAsia="en-US"/>
        </w:rPr>
        <w:t xml:space="preserve">used to manage </w:t>
      </w:r>
      <w:r w:rsidR="00682CDF" w:rsidRPr="00F41BFA">
        <w:rPr>
          <w:sz w:val="22"/>
          <w:lang w:eastAsia="en-US"/>
        </w:rPr>
        <w:t>chronic pain and mental health</w:t>
      </w:r>
      <w:r w:rsidRPr="00F41BFA">
        <w:rPr>
          <w:sz w:val="22"/>
          <w:lang w:eastAsia="en-US"/>
        </w:rPr>
        <w:t xml:space="preserve"> issues</w:t>
      </w:r>
      <w:r w:rsidR="00A964E5" w:rsidRPr="00F41BFA">
        <w:rPr>
          <w:sz w:val="22"/>
          <w:lang w:eastAsia="en-US"/>
        </w:rPr>
        <w:t xml:space="preserve">, </w:t>
      </w:r>
      <w:r w:rsidR="009D75EF" w:rsidRPr="00F41BFA">
        <w:rPr>
          <w:sz w:val="22"/>
          <w:lang w:eastAsia="en-US"/>
        </w:rPr>
        <w:t>the majority of adolescents and parents indicated</w:t>
      </w:r>
      <w:r w:rsidR="009B2D8A" w:rsidRPr="00F41BFA">
        <w:rPr>
          <w:sz w:val="22"/>
          <w:lang w:eastAsia="en-US"/>
        </w:rPr>
        <w:t xml:space="preserve"> </w:t>
      </w:r>
      <w:r w:rsidR="00A964E5" w:rsidRPr="00F41BFA">
        <w:rPr>
          <w:sz w:val="22"/>
          <w:lang w:eastAsia="en-US"/>
        </w:rPr>
        <w:t>adolescents did not use online</w:t>
      </w:r>
      <w:r w:rsidR="007E434E" w:rsidRPr="00F41BFA">
        <w:rPr>
          <w:sz w:val="22"/>
          <w:lang w:eastAsia="en-US"/>
        </w:rPr>
        <w:t xml:space="preserve"> resources for </w:t>
      </w:r>
      <w:r w:rsidR="00CC753D" w:rsidRPr="00F41BFA">
        <w:rPr>
          <w:sz w:val="22"/>
          <w:lang w:eastAsia="en-US"/>
        </w:rPr>
        <w:t>either purpose</w:t>
      </w:r>
      <w:r w:rsidR="009D75EF" w:rsidRPr="00F41BFA">
        <w:rPr>
          <w:sz w:val="22"/>
          <w:lang w:eastAsia="en-US"/>
        </w:rPr>
        <w:t>.</w:t>
      </w:r>
      <w:r w:rsidR="00A964E5" w:rsidRPr="00F41BFA">
        <w:rPr>
          <w:sz w:val="22"/>
          <w:lang w:eastAsia="en-US"/>
        </w:rPr>
        <w:t xml:space="preserve"> This </w:t>
      </w:r>
      <w:r w:rsidR="00E251BC" w:rsidRPr="00F41BFA">
        <w:rPr>
          <w:sz w:val="22"/>
          <w:lang w:eastAsia="en-US"/>
        </w:rPr>
        <w:t xml:space="preserve">is </w:t>
      </w:r>
      <w:r w:rsidR="00253E89" w:rsidRPr="00F41BFA">
        <w:rPr>
          <w:sz w:val="22"/>
          <w:lang w:eastAsia="en-US"/>
        </w:rPr>
        <w:t>surprising</w:t>
      </w:r>
      <w:r w:rsidR="00170F4A" w:rsidRPr="00F41BFA">
        <w:rPr>
          <w:sz w:val="22"/>
          <w:lang w:eastAsia="en-US"/>
        </w:rPr>
        <w:t xml:space="preserve"> given</w:t>
      </w:r>
      <w:r w:rsidR="003C7E99" w:rsidRPr="00F41BFA">
        <w:rPr>
          <w:sz w:val="22"/>
          <w:lang w:eastAsia="en-US"/>
        </w:rPr>
        <w:t xml:space="preserve"> </w:t>
      </w:r>
      <w:r w:rsidR="0063327C" w:rsidRPr="00F41BFA">
        <w:rPr>
          <w:sz w:val="22"/>
          <w:lang w:eastAsia="en-US"/>
        </w:rPr>
        <w:t>positive evaluations</w:t>
      </w:r>
      <w:r w:rsidR="00A964E5" w:rsidRPr="00F41BFA">
        <w:rPr>
          <w:sz w:val="22"/>
          <w:lang w:eastAsia="en-US"/>
        </w:rPr>
        <w:t xml:space="preserve"> of </w:t>
      </w:r>
      <w:r w:rsidR="006C14AD" w:rsidRPr="00F41BFA">
        <w:rPr>
          <w:sz w:val="22"/>
          <w:lang w:eastAsia="en-US"/>
        </w:rPr>
        <w:t xml:space="preserve">mindfulness-based </w:t>
      </w:r>
      <w:r w:rsidR="00A964E5" w:rsidRPr="00F41BFA">
        <w:rPr>
          <w:sz w:val="22"/>
          <w:lang w:eastAsia="en-US"/>
        </w:rPr>
        <w:t>apps such as Headspace</w:t>
      </w:r>
      <w:r w:rsidR="0063327C" w:rsidRPr="00F41BFA">
        <w:rPr>
          <w:sz w:val="22"/>
          <w:lang w:eastAsia="en-US"/>
        </w:rPr>
        <w:t xml:space="preserve"> </w:t>
      </w:r>
      <w:r w:rsidR="0063327C" w:rsidRPr="00F41BFA">
        <w:rPr>
          <w:sz w:val="22"/>
          <w:lang w:eastAsia="en-US"/>
        </w:rPr>
        <w:fldChar w:fldCharType="begin">
          <w:fldData xml:space="preserve">PEVuZE5vdGU+PENpdGU+PEF1dGhvcj5NYW5pPC9BdXRob3I+PFllYXI+MjAxNTwvWWVhcj48UmVj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NYW5pPC9BdXRob3I+PFllYXI+MjAxNTwvWWVhcj48UmVj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63327C" w:rsidRPr="00F41BFA">
        <w:rPr>
          <w:sz w:val="22"/>
          <w:lang w:eastAsia="en-US"/>
        </w:rPr>
      </w:r>
      <w:r w:rsidR="0063327C" w:rsidRPr="00F41BFA">
        <w:rPr>
          <w:sz w:val="22"/>
          <w:lang w:eastAsia="en-US"/>
        </w:rPr>
        <w:fldChar w:fldCharType="separate"/>
      </w:r>
      <w:r w:rsidR="00026725" w:rsidRPr="00F41BFA">
        <w:rPr>
          <w:noProof/>
          <w:sz w:val="22"/>
          <w:lang w:eastAsia="en-US"/>
        </w:rPr>
        <w:t>(39-41)</w:t>
      </w:r>
      <w:r w:rsidR="0063327C" w:rsidRPr="00F41BFA">
        <w:rPr>
          <w:sz w:val="22"/>
          <w:lang w:eastAsia="en-US"/>
        </w:rPr>
        <w:fldChar w:fldCharType="end"/>
      </w:r>
      <w:r w:rsidR="00A964E5" w:rsidRPr="00F41BFA">
        <w:rPr>
          <w:sz w:val="22"/>
          <w:lang w:eastAsia="en-US"/>
        </w:rPr>
        <w:t>.</w:t>
      </w:r>
      <w:r w:rsidR="007D433D" w:rsidRPr="00F41BFA">
        <w:rPr>
          <w:sz w:val="22"/>
          <w:lang w:eastAsia="en-US"/>
        </w:rPr>
        <w:t xml:space="preserve"> </w:t>
      </w:r>
      <w:r w:rsidR="00CC753D" w:rsidRPr="00F41BFA">
        <w:rPr>
          <w:sz w:val="22"/>
          <w:lang w:eastAsia="en-US"/>
        </w:rPr>
        <w:t>Only 10</w:t>
      </w:r>
      <w:r w:rsidR="007D433D" w:rsidRPr="00F41BFA">
        <w:rPr>
          <w:sz w:val="22"/>
          <w:lang w:eastAsia="en-US"/>
        </w:rPr>
        <w:t xml:space="preserve"> adolescent</w:t>
      </w:r>
      <w:r w:rsidR="003D5B67" w:rsidRPr="00F41BFA">
        <w:rPr>
          <w:sz w:val="22"/>
          <w:lang w:eastAsia="en-US"/>
        </w:rPr>
        <w:t>s</w:t>
      </w:r>
      <w:r w:rsidR="007D433D" w:rsidRPr="00F41BFA">
        <w:rPr>
          <w:sz w:val="22"/>
          <w:lang w:eastAsia="en-US"/>
        </w:rPr>
        <w:t xml:space="preserve"> indicate</w:t>
      </w:r>
      <w:r w:rsidR="00E251BC" w:rsidRPr="00F41BFA">
        <w:rPr>
          <w:sz w:val="22"/>
          <w:lang w:eastAsia="en-US"/>
        </w:rPr>
        <w:t>d</w:t>
      </w:r>
      <w:r w:rsidR="007D433D" w:rsidRPr="00F41BFA">
        <w:rPr>
          <w:sz w:val="22"/>
          <w:lang w:eastAsia="en-US"/>
        </w:rPr>
        <w:t xml:space="preserve"> they used Headspace, </w:t>
      </w:r>
      <w:r w:rsidR="0086745B" w:rsidRPr="00F41BFA">
        <w:rPr>
          <w:sz w:val="22"/>
          <w:lang w:eastAsia="en-US"/>
        </w:rPr>
        <w:t xml:space="preserve">and one </w:t>
      </w:r>
      <w:r w:rsidR="00E251BC" w:rsidRPr="00F41BFA">
        <w:rPr>
          <w:sz w:val="22"/>
          <w:lang w:eastAsia="en-US"/>
        </w:rPr>
        <w:t>indicated</w:t>
      </w:r>
      <w:r w:rsidR="0086745B" w:rsidRPr="00F41BFA">
        <w:rPr>
          <w:sz w:val="22"/>
          <w:lang w:eastAsia="en-US"/>
        </w:rPr>
        <w:t xml:space="preserve"> ‘Calm’ (another commercially available app)</w:t>
      </w:r>
      <w:r w:rsidR="00E251BC" w:rsidRPr="00F41BFA">
        <w:rPr>
          <w:sz w:val="22"/>
          <w:lang w:eastAsia="en-US"/>
        </w:rPr>
        <w:t>.</w:t>
      </w:r>
      <w:r w:rsidR="003B4540" w:rsidRPr="00F41BFA">
        <w:rPr>
          <w:sz w:val="22"/>
          <w:lang w:eastAsia="en-US"/>
        </w:rPr>
        <w:t xml:space="preserve"> </w:t>
      </w:r>
      <w:r w:rsidR="00E251BC" w:rsidRPr="00F41BFA">
        <w:rPr>
          <w:sz w:val="22"/>
          <w:lang w:eastAsia="en-US"/>
        </w:rPr>
        <w:t>S</w:t>
      </w:r>
      <w:r w:rsidR="007D433D" w:rsidRPr="00F41BFA">
        <w:rPr>
          <w:sz w:val="22"/>
          <w:lang w:eastAsia="en-US"/>
        </w:rPr>
        <w:t>ocial media resources were selected much more frequently</w:t>
      </w:r>
      <w:r w:rsidR="004D5FAB" w:rsidRPr="00F41BFA">
        <w:rPr>
          <w:sz w:val="22"/>
          <w:lang w:eastAsia="en-US"/>
        </w:rPr>
        <w:t xml:space="preserve"> by adolescents</w:t>
      </w:r>
      <w:r w:rsidR="003D5B67" w:rsidRPr="00F41BFA">
        <w:rPr>
          <w:sz w:val="22"/>
          <w:lang w:eastAsia="en-US"/>
        </w:rPr>
        <w:t xml:space="preserve"> than parents</w:t>
      </w:r>
      <w:r w:rsidR="00434CBE" w:rsidRPr="00F41BFA">
        <w:rPr>
          <w:sz w:val="22"/>
          <w:lang w:eastAsia="en-US"/>
        </w:rPr>
        <w:t>, possibly</w:t>
      </w:r>
      <w:r w:rsidR="00856DEF" w:rsidRPr="00F41BFA">
        <w:rPr>
          <w:sz w:val="22"/>
          <w:lang w:eastAsia="en-US"/>
        </w:rPr>
        <w:t xml:space="preserve"> because parents are generationally less familiar with </w:t>
      </w:r>
      <w:r w:rsidR="006E7845" w:rsidRPr="00F41BFA">
        <w:rPr>
          <w:sz w:val="22"/>
          <w:lang w:eastAsia="en-US"/>
        </w:rPr>
        <w:t>social media and do not necessarily know the resources their children use</w:t>
      </w:r>
      <w:r w:rsidR="00795D1C" w:rsidRPr="00F41BFA">
        <w:rPr>
          <w:sz w:val="22"/>
          <w:lang w:eastAsia="en-US"/>
        </w:rPr>
        <w:t xml:space="preserve"> </w:t>
      </w:r>
      <w:r w:rsidR="00795D1C" w:rsidRPr="00F41BFA">
        <w:rPr>
          <w:sz w:val="22"/>
          <w:lang w:eastAsia="en-US"/>
        </w:rPr>
        <w:fldChar w:fldCharType="begin"/>
      </w:r>
      <w:r w:rsidR="00026725" w:rsidRPr="00F41BFA">
        <w:rPr>
          <w:sz w:val="22"/>
          <w:lang w:eastAsia="en-US"/>
        </w:rPr>
        <w:instrText xml:space="preserve"> ADDIN EN.CITE &lt;EndNote&gt;&lt;Cite&gt;&lt;Author&gt;Ofcom&lt;/Author&gt;&lt;Year&gt;2019&lt;/Year&gt;&lt;RecNum&gt;15&lt;/RecNum&gt;&lt;DisplayText&gt;(23)&lt;/DisplayText&gt;&lt;record&gt;&lt;rec-number&gt;15&lt;/rec-number&gt;&lt;foreign-keys&gt;&lt;key app="EN" db-id="fzezxfsa7sx5sde520upzrzofe0xwzdfz29r" timestamp="1591547383"&gt;15&lt;/key&gt;&lt;/foreign-keys&gt;&lt;ref-type name="Journal Article"&gt;17&lt;/ref-type&gt;&lt;contributors&gt;&lt;authors&gt;&lt;author&gt;Ofcom&lt;/author&gt;&lt;/authors&gt;&lt;/contributors&gt;&lt;titles&gt;&lt;title&gt;Children and Parents: Media Use and Attitudes Report 2018&lt;/title&gt;&lt;/titles&gt;&lt;dates&gt;&lt;year&gt;2019&lt;/year&gt;&lt;/dates&gt;&lt;urls&gt;&lt;related-urls&gt;&lt;url&gt;https://www.ofcom.org.uk/__data/assets/pdf_file/0024/134907/children-and-parents-media-use-and-attitudes-2018.pdf&lt;/url&gt;&lt;/related-urls&gt;&lt;/urls&gt;&lt;/record&gt;&lt;/Cite&gt;&lt;/EndNote&gt;</w:instrText>
      </w:r>
      <w:r w:rsidR="00795D1C" w:rsidRPr="00F41BFA">
        <w:rPr>
          <w:sz w:val="22"/>
          <w:lang w:eastAsia="en-US"/>
        </w:rPr>
        <w:fldChar w:fldCharType="separate"/>
      </w:r>
      <w:r w:rsidR="00026725" w:rsidRPr="00F41BFA">
        <w:rPr>
          <w:noProof/>
          <w:sz w:val="22"/>
          <w:lang w:eastAsia="en-US"/>
        </w:rPr>
        <w:t>(23)</w:t>
      </w:r>
      <w:r w:rsidR="00795D1C" w:rsidRPr="00F41BFA">
        <w:rPr>
          <w:sz w:val="22"/>
          <w:lang w:eastAsia="en-US"/>
        </w:rPr>
        <w:fldChar w:fldCharType="end"/>
      </w:r>
      <w:r w:rsidR="00795D1C" w:rsidRPr="00F41BFA">
        <w:rPr>
          <w:sz w:val="22"/>
          <w:lang w:eastAsia="en-US"/>
        </w:rPr>
        <w:t>.</w:t>
      </w:r>
      <w:r w:rsidR="006E7845" w:rsidRPr="00F41BFA">
        <w:rPr>
          <w:sz w:val="22"/>
          <w:lang w:eastAsia="en-US"/>
        </w:rPr>
        <w:t xml:space="preserve"> </w:t>
      </w:r>
      <w:r w:rsidR="00C63CA8" w:rsidRPr="00F41BFA">
        <w:rPr>
          <w:sz w:val="22"/>
          <w:lang w:eastAsia="en-US"/>
        </w:rPr>
        <w:t xml:space="preserve">Whilst psychological factors </w:t>
      </w:r>
      <w:r w:rsidR="001D0A36" w:rsidRPr="00F41BFA">
        <w:rPr>
          <w:sz w:val="22"/>
          <w:lang w:eastAsia="en-US"/>
        </w:rPr>
        <w:t xml:space="preserve">play a key role in the maintenance of paediatric </w:t>
      </w:r>
      <w:r w:rsidR="00472C68" w:rsidRPr="00F41BFA">
        <w:rPr>
          <w:sz w:val="22"/>
          <w:lang w:eastAsia="en-US"/>
        </w:rPr>
        <w:t>chronic pain</w:t>
      </w:r>
      <w:r w:rsidR="001D0A36" w:rsidRPr="00F41BFA">
        <w:rPr>
          <w:sz w:val="22"/>
          <w:lang w:eastAsia="en-US"/>
        </w:rPr>
        <w:t xml:space="preserve"> </w:t>
      </w:r>
      <w:r w:rsidR="00192BD6" w:rsidRPr="00F41BFA">
        <w:rPr>
          <w:sz w:val="22"/>
          <w:lang w:eastAsia="en-US"/>
        </w:rPr>
        <w:fldChar w:fldCharType="begin">
          <w:fldData xml:space="preserve">PEVuZE5vdGU+PENpdGU+PEF1dGhvcj5MaW9zc2k8L0F1dGhvcj48WWVhcj4yMDE2PC9ZZWFyPjxS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MaW9zc2k8L0F1dGhvcj48WWVhcj4yMDE2PC9ZZWFyPjxS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192BD6" w:rsidRPr="00F41BFA">
        <w:rPr>
          <w:sz w:val="22"/>
          <w:lang w:eastAsia="en-US"/>
        </w:rPr>
      </w:r>
      <w:r w:rsidR="00192BD6" w:rsidRPr="00F41BFA">
        <w:rPr>
          <w:sz w:val="22"/>
          <w:lang w:eastAsia="en-US"/>
        </w:rPr>
        <w:fldChar w:fldCharType="separate"/>
      </w:r>
      <w:r w:rsidR="00026725" w:rsidRPr="00F41BFA">
        <w:rPr>
          <w:noProof/>
          <w:sz w:val="22"/>
          <w:lang w:eastAsia="en-US"/>
        </w:rPr>
        <w:t>(9, 42)</w:t>
      </w:r>
      <w:r w:rsidR="00192BD6" w:rsidRPr="00F41BFA">
        <w:rPr>
          <w:sz w:val="22"/>
          <w:lang w:eastAsia="en-US"/>
        </w:rPr>
        <w:fldChar w:fldCharType="end"/>
      </w:r>
      <w:r w:rsidR="00E932E5" w:rsidRPr="00F41BFA">
        <w:rPr>
          <w:sz w:val="22"/>
          <w:lang w:eastAsia="en-US"/>
        </w:rPr>
        <w:t>,</w:t>
      </w:r>
      <w:r w:rsidR="001D0A36" w:rsidRPr="00F41BFA">
        <w:rPr>
          <w:sz w:val="22"/>
          <w:lang w:eastAsia="en-US"/>
        </w:rPr>
        <w:t xml:space="preserve"> there seems to be l</w:t>
      </w:r>
      <w:r w:rsidR="007D433D" w:rsidRPr="00F41BFA">
        <w:rPr>
          <w:sz w:val="22"/>
          <w:lang w:eastAsia="en-US"/>
        </w:rPr>
        <w:t xml:space="preserve">ow </w:t>
      </w:r>
      <w:r w:rsidR="001D0A36" w:rsidRPr="00F41BFA">
        <w:rPr>
          <w:sz w:val="22"/>
          <w:lang w:eastAsia="en-US"/>
        </w:rPr>
        <w:t>endorsement of available psychology-bas</w:t>
      </w:r>
      <w:r w:rsidR="00E62AF2" w:rsidRPr="00F41BFA">
        <w:rPr>
          <w:sz w:val="22"/>
          <w:lang w:eastAsia="en-US"/>
        </w:rPr>
        <w:t>ed tools to manage concurrent mental health</w:t>
      </w:r>
      <w:r w:rsidR="001D0A36" w:rsidRPr="00F41BFA">
        <w:rPr>
          <w:sz w:val="22"/>
          <w:lang w:eastAsia="en-US"/>
        </w:rPr>
        <w:t xml:space="preserve"> issues.</w:t>
      </w:r>
      <w:r w:rsidR="00633FC2" w:rsidRPr="00F41BFA">
        <w:rPr>
          <w:sz w:val="22"/>
          <w:lang w:eastAsia="en-US"/>
        </w:rPr>
        <w:t xml:space="preserve"> </w:t>
      </w:r>
    </w:p>
    <w:p w14:paraId="3041B57A" w14:textId="264FB5A2" w:rsidR="006708F3" w:rsidRPr="00F41BFA" w:rsidRDefault="004B1AE0" w:rsidP="00026725">
      <w:pPr>
        <w:rPr>
          <w:sz w:val="22"/>
          <w:lang w:eastAsia="en-US"/>
        </w:rPr>
      </w:pPr>
      <w:r w:rsidRPr="00F41BFA">
        <w:rPr>
          <w:sz w:val="22"/>
          <w:lang w:eastAsia="en-US"/>
        </w:rPr>
        <w:lastRenderedPageBreak/>
        <w:t xml:space="preserve">Prior research </w:t>
      </w:r>
      <w:r w:rsidR="00E251BC" w:rsidRPr="00F41BFA">
        <w:rPr>
          <w:sz w:val="22"/>
          <w:lang w:eastAsia="en-US"/>
        </w:rPr>
        <w:t>reveals</w:t>
      </w:r>
      <w:r w:rsidR="00EE760D" w:rsidRPr="00F41BFA">
        <w:rPr>
          <w:sz w:val="22"/>
          <w:lang w:eastAsia="en-US"/>
        </w:rPr>
        <w:t xml:space="preserve"> adolescents </w:t>
      </w:r>
      <w:r w:rsidR="00E251BC" w:rsidRPr="00F41BFA">
        <w:rPr>
          <w:sz w:val="22"/>
          <w:lang w:eastAsia="en-US"/>
        </w:rPr>
        <w:t xml:space="preserve">often </w:t>
      </w:r>
      <w:r w:rsidR="00AB753A" w:rsidRPr="00F41BFA">
        <w:rPr>
          <w:sz w:val="22"/>
          <w:lang w:eastAsia="en-US"/>
        </w:rPr>
        <w:t>access</w:t>
      </w:r>
      <w:r w:rsidR="00EE760D" w:rsidRPr="00F41BFA">
        <w:rPr>
          <w:sz w:val="22"/>
          <w:lang w:eastAsia="en-US"/>
        </w:rPr>
        <w:t xml:space="preserve"> </w:t>
      </w:r>
      <w:r w:rsidRPr="00F41BFA">
        <w:rPr>
          <w:sz w:val="22"/>
          <w:lang w:eastAsia="en-US"/>
        </w:rPr>
        <w:t xml:space="preserve">YouTube </w:t>
      </w:r>
      <w:r w:rsidR="00EE760D" w:rsidRPr="00F41BFA">
        <w:rPr>
          <w:sz w:val="22"/>
          <w:lang w:eastAsia="en-US"/>
        </w:rPr>
        <w:t>for important information, a</w:t>
      </w:r>
      <w:r w:rsidR="00542D63" w:rsidRPr="00F41BFA">
        <w:rPr>
          <w:sz w:val="22"/>
          <w:lang w:eastAsia="en-US"/>
        </w:rPr>
        <w:t xml:space="preserve">nd specifically for </w:t>
      </w:r>
      <w:r w:rsidR="00472C68" w:rsidRPr="00F41BFA">
        <w:rPr>
          <w:sz w:val="22"/>
          <w:lang w:eastAsia="en-US"/>
        </w:rPr>
        <w:t>chronic pain</w:t>
      </w:r>
      <w:r w:rsidR="00542D63" w:rsidRPr="00F41BFA">
        <w:rPr>
          <w:sz w:val="22"/>
          <w:lang w:eastAsia="en-US"/>
        </w:rPr>
        <w:t xml:space="preserve"> information</w:t>
      </w:r>
      <w:r w:rsidR="00EE760D" w:rsidRPr="00F41BFA">
        <w:rPr>
          <w:sz w:val="22"/>
          <w:lang w:eastAsia="en-US"/>
        </w:rPr>
        <w:t xml:space="preserve"> </w:t>
      </w:r>
      <w:r w:rsidR="00EE760D" w:rsidRPr="00F41BFA">
        <w:rPr>
          <w:sz w:val="22"/>
          <w:lang w:eastAsia="en-US"/>
        </w:rPr>
        <w:fldChar w:fldCharType="begin">
          <w:fldData xml:space="preserve">bF9wb3B1cEltYWdlSWQmcXVvdDspOyB9ZnVuY3Rpb24gZ2V0SXNFeHBvcnRUb1BQVCgpIHsgcmV0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=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PZmNvbTwvQXV0aG9yPjxZZWFyPjIwMTc8L1llYXI+PFJl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==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026725" w:rsidRPr="00F41BFA">
        <w:rPr>
          <w:sz w:val="22"/>
          <w:lang w:eastAsia="en-US"/>
        </w:rPr>
        <w:fldChar w:fldCharType="begin">
          <w:fldData xml:space="preserve">M1Z5Ym1Gc0lHOW1JRkJoYVc0dUxDQlFiM04wSUVGalkyVndkR0Z1WTJVNklDQk5ZWEpqYUNBeU1p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==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026725" w:rsidRPr="00F41BFA">
        <w:rPr>
          <w:sz w:val="22"/>
          <w:lang w:eastAsia="en-US"/>
        </w:rPr>
        <w:fldChar w:fldCharType="begin">
          <w:fldData xml:space="preserve">bF9wb3B1cEltYWdlSWQmcXVvdDspOyB9ZnVuY3Rpb24gZ2V0SXNFeHBvcnRUb1BQVCgpIHsgcmV0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=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EE760D" w:rsidRPr="00F41BFA">
        <w:rPr>
          <w:sz w:val="22"/>
          <w:lang w:eastAsia="en-US"/>
        </w:rPr>
      </w:r>
      <w:r w:rsidR="00EE760D" w:rsidRPr="00F41BFA">
        <w:rPr>
          <w:sz w:val="22"/>
          <w:lang w:eastAsia="en-US"/>
        </w:rPr>
        <w:fldChar w:fldCharType="separate"/>
      </w:r>
      <w:r w:rsidR="00026725" w:rsidRPr="00F41BFA">
        <w:rPr>
          <w:noProof/>
          <w:sz w:val="22"/>
          <w:lang w:eastAsia="en-US"/>
        </w:rPr>
        <w:t>(26, 27)</w:t>
      </w:r>
      <w:r w:rsidR="00EE760D" w:rsidRPr="00F41BFA">
        <w:rPr>
          <w:sz w:val="22"/>
          <w:lang w:eastAsia="en-US"/>
        </w:rPr>
        <w:fldChar w:fldCharType="end"/>
      </w:r>
      <w:r w:rsidR="00E251BC" w:rsidRPr="00F41BFA">
        <w:rPr>
          <w:sz w:val="22"/>
          <w:lang w:eastAsia="en-US"/>
        </w:rPr>
        <w:t xml:space="preserve">. </w:t>
      </w:r>
      <w:r w:rsidR="00EE760D" w:rsidRPr="00F41BFA">
        <w:rPr>
          <w:sz w:val="22"/>
          <w:lang w:eastAsia="en-US"/>
        </w:rPr>
        <w:t xml:space="preserve"> </w:t>
      </w:r>
      <w:r w:rsidR="00E251BC" w:rsidRPr="00F41BFA">
        <w:rPr>
          <w:sz w:val="22"/>
          <w:lang w:eastAsia="en-US"/>
        </w:rPr>
        <w:t>The present results</w:t>
      </w:r>
      <w:r w:rsidR="00EE760D" w:rsidRPr="00F41BFA">
        <w:rPr>
          <w:sz w:val="22"/>
          <w:lang w:eastAsia="en-US"/>
        </w:rPr>
        <w:t xml:space="preserve"> support this as </w:t>
      </w:r>
      <w:r w:rsidR="00CC753D" w:rsidRPr="00F41BFA">
        <w:rPr>
          <w:sz w:val="22"/>
          <w:lang w:eastAsia="en-US"/>
        </w:rPr>
        <w:t>27%</w:t>
      </w:r>
      <w:r w:rsidR="00092B83" w:rsidRPr="00F41BFA">
        <w:rPr>
          <w:sz w:val="22"/>
          <w:lang w:eastAsia="en-US"/>
        </w:rPr>
        <w:t xml:space="preserve"> of adolescents indicated </w:t>
      </w:r>
      <w:r w:rsidR="00542D63" w:rsidRPr="00F41BFA">
        <w:rPr>
          <w:sz w:val="22"/>
          <w:lang w:eastAsia="en-US"/>
        </w:rPr>
        <w:t>they use</w:t>
      </w:r>
      <w:r w:rsidR="006F0B8C" w:rsidRPr="00F41BFA">
        <w:rPr>
          <w:sz w:val="22"/>
          <w:lang w:eastAsia="en-US"/>
        </w:rPr>
        <w:t xml:space="preserve"> YouTube as a support resource</w:t>
      </w:r>
      <w:r w:rsidR="00EE760D" w:rsidRPr="00F41BFA">
        <w:rPr>
          <w:sz w:val="22"/>
          <w:lang w:eastAsia="en-US"/>
        </w:rPr>
        <w:t>. However, this study</w:t>
      </w:r>
      <w:r w:rsidR="00196296" w:rsidRPr="00F41BFA">
        <w:rPr>
          <w:sz w:val="22"/>
          <w:lang w:eastAsia="en-US"/>
        </w:rPr>
        <w:t xml:space="preserve"> </w:t>
      </w:r>
      <w:r w:rsidR="003D5B67" w:rsidRPr="00F41BFA">
        <w:rPr>
          <w:sz w:val="22"/>
          <w:lang w:eastAsia="en-US"/>
        </w:rPr>
        <w:t>highlighted</w:t>
      </w:r>
      <w:r w:rsidR="00EE760D" w:rsidRPr="00F41BFA">
        <w:rPr>
          <w:sz w:val="22"/>
          <w:lang w:eastAsia="en-US"/>
        </w:rPr>
        <w:t xml:space="preserve"> Instagram as another important resource </w:t>
      </w:r>
      <w:r w:rsidR="00D43E22" w:rsidRPr="00F41BFA">
        <w:rPr>
          <w:sz w:val="22"/>
          <w:lang w:eastAsia="en-US"/>
        </w:rPr>
        <w:t>f</w:t>
      </w:r>
      <w:r w:rsidR="009D0490" w:rsidRPr="00F41BFA">
        <w:rPr>
          <w:sz w:val="22"/>
          <w:lang w:eastAsia="en-US"/>
        </w:rPr>
        <w:t>or</w:t>
      </w:r>
      <w:r w:rsidR="00D43E22" w:rsidRPr="00F41BFA">
        <w:rPr>
          <w:sz w:val="22"/>
          <w:lang w:eastAsia="en-US"/>
        </w:rPr>
        <w:t xml:space="preserve"> </w:t>
      </w:r>
      <w:r w:rsidR="000469E1" w:rsidRPr="00F41BFA">
        <w:rPr>
          <w:sz w:val="22"/>
          <w:lang w:eastAsia="en-US"/>
        </w:rPr>
        <w:t>chronic pain</w:t>
      </w:r>
      <w:r w:rsidR="009D0490" w:rsidRPr="00F41BFA">
        <w:rPr>
          <w:sz w:val="22"/>
          <w:lang w:eastAsia="en-US"/>
        </w:rPr>
        <w:t>, selected by 42% of adolescents</w:t>
      </w:r>
      <w:r w:rsidR="00D43E22" w:rsidRPr="00F41BFA">
        <w:rPr>
          <w:sz w:val="22"/>
          <w:lang w:eastAsia="en-US"/>
        </w:rPr>
        <w:t>.</w:t>
      </w:r>
      <w:r w:rsidR="00BC3A51" w:rsidRPr="00F41BFA">
        <w:rPr>
          <w:sz w:val="22"/>
          <w:lang w:eastAsia="en-US"/>
        </w:rPr>
        <w:t xml:space="preserve"> Whilst Instagram originated as a platform for uploading still photograph</w:t>
      </w:r>
      <w:r w:rsidR="00092B83" w:rsidRPr="00F41BFA">
        <w:rPr>
          <w:sz w:val="22"/>
          <w:lang w:eastAsia="en-US"/>
        </w:rPr>
        <w:t>s</w:t>
      </w:r>
      <w:r w:rsidR="00BC3A51" w:rsidRPr="00F41BFA">
        <w:rPr>
          <w:sz w:val="22"/>
          <w:lang w:eastAsia="en-US"/>
        </w:rPr>
        <w:t>, the latest version</w:t>
      </w:r>
      <w:r w:rsidR="00EA653E" w:rsidRPr="00F41BFA">
        <w:rPr>
          <w:sz w:val="22"/>
          <w:lang w:eastAsia="en-US"/>
        </w:rPr>
        <w:t>s</w:t>
      </w:r>
      <w:r w:rsidR="00BC3A51" w:rsidRPr="00F41BFA">
        <w:rPr>
          <w:sz w:val="22"/>
          <w:lang w:eastAsia="en-US"/>
        </w:rPr>
        <w:t xml:space="preserve"> </w:t>
      </w:r>
      <w:r w:rsidR="00F126F3" w:rsidRPr="00F41BFA">
        <w:rPr>
          <w:sz w:val="22"/>
          <w:lang w:eastAsia="en-US"/>
        </w:rPr>
        <w:t>(2020</w:t>
      </w:r>
      <w:r w:rsidR="00DF3BC6" w:rsidRPr="00F41BFA">
        <w:rPr>
          <w:sz w:val="22"/>
          <w:lang w:eastAsia="en-US"/>
        </w:rPr>
        <w:t xml:space="preserve">) </w:t>
      </w:r>
      <w:r w:rsidR="00F126F3" w:rsidRPr="00F41BFA">
        <w:rPr>
          <w:sz w:val="22"/>
          <w:lang w:eastAsia="en-US"/>
        </w:rPr>
        <w:t>allow</w:t>
      </w:r>
      <w:r w:rsidR="00BC3A51" w:rsidRPr="00F41BFA">
        <w:rPr>
          <w:sz w:val="22"/>
          <w:lang w:eastAsia="en-US"/>
        </w:rPr>
        <w:t xml:space="preserve"> uploads of video content (up to 1 minute) </w:t>
      </w:r>
      <w:r w:rsidR="00F63FB5" w:rsidRPr="00F41BFA">
        <w:rPr>
          <w:sz w:val="22"/>
          <w:lang w:eastAsia="en-US"/>
        </w:rPr>
        <w:t xml:space="preserve">and for direct messages </w:t>
      </w:r>
      <w:r w:rsidR="006F0B8C" w:rsidRPr="00F41BFA">
        <w:rPr>
          <w:sz w:val="22"/>
          <w:lang w:eastAsia="en-US"/>
        </w:rPr>
        <w:t>between users</w:t>
      </w:r>
      <w:r w:rsidR="00BC3A51" w:rsidRPr="00F41BFA">
        <w:rPr>
          <w:sz w:val="22"/>
          <w:lang w:eastAsia="en-US"/>
        </w:rPr>
        <w:t xml:space="preserve">. Additional video content can be uploaded by business users to Instagram TV. </w:t>
      </w:r>
      <w:r w:rsidR="00D43E22" w:rsidRPr="00F41BFA">
        <w:rPr>
          <w:sz w:val="22"/>
          <w:lang w:eastAsia="en-US"/>
        </w:rPr>
        <w:t xml:space="preserve"> </w:t>
      </w:r>
      <w:r w:rsidR="001D7545" w:rsidRPr="00F41BFA">
        <w:rPr>
          <w:sz w:val="22"/>
          <w:lang w:eastAsia="en-US"/>
        </w:rPr>
        <w:t xml:space="preserve">Mirroring </w:t>
      </w:r>
      <w:r w:rsidR="00D43E22" w:rsidRPr="00F41BFA">
        <w:rPr>
          <w:sz w:val="22"/>
          <w:lang w:eastAsia="en-US"/>
        </w:rPr>
        <w:t>the</w:t>
      </w:r>
      <w:r w:rsidR="001D7545" w:rsidRPr="00F41BFA">
        <w:rPr>
          <w:sz w:val="22"/>
          <w:lang w:eastAsia="en-US"/>
        </w:rPr>
        <w:t xml:space="preserve"> previous</w:t>
      </w:r>
      <w:r w:rsidR="00D43E22" w:rsidRPr="00F41BFA">
        <w:rPr>
          <w:sz w:val="22"/>
          <w:lang w:eastAsia="en-US"/>
        </w:rPr>
        <w:t xml:space="preserve"> investigation of Yo</w:t>
      </w:r>
      <w:r w:rsidR="00542D63" w:rsidRPr="00F41BFA">
        <w:rPr>
          <w:sz w:val="22"/>
          <w:lang w:eastAsia="en-US"/>
        </w:rPr>
        <w:t>uTube content</w:t>
      </w:r>
      <w:r w:rsidR="001D7545" w:rsidRPr="00F41BFA">
        <w:rPr>
          <w:sz w:val="22"/>
          <w:lang w:eastAsia="en-US"/>
        </w:rPr>
        <w:t xml:space="preserve"> </w:t>
      </w:r>
      <w:r w:rsidR="001D7545" w:rsidRPr="00F41BFA">
        <w:rPr>
          <w:sz w:val="22"/>
          <w:lang w:eastAsia="en-US"/>
        </w:rPr>
        <w:fldChar w:fldCharType="begin">
          <w:fldData xml:space="preserve">aXRhdGlvblBvcFVwKCkgeyByZXR1cm4gJnF1b3Q7T3BlbkV4cG9ydFRvUG9wdXBFeHRlbmRlcl8x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==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Gb3JnZXJvbjwvQXV0aG9yPjxZZWFyPjIwMTk8L1llYXI+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==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026725" w:rsidRPr="00F41BFA">
        <w:rPr>
          <w:sz w:val="22"/>
          <w:lang w:eastAsia="en-US"/>
        </w:rPr>
        <w:fldChar w:fldCharType="begin">
          <w:fldData xml:space="preserve">RVZ0WVdsc09tUmtBaEVQRHhZRUh3VUZXV3B6TFhObGJtUXRZblYwZEc5dUlIQnlhVzFoY25rdFlu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==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026725" w:rsidRPr="00F41BFA">
        <w:rPr>
          <w:sz w:val="22"/>
          <w:lang w:eastAsia="en-US"/>
        </w:rPr>
        <w:fldChar w:fldCharType="begin">
          <w:fldData xml:space="preserve">aXRhdGlvblBvcFVwKCkgeyByZXR1cm4gJnF1b3Q7T3BlbkV4cG9ydFRvUG9wdXBFeHRlbmRlcl8x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==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1D7545" w:rsidRPr="00F41BFA">
        <w:rPr>
          <w:sz w:val="22"/>
          <w:lang w:eastAsia="en-US"/>
        </w:rPr>
      </w:r>
      <w:r w:rsidR="001D7545" w:rsidRPr="00F41BFA">
        <w:rPr>
          <w:sz w:val="22"/>
          <w:lang w:eastAsia="en-US"/>
        </w:rPr>
        <w:fldChar w:fldCharType="separate"/>
      </w:r>
      <w:r w:rsidR="00026725" w:rsidRPr="00F41BFA">
        <w:rPr>
          <w:noProof/>
          <w:sz w:val="22"/>
          <w:lang w:eastAsia="en-US"/>
        </w:rPr>
        <w:t>(26)</w:t>
      </w:r>
      <w:r w:rsidR="001D7545" w:rsidRPr="00F41BFA">
        <w:rPr>
          <w:sz w:val="22"/>
          <w:lang w:eastAsia="en-US"/>
        </w:rPr>
        <w:fldChar w:fldCharType="end"/>
      </w:r>
      <w:r w:rsidR="00746273" w:rsidRPr="00F41BFA">
        <w:rPr>
          <w:sz w:val="22"/>
          <w:lang w:eastAsia="en-US"/>
        </w:rPr>
        <w:t>,</w:t>
      </w:r>
      <w:r w:rsidR="00D43E22" w:rsidRPr="00F41BFA">
        <w:rPr>
          <w:sz w:val="22"/>
          <w:lang w:eastAsia="en-US"/>
        </w:rPr>
        <w:t xml:space="preserve"> Instagram content on adolescent </w:t>
      </w:r>
      <w:r w:rsidR="000469E1" w:rsidRPr="00F41BFA">
        <w:rPr>
          <w:sz w:val="22"/>
          <w:lang w:eastAsia="en-US"/>
        </w:rPr>
        <w:t>chronic pain</w:t>
      </w:r>
      <w:r w:rsidR="00D43E22" w:rsidRPr="00F41BFA">
        <w:rPr>
          <w:sz w:val="22"/>
          <w:lang w:eastAsia="en-US"/>
        </w:rPr>
        <w:t xml:space="preserve"> </w:t>
      </w:r>
      <w:r w:rsidR="00542D63" w:rsidRPr="00F41BFA">
        <w:rPr>
          <w:sz w:val="22"/>
          <w:lang w:eastAsia="en-US"/>
        </w:rPr>
        <w:t>warrants</w:t>
      </w:r>
      <w:r w:rsidR="00D43E22" w:rsidRPr="00F41BFA">
        <w:rPr>
          <w:sz w:val="22"/>
          <w:lang w:eastAsia="en-US"/>
        </w:rPr>
        <w:t xml:space="preserve"> further exploration</w:t>
      </w:r>
      <w:r w:rsidR="001D7545" w:rsidRPr="00F41BFA">
        <w:rPr>
          <w:sz w:val="22"/>
          <w:lang w:eastAsia="en-US"/>
        </w:rPr>
        <w:t>.</w:t>
      </w:r>
      <w:r w:rsidR="00E53A5B" w:rsidRPr="00F41BFA">
        <w:rPr>
          <w:sz w:val="22"/>
          <w:lang w:eastAsia="en-US"/>
        </w:rPr>
        <w:t xml:space="preserve"> </w:t>
      </w:r>
      <w:r w:rsidR="001C4C26" w:rsidRPr="00F41BFA">
        <w:rPr>
          <w:sz w:val="22"/>
          <w:lang w:eastAsia="en-US"/>
        </w:rPr>
        <w:t>I</w:t>
      </w:r>
      <w:r w:rsidR="00305487" w:rsidRPr="00F41BFA">
        <w:rPr>
          <w:sz w:val="22"/>
          <w:lang w:eastAsia="en-US"/>
        </w:rPr>
        <w:t xml:space="preserve">t is </w:t>
      </w:r>
      <w:r w:rsidR="00D04200" w:rsidRPr="00F41BFA">
        <w:rPr>
          <w:sz w:val="22"/>
          <w:lang w:eastAsia="en-US"/>
        </w:rPr>
        <w:t>concerning</w:t>
      </w:r>
      <w:r w:rsidR="00305487" w:rsidRPr="00F41BFA">
        <w:rPr>
          <w:sz w:val="22"/>
          <w:lang w:eastAsia="en-US"/>
        </w:rPr>
        <w:t xml:space="preserve"> that </w:t>
      </w:r>
      <w:r w:rsidR="00232B16" w:rsidRPr="00F41BFA">
        <w:rPr>
          <w:sz w:val="22"/>
          <w:lang w:eastAsia="en-US"/>
        </w:rPr>
        <w:t>the current lack of a trusted online resource for</w:t>
      </w:r>
      <w:r w:rsidR="002B3BD9" w:rsidRPr="00F41BFA">
        <w:rPr>
          <w:sz w:val="22"/>
          <w:lang w:eastAsia="en-US"/>
        </w:rPr>
        <w:t xml:space="preserve"> adolescent </w:t>
      </w:r>
      <w:r w:rsidR="000469E1" w:rsidRPr="00F41BFA">
        <w:rPr>
          <w:sz w:val="22"/>
          <w:lang w:eastAsia="en-US"/>
        </w:rPr>
        <w:t>chronic pain</w:t>
      </w:r>
      <w:r w:rsidR="002B3BD9" w:rsidRPr="00F41BFA">
        <w:rPr>
          <w:sz w:val="22"/>
          <w:lang w:eastAsia="en-US"/>
        </w:rPr>
        <w:t xml:space="preserve"> management</w:t>
      </w:r>
      <w:r w:rsidR="00232B16" w:rsidRPr="00F41BFA">
        <w:rPr>
          <w:sz w:val="22"/>
          <w:lang w:eastAsia="en-US"/>
        </w:rPr>
        <w:t xml:space="preserve"> may lead to </w:t>
      </w:r>
      <w:r w:rsidR="0086777A" w:rsidRPr="00F41BFA">
        <w:rPr>
          <w:sz w:val="22"/>
          <w:lang w:eastAsia="en-US"/>
        </w:rPr>
        <w:t xml:space="preserve">adolescents </w:t>
      </w:r>
      <w:r w:rsidR="00A3661E" w:rsidRPr="00F41BFA">
        <w:rPr>
          <w:sz w:val="22"/>
          <w:lang w:eastAsia="en-US"/>
        </w:rPr>
        <w:t>accessing content that is not evidence-based</w:t>
      </w:r>
      <w:r w:rsidR="00092B83" w:rsidRPr="00F41BFA">
        <w:rPr>
          <w:sz w:val="22"/>
          <w:lang w:eastAsia="en-US"/>
        </w:rPr>
        <w:t xml:space="preserve"> or </w:t>
      </w:r>
      <w:r w:rsidR="00A3661E" w:rsidRPr="00F41BFA">
        <w:rPr>
          <w:sz w:val="22"/>
          <w:lang w:eastAsia="en-US"/>
        </w:rPr>
        <w:t>accurate</w:t>
      </w:r>
      <w:r w:rsidR="00092B83" w:rsidRPr="00F41BFA">
        <w:rPr>
          <w:sz w:val="22"/>
          <w:lang w:eastAsia="en-US"/>
        </w:rPr>
        <w:t xml:space="preserve">, </w:t>
      </w:r>
      <w:r w:rsidR="00305487" w:rsidRPr="00F41BFA">
        <w:rPr>
          <w:sz w:val="22"/>
          <w:lang w:eastAsia="en-US"/>
        </w:rPr>
        <w:t>which could</w:t>
      </w:r>
      <w:r w:rsidR="00092B83" w:rsidRPr="00F41BFA">
        <w:rPr>
          <w:sz w:val="22"/>
          <w:lang w:eastAsia="en-US"/>
        </w:rPr>
        <w:t xml:space="preserve"> perpetuate problems</w:t>
      </w:r>
      <w:r w:rsidR="00A3661E" w:rsidRPr="00F41BFA">
        <w:rPr>
          <w:sz w:val="22"/>
          <w:lang w:eastAsia="en-US"/>
        </w:rPr>
        <w:t>.</w:t>
      </w:r>
      <w:r w:rsidR="00151C8F" w:rsidRPr="00F41BFA">
        <w:rPr>
          <w:sz w:val="22"/>
          <w:lang w:eastAsia="en-US"/>
        </w:rPr>
        <w:t xml:space="preserve"> </w:t>
      </w:r>
      <w:r w:rsidR="00662076" w:rsidRPr="00F41BFA">
        <w:rPr>
          <w:sz w:val="22"/>
          <w:lang w:eastAsia="en-US"/>
        </w:rPr>
        <w:t xml:space="preserve">Recent media reports note </w:t>
      </w:r>
      <w:r w:rsidR="007D7650" w:rsidRPr="00F41BFA">
        <w:rPr>
          <w:sz w:val="22"/>
          <w:lang w:eastAsia="en-US"/>
        </w:rPr>
        <w:t>insufficient monitoring of harmful</w:t>
      </w:r>
      <w:r w:rsidR="002B3BD9" w:rsidRPr="00F41BFA">
        <w:rPr>
          <w:sz w:val="22"/>
          <w:lang w:eastAsia="en-US"/>
        </w:rPr>
        <w:t xml:space="preserve">, self-injury promoting </w:t>
      </w:r>
      <w:r w:rsidR="007D7650" w:rsidRPr="00F41BFA">
        <w:rPr>
          <w:sz w:val="22"/>
          <w:lang w:eastAsia="en-US"/>
        </w:rPr>
        <w:t>social media</w:t>
      </w:r>
      <w:r w:rsidR="002B3BD9" w:rsidRPr="00F41BFA">
        <w:rPr>
          <w:sz w:val="22"/>
          <w:lang w:eastAsia="en-US"/>
        </w:rPr>
        <w:t xml:space="preserve"> content</w:t>
      </w:r>
      <w:r w:rsidR="00E361D7" w:rsidRPr="00F41BFA">
        <w:rPr>
          <w:sz w:val="22"/>
          <w:lang w:eastAsia="en-US"/>
        </w:rPr>
        <w:t>, despite efforts to eradicate it</w:t>
      </w:r>
      <w:r w:rsidR="00183C16" w:rsidRPr="00F41BFA">
        <w:rPr>
          <w:sz w:val="22"/>
          <w:lang w:eastAsia="en-US"/>
        </w:rPr>
        <w:t xml:space="preserve"> </w:t>
      </w:r>
      <w:r w:rsidR="000E1E5F" w:rsidRPr="00F41BFA">
        <w:rPr>
          <w:sz w:val="22"/>
          <w:lang w:eastAsia="en-US"/>
        </w:rPr>
        <w:fldChar w:fldCharType="begin"/>
      </w:r>
      <w:r w:rsidR="00026725" w:rsidRPr="00F41BFA">
        <w:rPr>
          <w:sz w:val="22"/>
          <w:lang w:eastAsia="en-US"/>
        </w:rPr>
        <w:instrText xml:space="preserve"> ADDIN EN.CITE &lt;EndNote&gt;&lt;Cite&gt;&lt;Author&gt;BBC News&lt;/Author&gt;&lt;Year&gt;2019&lt;/Year&gt;&lt;RecNum&gt;36&lt;/RecNum&gt;&lt;DisplayText&gt;(43)&lt;/DisplayText&gt;&lt;record&gt;&lt;rec-number&gt;36&lt;/rec-number&gt;&lt;foreign-keys&gt;&lt;key app="EN" db-id="fzezxfsa7sx5sde520upzrzofe0xwzdfz29r" timestamp="1591547391"&gt;36&lt;/key&gt;&lt;/foreign-keys&gt;&lt;ref-type name="Web Page"&gt;12&lt;/ref-type&gt;&lt;contributors&gt;&lt;authors&gt;&lt;author&gt;BBC News,&lt;/author&gt;&lt;/authors&gt;&lt;secondary-authors&gt;&lt;author&gt;Angus Crawford&lt;/author&gt;&lt;/secondary-authors&gt;&lt;/contributors&gt;&lt;titles&gt;&lt;title&gt;Instagram eating disorder content &amp;apos;out of control&amp;apos;&lt;/title&gt;&lt;/titles&gt;&lt;volume&gt;2019&lt;/volume&gt;&lt;number&gt;December 16&lt;/number&gt;&lt;dates&gt;&lt;year&gt;2019&lt;/year&gt;&lt;/dates&gt;&lt;urls&gt;&lt;related-urls&gt;&lt;url&gt;https://www.bbc.co.uk/news/uk-47637377&lt;/url&gt;&lt;/related-urls&gt;&lt;/urls&gt;&lt;/record&gt;&lt;/Cite&gt;&lt;/EndNote&gt;</w:instrText>
      </w:r>
      <w:r w:rsidR="000E1E5F" w:rsidRPr="00F41BFA">
        <w:rPr>
          <w:sz w:val="22"/>
          <w:lang w:eastAsia="en-US"/>
        </w:rPr>
        <w:fldChar w:fldCharType="separate"/>
      </w:r>
      <w:r w:rsidR="00026725" w:rsidRPr="00F41BFA">
        <w:rPr>
          <w:noProof/>
          <w:sz w:val="22"/>
          <w:lang w:eastAsia="en-US"/>
        </w:rPr>
        <w:t>(43)</w:t>
      </w:r>
      <w:r w:rsidR="000E1E5F" w:rsidRPr="00F41BFA">
        <w:rPr>
          <w:sz w:val="22"/>
          <w:lang w:eastAsia="en-US"/>
        </w:rPr>
        <w:fldChar w:fldCharType="end"/>
      </w:r>
      <w:r w:rsidR="00151C8F" w:rsidRPr="00F41BFA">
        <w:rPr>
          <w:sz w:val="22"/>
          <w:lang w:eastAsia="en-US"/>
        </w:rPr>
        <w:t>.</w:t>
      </w:r>
      <w:r w:rsidR="00A3661E" w:rsidRPr="00F41BFA">
        <w:rPr>
          <w:sz w:val="22"/>
          <w:lang w:eastAsia="en-US"/>
        </w:rPr>
        <w:t xml:space="preserve"> </w:t>
      </w:r>
      <w:r w:rsidR="000962DB" w:rsidRPr="00F41BFA">
        <w:rPr>
          <w:sz w:val="22"/>
          <w:lang w:eastAsia="en-US"/>
        </w:rPr>
        <w:t>A solution may be the creation of a</w:t>
      </w:r>
      <w:r w:rsidR="005C463D" w:rsidRPr="00F41BFA">
        <w:rPr>
          <w:sz w:val="22"/>
          <w:lang w:eastAsia="en-US"/>
        </w:rPr>
        <w:t>n evidence-based</w:t>
      </w:r>
      <w:r w:rsidR="000962DB" w:rsidRPr="00F41BFA">
        <w:rPr>
          <w:sz w:val="22"/>
          <w:lang w:eastAsia="en-US"/>
        </w:rPr>
        <w:t xml:space="preserve"> resource </w:t>
      </w:r>
      <w:r w:rsidR="009B76E7" w:rsidRPr="00F41BFA">
        <w:rPr>
          <w:sz w:val="22"/>
          <w:lang w:eastAsia="en-US"/>
        </w:rPr>
        <w:t xml:space="preserve">for adolescent </w:t>
      </w:r>
      <w:r w:rsidR="000469E1" w:rsidRPr="00F41BFA">
        <w:rPr>
          <w:sz w:val="22"/>
          <w:lang w:eastAsia="en-US"/>
        </w:rPr>
        <w:t>chronic pain</w:t>
      </w:r>
      <w:r w:rsidR="009B76E7" w:rsidRPr="00F41BFA">
        <w:rPr>
          <w:sz w:val="22"/>
          <w:lang w:eastAsia="en-US"/>
        </w:rPr>
        <w:t xml:space="preserve"> </w:t>
      </w:r>
      <w:r w:rsidR="000962DB" w:rsidRPr="00F41BFA">
        <w:rPr>
          <w:sz w:val="22"/>
          <w:lang w:eastAsia="en-US"/>
        </w:rPr>
        <w:t>that can be made accessible via the NHS</w:t>
      </w:r>
      <w:r w:rsidR="0053595D" w:rsidRPr="00F41BFA">
        <w:rPr>
          <w:sz w:val="22"/>
          <w:lang w:eastAsia="en-US"/>
        </w:rPr>
        <w:t xml:space="preserve"> or </w:t>
      </w:r>
      <w:r w:rsidR="009B76E7" w:rsidRPr="00F41BFA">
        <w:rPr>
          <w:sz w:val="22"/>
          <w:lang w:eastAsia="en-US"/>
        </w:rPr>
        <w:t>a linked service</w:t>
      </w:r>
      <w:r w:rsidR="0053595D" w:rsidRPr="00F41BFA">
        <w:rPr>
          <w:sz w:val="22"/>
          <w:lang w:eastAsia="en-US"/>
        </w:rPr>
        <w:t xml:space="preserve">. </w:t>
      </w:r>
    </w:p>
    <w:p w14:paraId="355BC7F8" w14:textId="52D9D2C6" w:rsidR="004111EF" w:rsidRPr="00F41BFA" w:rsidRDefault="00191C02" w:rsidP="00026725">
      <w:pPr>
        <w:rPr>
          <w:sz w:val="22"/>
          <w:lang w:eastAsia="en-US"/>
        </w:rPr>
      </w:pPr>
      <w:r w:rsidRPr="00F41BFA">
        <w:rPr>
          <w:sz w:val="22"/>
          <w:lang w:eastAsia="en-US"/>
        </w:rPr>
        <w:t>Considering</w:t>
      </w:r>
      <w:r w:rsidR="003C7E99" w:rsidRPr="00F41BFA">
        <w:rPr>
          <w:sz w:val="22"/>
          <w:lang w:eastAsia="en-US"/>
        </w:rPr>
        <w:t xml:space="preserve"> </w:t>
      </w:r>
      <w:r w:rsidR="004111EF" w:rsidRPr="00F41BFA">
        <w:rPr>
          <w:sz w:val="22"/>
          <w:lang w:eastAsia="en-US"/>
        </w:rPr>
        <w:t xml:space="preserve">parent use of online resources to help them understand their child’s </w:t>
      </w:r>
      <w:r w:rsidR="000469E1" w:rsidRPr="00F41BFA">
        <w:rPr>
          <w:sz w:val="22"/>
          <w:lang w:eastAsia="en-US"/>
        </w:rPr>
        <w:t>chronic pain</w:t>
      </w:r>
      <w:r w:rsidR="004111EF" w:rsidRPr="00F41BFA">
        <w:rPr>
          <w:sz w:val="22"/>
          <w:lang w:eastAsia="en-US"/>
        </w:rPr>
        <w:t xml:space="preserve">, findings indicated </w:t>
      </w:r>
      <w:r w:rsidR="004B358B" w:rsidRPr="00F41BFA">
        <w:rPr>
          <w:sz w:val="22"/>
          <w:lang w:eastAsia="en-US"/>
        </w:rPr>
        <w:t>46</w:t>
      </w:r>
      <w:r w:rsidR="0055351C" w:rsidRPr="00F41BFA">
        <w:rPr>
          <w:sz w:val="22"/>
          <w:lang w:eastAsia="en-US"/>
        </w:rPr>
        <w:t xml:space="preserve">% </w:t>
      </w:r>
      <w:r w:rsidRPr="00F41BFA">
        <w:rPr>
          <w:sz w:val="22"/>
          <w:lang w:eastAsia="en-US"/>
        </w:rPr>
        <w:t>use</w:t>
      </w:r>
      <w:r w:rsidR="004111EF" w:rsidRPr="00F41BFA">
        <w:rPr>
          <w:sz w:val="22"/>
          <w:lang w:eastAsia="en-US"/>
        </w:rPr>
        <w:t xml:space="preserve"> Facebook as a </w:t>
      </w:r>
      <w:r w:rsidR="006F0B8C" w:rsidRPr="00F41BFA">
        <w:rPr>
          <w:sz w:val="22"/>
          <w:lang w:eastAsia="en-US"/>
        </w:rPr>
        <w:t>support r</w:t>
      </w:r>
      <w:r w:rsidR="004111EF" w:rsidRPr="00F41BFA">
        <w:rPr>
          <w:sz w:val="22"/>
          <w:lang w:eastAsia="en-US"/>
        </w:rPr>
        <w:t>esource. This is another area of interest con</w:t>
      </w:r>
      <w:r w:rsidR="00DA77FB" w:rsidRPr="00F41BFA">
        <w:rPr>
          <w:sz w:val="22"/>
          <w:lang w:eastAsia="en-US"/>
        </w:rPr>
        <w:t>cerning whether information</w:t>
      </w:r>
      <w:r w:rsidR="002B3BD9" w:rsidRPr="00F41BFA">
        <w:rPr>
          <w:sz w:val="22"/>
          <w:lang w:eastAsia="en-US"/>
        </w:rPr>
        <w:t xml:space="preserve"> shared</w:t>
      </w:r>
      <w:r w:rsidR="004111EF" w:rsidRPr="00F41BFA">
        <w:rPr>
          <w:sz w:val="22"/>
          <w:lang w:eastAsia="en-US"/>
        </w:rPr>
        <w:t xml:space="preserve"> </w:t>
      </w:r>
      <w:r w:rsidR="00985F3E" w:rsidRPr="00F41BFA">
        <w:rPr>
          <w:sz w:val="22"/>
          <w:lang w:eastAsia="en-US"/>
        </w:rPr>
        <w:t xml:space="preserve">on </w:t>
      </w:r>
      <w:r w:rsidR="004111EF" w:rsidRPr="00F41BFA">
        <w:rPr>
          <w:sz w:val="22"/>
          <w:lang w:eastAsia="en-US"/>
        </w:rPr>
        <w:t>Facebook groups is evidence-based. The second</w:t>
      </w:r>
      <w:r w:rsidR="0055351C" w:rsidRPr="00F41BFA">
        <w:rPr>
          <w:sz w:val="22"/>
          <w:lang w:eastAsia="en-US"/>
        </w:rPr>
        <w:t xml:space="preserve"> most used resource by parents</w:t>
      </w:r>
      <w:r w:rsidR="004111EF" w:rsidRPr="00F41BFA">
        <w:rPr>
          <w:sz w:val="22"/>
          <w:lang w:eastAsia="en-US"/>
        </w:rPr>
        <w:t xml:space="preserve"> was online forums. This supports previous investigations of parental online communication on forums for paediatric </w:t>
      </w:r>
      <w:r w:rsidR="0018611E" w:rsidRPr="00F41BFA">
        <w:rPr>
          <w:sz w:val="22"/>
          <w:lang w:eastAsia="en-US"/>
        </w:rPr>
        <w:t>C</w:t>
      </w:r>
      <w:r w:rsidR="002B7EFB" w:rsidRPr="00F41BFA">
        <w:rPr>
          <w:sz w:val="22"/>
          <w:lang w:eastAsia="en-US"/>
        </w:rPr>
        <w:t>omplex</w:t>
      </w:r>
      <w:r w:rsidR="0018611E" w:rsidRPr="00F41BFA">
        <w:rPr>
          <w:sz w:val="22"/>
          <w:lang w:eastAsia="en-US"/>
        </w:rPr>
        <w:t xml:space="preserve"> Regional Pain S</w:t>
      </w:r>
      <w:r w:rsidR="004111EF" w:rsidRPr="00F41BFA">
        <w:rPr>
          <w:sz w:val="22"/>
          <w:lang w:eastAsia="en-US"/>
        </w:rPr>
        <w:t>yndrome (CRPS)</w:t>
      </w:r>
      <w:r w:rsidR="00ED57AC" w:rsidRPr="00F41BFA">
        <w:rPr>
          <w:sz w:val="22"/>
          <w:lang w:eastAsia="en-US"/>
        </w:rPr>
        <w:t xml:space="preserve"> </w:t>
      </w:r>
      <w:r w:rsidR="004111EF" w:rsidRPr="00F41BFA">
        <w:rPr>
          <w:sz w:val="22"/>
          <w:lang w:eastAsia="en-US"/>
        </w:rPr>
        <w:t xml:space="preserve">for informational and empathetic support </w:t>
      </w:r>
      <w:r w:rsidR="004111EF" w:rsidRPr="00F41BFA">
        <w:rPr>
          <w:sz w:val="22"/>
          <w:lang w:eastAsia="en-US"/>
        </w:rPr>
        <w:fldChar w:fldCharType="begin"/>
      </w:r>
      <w:r w:rsidR="00026725" w:rsidRPr="00F41BFA">
        <w:rPr>
          <w:sz w:val="22"/>
          <w:lang w:eastAsia="en-US"/>
        </w:rPr>
        <w:instrText xml:space="preserve"> ADDIN EN.CITE &lt;EndNote&gt;&lt;Cite&gt;&lt;Author&gt;Navarro&lt;/Author&gt;&lt;Year&gt;2018&lt;/Year&gt;&lt;RecNum&gt;37&lt;/RecNum&gt;&lt;DisplayText&gt;(44)&lt;/DisplayText&gt;&lt;record&gt;&lt;rec-number&gt;37&lt;/rec-number&gt;&lt;foreign-keys&gt;&lt;key app="EN" db-id="fzezxfsa7sx5sde520upzrzofe0xwzdfz29r" timestamp="1591547391"&gt;37&lt;/key&gt;&lt;/foreign-keys&gt;&lt;ref-type name="Journal Article"&gt;17&lt;/ref-type&gt;&lt;contributors&gt;&lt;authors&gt;&lt;author&gt;Navarro, K.&lt;/author&gt;&lt;author&gt;Wainwright, E.&lt;/author&gt;&lt;author&gt;Rodham, K.&lt;/author&gt;&lt;author&gt;Jordan, A.&lt;/author&gt;&lt;/authors&gt;&lt;/contributors&gt;&lt;auth-address&gt;Department of Psychology, University of Bath, Bath, United Kingdom.&amp;#xD;Department of Psychology, Bath Spa University, Bath, United Kingdom.&amp;#xD;Department for Health, University of Bath, Bath, United Kingdom.&amp;#xD;Department of Psychology, Staffordshire Centre for Psychological Research, Staffordshire University, Stoke on Trent, United Kingdom.&amp;#xD;Department of Psychology and Centre for Pain Research, University of Bath, Bath, United Kingdom.&lt;/auth-address&gt;&lt;titles&gt;&lt;title&gt;Parenting young people with complex regional pain syndrome: an analysis of the process of parental online communication&lt;/title&gt;&lt;secondary-title&gt;Pain Rep&lt;/secondary-title&gt;&lt;alt-title&gt;Pain reports&lt;/alt-title&gt;&lt;/titles&gt;&lt;periodical&gt;&lt;full-title&gt;Pain Rep&lt;/full-title&gt;&lt;/periodical&gt;&lt;alt-periodical&gt;&lt;full-title&gt;PAIN Reports&lt;/full-title&gt;&lt;/alt-periodical&gt;&lt;pages&gt;e681&lt;/pages&gt;&lt;volume&gt;3&lt;/volume&gt;&lt;number&gt;Suppl 1&lt;/number&gt;&lt;edition&gt;2018/10/17&lt;/edition&gt;&lt;keywords&gt;&lt;keyword&gt;Crps&lt;/keyword&gt;&lt;keyword&gt;Parenting&lt;/keyword&gt;&lt;keyword&gt;Pediatric pain&lt;/keyword&gt;&lt;keyword&gt;Support&lt;/keyword&gt;&lt;keyword&gt;Young people&lt;/keyword&gt;&lt;keyword&gt;at the end of this article.&lt;/keyword&gt;&lt;/keywords&gt;&lt;dates&gt;&lt;year&gt;2018&lt;/year&gt;&lt;pub-dates&gt;&lt;date&gt;Sep&lt;/date&gt;&lt;/pub-dates&gt;&lt;/dates&gt;&lt;isbn&gt;2471-2531&lt;/isbn&gt;&lt;accession-num&gt;30324173&lt;/accession-num&gt;&lt;urls&gt;&lt;/urls&gt;&lt;custom2&gt;PMC6172825&lt;/custom2&gt;&lt;electronic-resource-num&gt;10.1097/pr9.0000000000000681&lt;/electronic-resource-num&gt;&lt;remote-database-provider&gt;NLM&lt;/remote-database-provider&gt;&lt;language&gt;eng&lt;/language&gt;&lt;/record&gt;&lt;/Cite&gt;&lt;/EndNote&gt;</w:instrText>
      </w:r>
      <w:r w:rsidR="004111EF" w:rsidRPr="00F41BFA">
        <w:rPr>
          <w:sz w:val="22"/>
          <w:lang w:eastAsia="en-US"/>
        </w:rPr>
        <w:fldChar w:fldCharType="separate"/>
      </w:r>
      <w:r w:rsidR="00026725" w:rsidRPr="00F41BFA">
        <w:rPr>
          <w:noProof/>
          <w:sz w:val="22"/>
          <w:lang w:eastAsia="en-US"/>
        </w:rPr>
        <w:t>(44)</w:t>
      </w:r>
      <w:r w:rsidR="004111EF" w:rsidRPr="00F41BFA">
        <w:rPr>
          <w:sz w:val="22"/>
          <w:lang w:eastAsia="en-US"/>
        </w:rPr>
        <w:fldChar w:fldCharType="end"/>
      </w:r>
      <w:r w:rsidR="004111EF" w:rsidRPr="00F41BFA">
        <w:rPr>
          <w:sz w:val="22"/>
          <w:lang w:eastAsia="en-US"/>
        </w:rPr>
        <w:t xml:space="preserve">. It is possible that parents in </w:t>
      </w:r>
      <w:r w:rsidR="00AE3DA7" w:rsidRPr="00F41BFA">
        <w:rPr>
          <w:sz w:val="22"/>
          <w:lang w:eastAsia="en-US"/>
        </w:rPr>
        <w:t xml:space="preserve">the present </w:t>
      </w:r>
      <w:r w:rsidR="004111EF" w:rsidRPr="00F41BFA">
        <w:rPr>
          <w:sz w:val="22"/>
          <w:lang w:eastAsia="en-US"/>
        </w:rPr>
        <w:t xml:space="preserve">study of mixed </w:t>
      </w:r>
      <w:r w:rsidR="000469E1" w:rsidRPr="00F41BFA">
        <w:rPr>
          <w:sz w:val="22"/>
          <w:lang w:eastAsia="en-US"/>
        </w:rPr>
        <w:t>chronic pain</w:t>
      </w:r>
      <w:r w:rsidR="004111EF" w:rsidRPr="00F41BFA">
        <w:rPr>
          <w:sz w:val="22"/>
          <w:lang w:eastAsia="en-US"/>
        </w:rPr>
        <w:t xml:space="preserve"> used forums for</w:t>
      </w:r>
      <w:r w:rsidR="0055351C" w:rsidRPr="00F41BFA">
        <w:rPr>
          <w:sz w:val="22"/>
          <w:lang w:eastAsia="en-US"/>
        </w:rPr>
        <w:t xml:space="preserve"> similar reasons.</w:t>
      </w:r>
      <w:r w:rsidR="004111EF" w:rsidRPr="00F41BFA">
        <w:rPr>
          <w:sz w:val="22"/>
          <w:lang w:eastAsia="en-US"/>
        </w:rPr>
        <w:t xml:space="preserve"> </w:t>
      </w:r>
      <w:r w:rsidR="00985F3E" w:rsidRPr="00F41BFA">
        <w:rPr>
          <w:sz w:val="22"/>
          <w:lang w:eastAsia="en-US"/>
        </w:rPr>
        <w:t>O</w:t>
      </w:r>
      <w:r w:rsidR="00A75C2E" w:rsidRPr="00F41BFA">
        <w:rPr>
          <w:sz w:val="22"/>
          <w:lang w:eastAsia="en-US"/>
        </w:rPr>
        <w:t>nly one parent used the NHS website as an information resource, which may indicate a</w:t>
      </w:r>
      <w:r w:rsidR="0055351C" w:rsidRPr="00F41BFA">
        <w:rPr>
          <w:sz w:val="22"/>
          <w:lang w:eastAsia="en-US"/>
        </w:rPr>
        <w:t xml:space="preserve">n increased </w:t>
      </w:r>
      <w:r w:rsidR="00A75C2E" w:rsidRPr="00F41BFA">
        <w:rPr>
          <w:sz w:val="22"/>
          <w:lang w:eastAsia="en-US"/>
        </w:rPr>
        <w:t>need for empathetic support over informational.</w:t>
      </w:r>
      <w:r w:rsidR="004111EF" w:rsidRPr="00F41BFA">
        <w:rPr>
          <w:sz w:val="22"/>
          <w:lang w:eastAsia="en-US"/>
        </w:rPr>
        <w:t xml:space="preserve"> </w:t>
      </w:r>
    </w:p>
    <w:p w14:paraId="575F8ABE" w14:textId="161374C7" w:rsidR="00BC4A10" w:rsidRPr="00F41BFA" w:rsidRDefault="00900049" w:rsidP="00026725">
      <w:pPr>
        <w:rPr>
          <w:sz w:val="22"/>
          <w:lang w:eastAsia="en-US"/>
        </w:rPr>
      </w:pPr>
      <w:r w:rsidRPr="00F41BFA">
        <w:rPr>
          <w:sz w:val="22"/>
          <w:lang w:eastAsia="en-US"/>
        </w:rPr>
        <w:t>Interdisciplinary</w:t>
      </w:r>
      <w:r w:rsidR="006B650C" w:rsidRPr="00F41BFA">
        <w:rPr>
          <w:sz w:val="22"/>
          <w:lang w:eastAsia="en-US"/>
        </w:rPr>
        <w:t xml:space="preserve"> pain management </w:t>
      </w:r>
      <w:r w:rsidRPr="00F41BFA">
        <w:rPr>
          <w:sz w:val="22"/>
          <w:lang w:eastAsia="en-US"/>
        </w:rPr>
        <w:t xml:space="preserve">techniques (not online) </w:t>
      </w:r>
      <w:r w:rsidR="006B650C" w:rsidRPr="00F41BFA">
        <w:rPr>
          <w:sz w:val="22"/>
          <w:lang w:eastAsia="en-US"/>
        </w:rPr>
        <w:t xml:space="preserve">ranked as the most helpful </w:t>
      </w:r>
      <w:r w:rsidRPr="00F41BFA">
        <w:rPr>
          <w:sz w:val="22"/>
          <w:lang w:eastAsia="en-US"/>
        </w:rPr>
        <w:t>differed</w:t>
      </w:r>
      <w:r w:rsidR="00152B77" w:rsidRPr="00F41BFA">
        <w:rPr>
          <w:sz w:val="22"/>
          <w:lang w:eastAsia="en-US"/>
        </w:rPr>
        <w:t xml:space="preserve"> somewhat</w:t>
      </w:r>
      <w:r w:rsidRPr="00F41BFA">
        <w:rPr>
          <w:sz w:val="22"/>
          <w:lang w:eastAsia="en-US"/>
        </w:rPr>
        <w:t xml:space="preserve"> between </w:t>
      </w:r>
      <w:r w:rsidR="00A516FF" w:rsidRPr="00F41BFA">
        <w:rPr>
          <w:sz w:val="22"/>
          <w:lang w:eastAsia="en-US"/>
        </w:rPr>
        <w:t xml:space="preserve">adolescents </w:t>
      </w:r>
      <w:r w:rsidRPr="00F41BFA">
        <w:rPr>
          <w:sz w:val="22"/>
          <w:lang w:eastAsia="en-US"/>
        </w:rPr>
        <w:t>and parents</w:t>
      </w:r>
      <w:r w:rsidR="004C579D" w:rsidRPr="00F41BFA">
        <w:rPr>
          <w:sz w:val="22"/>
          <w:lang w:eastAsia="en-US"/>
        </w:rPr>
        <w:t xml:space="preserve">. </w:t>
      </w:r>
      <w:r w:rsidR="0013403D" w:rsidRPr="00F41BFA">
        <w:rPr>
          <w:sz w:val="22"/>
          <w:lang w:eastAsia="en-US"/>
        </w:rPr>
        <w:t xml:space="preserve">Medication was ranked as the </w:t>
      </w:r>
      <w:r w:rsidR="00152B77" w:rsidRPr="00F41BFA">
        <w:rPr>
          <w:sz w:val="22"/>
          <w:lang w:eastAsia="en-US"/>
        </w:rPr>
        <w:t xml:space="preserve">second </w:t>
      </w:r>
      <w:r w:rsidR="0013403D" w:rsidRPr="00F41BFA">
        <w:rPr>
          <w:sz w:val="22"/>
          <w:lang w:eastAsia="en-US"/>
        </w:rPr>
        <w:t xml:space="preserve">most helpful </w:t>
      </w:r>
      <w:r w:rsidR="00F474BD" w:rsidRPr="00F41BFA">
        <w:rPr>
          <w:sz w:val="22"/>
          <w:lang w:eastAsia="en-US"/>
        </w:rPr>
        <w:t xml:space="preserve">intervention </w:t>
      </w:r>
      <w:r w:rsidR="0013403D" w:rsidRPr="00F41BFA">
        <w:rPr>
          <w:sz w:val="22"/>
          <w:lang w:eastAsia="en-US"/>
        </w:rPr>
        <w:t xml:space="preserve">by </w:t>
      </w:r>
      <w:r w:rsidR="006D1FE4" w:rsidRPr="00F41BFA">
        <w:rPr>
          <w:sz w:val="22"/>
          <w:lang w:eastAsia="en-US"/>
        </w:rPr>
        <w:t>adolescents but</w:t>
      </w:r>
      <w:r w:rsidR="0013403D" w:rsidRPr="00F41BFA">
        <w:rPr>
          <w:sz w:val="22"/>
          <w:lang w:eastAsia="en-US"/>
        </w:rPr>
        <w:t xml:space="preserve"> </w:t>
      </w:r>
      <w:r w:rsidR="004C579D" w:rsidRPr="00F41BFA">
        <w:rPr>
          <w:sz w:val="22"/>
          <w:lang w:eastAsia="en-US"/>
        </w:rPr>
        <w:t>was not</w:t>
      </w:r>
      <w:r w:rsidR="002E6C40" w:rsidRPr="00F41BFA">
        <w:rPr>
          <w:sz w:val="22"/>
          <w:lang w:eastAsia="en-US"/>
        </w:rPr>
        <w:t xml:space="preserve"> highly</w:t>
      </w:r>
      <w:r w:rsidR="004C579D" w:rsidRPr="00F41BFA">
        <w:rPr>
          <w:sz w:val="22"/>
          <w:lang w:eastAsia="en-US"/>
        </w:rPr>
        <w:t xml:space="preserve"> ranked </w:t>
      </w:r>
      <w:r w:rsidR="002E6C40" w:rsidRPr="00F41BFA">
        <w:rPr>
          <w:sz w:val="22"/>
          <w:lang w:eastAsia="en-US"/>
        </w:rPr>
        <w:t xml:space="preserve">by </w:t>
      </w:r>
      <w:r w:rsidR="00AE3DA7" w:rsidRPr="00F41BFA">
        <w:rPr>
          <w:sz w:val="22"/>
          <w:lang w:eastAsia="en-US"/>
        </w:rPr>
        <w:t>parents</w:t>
      </w:r>
      <w:r w:rsidR="0013403D" w:rsidRPr="00F41BFA">
        <w:rPr>
          <w:sz w:val="22"/>
          <w:lang w:eastAsia="en-US"/>
        </w:rPr>
        <w:t xml:space="preserve">. This </w:t>
      </w:r>
      <w:r w:rsidR="002E6C40" w:rsidRPr="00F41BFA">
        <w:rPr>
          <w:sz w:val="22"/>
          <w:lang w:eastAsia="en-US"/>
        </w:rPr>
        <w:t xml:space="preserve">may </w:t>
      </w:r>
      <w:r w:rsidR="002E6C40" w:rsidRPr="00F41BFA">
        <w:rPr>
          <w:sz w:val="22"/>
          <w:lang w:eastAsia="en-US"/>
        </w:rPr>
        <w:lastRenderedPageBreak/>
        <w:t xml:space="preserve">indicate medication use in </w:t>
      </w:r>
      <w:r w:rsidR="00152B77" w:rsidRPr="00F41BFA">
        <w:rPr>
          <w:sz w:val="22"/>
          <w:lang w:eastAsia="en-US"/>
        </w:rPr>
        <w:t xml:space="preserve">older </w:t>
      </w:r>
      <w:r w:rsidR="002E6C40" w:rsidRPr="00F41BFA">
        <w:rPr>
          <w:sz w:val="22"/>
          <w:lang w:eastAsia="en-US"/>
        </w:rPr>
        <w:t>adolescents is high,</w:t>
      </w:r>
      <w:r w:rsidR="005275D2" w:rsidRPr="00F41BFA">
        <w:rPr>
          <w:sz w:val="22"/>
          <w:lang w:eastAsia="en-US"/>
        </w:rPr>
        <w:t xml:space="preserve"> </w:t>
      </w:r>
      <w:r w:rsidR="0025397C" w:rsidRPr="00F41BFA">
        <w:rPr>
          <w:sz w:val="22"/>
          <w:lang w:eastAsia="en-US"/>
        </w:rPr>
        <w:t xml:space="preserve">despite a lack of </w:t>
      </w:r>
      <w:r w:rsidR="008C0C6C" w:rsidRPr="00F41BFA">
        <w:rPr>
          <w:sz w:val="22"/>
          <w:lang w:eastAsia="en-US"/>
        </w:rPr>
        <w:t>evidence</w:t>
      </w:r>
      <w:r w:rsidR="0025397C" w:rsidRPr="00F41BFA">
        <w:rPr>
          <w:sz w:val="22"/>
          <w:lang w:eastAsia="en-US"/>
        </w:rPr>
        <w:t xml:space="preserve"> that pharmacological interventions are effective as a standalone treatment for </w:t>
      </w:r>
      <w:r w:rsidR="000469E1" w:rsidRPr="00F41BFA">
        <w:rPr>
          <w:sz w:val="22"/>
          <w:lang w:eastAsia="en-US"/>
        </w:rPr>
        <w:t>chronic pain</w:t>
      </w:r>
      <w:r w:rsidR="0025397C" w:rsidRPr="00F41BFA">
        <w:rPr>
          <w:sz w:val="22"/>
          <w:lang w:eastAsia="en-US"/>
        </w:rPr>
        <w:t xml:space="preserve"> </w:t>
      </w:r>
      <w:r w:rsidR="0025397C" w:rsidRPr="00F41BFA">
        <w:rPr>
          <w:sz w:val="22"/>
          <w:lang w:eastAsia="en-US"/>
        </w:rPr>
        <w:fldChar w:fldCharType="begin">
          <w:fldData xml:space="preserve">PEVuZE5vdGU+PENpdGU+PEF1dGhvcj5DYWVzPC9BdXRob3I+PFllYXI+MjAxODwvWWVhcj48UmVj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==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DYWVzPC9BdXRob3I+PFllYXI+MjAxODwvWWVhcj48UmVj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==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25397C" w:rsidRPr="00F41BFA">
        <w:rPr>
          <w:sz w:val="22"/>
          <w:lang w:eastAsia="en-US"/>
        </w:rPr>
      </w:r>
      <w:r w:rsidR="0025397C" w:rsidRPr="00F41BFA">
        <w:rPr>
          <w:sz w:val="22"/>
          <w:lang w:eastAsia="en-US"/>
        </w:rPr>
        <w:fldChar w:fldCharType="separate"/>
      </w:r>
      <w:r w:rsidR="00026725" w:rsidRPr="00F41BFA">
        <w:rPr>
          <w:noProof/>
          <w:sz w:val="22"/>
          <w:lang w:eastAsia="en-US"/>
        </w:rPr>
        <w:t>(45-49)</w:t>
      </w:r>
      <w:r w:rsidR="0025397C" w:rsidRPr="00F41BFA">
        <w:rPr>
          <w:sz w:val="22"/>
          <w:lang w:eastAsia="en-US"/>
        </w:rPr>
        <w:fldChar w:fldCharType="end"/>
      </w:r>
      <w:r w:rsidR="0025397C" w:rsidRPr="00F41BFA">
        <w:rPr>
          <w:sz w:val="22"/>
          <w:lang w:eastAsia="en-US"/>
        </w:rPr>
        <w:t>.</w:t>
      </w:r>
      <w:r w:rsidR="0013403D" w:rsidRPr="00F41BFA">
        <w:rPr>
          <w:sz w:val="22"/>
          <w:lang w:eastAsia="en-US"/>
        </w:rPr>
        <w:t xml:space="preserve"> </w:t>
      </w:r>
      <w:r w:rsidR="00152B77" w:rsidRPr="00F41BFA">
        <w:rPr>
          <w:sz w:val="22"/>
          <w:lang w:eastAsia="en-US"/>
        </w:rPr>
        <w:t xml:space="preserve">Pacing was the top ranked technique by both groups, and rest was also </w:t>
      </w:r>
      <w:r w:rsidR="00FC650F" w:rsidRPr="00F41BFA">
        <w:rPr>
          <w:sz w:val="22"/>
          <w:lang w:eastAsia="en-US"/>
        </w:rPr>
        <w:t xml:space="preserve">ranked in </w:t>
      </w:r>
      <w:r w:rsidR="0013403D" w:rsidRPr="00F41BFA">
        <w:rPr>
          <w:sz w:val="22"/>
          <w:lang w:eastAsia="en-US"/>
        </w:rPr>
        <w:t xml:space="preserve">the top three </w:t>
      </w:r>
      <w:r w:rsidR="00E30B3B" w:rsidRPr="00F41BFA">
        <w:rPr>
          <w:sz w:val="22"/>
          <w:lang w:eastAsia="en-US"/>
        </w:rPr>
        <w:t xml:space="preserve">for </w:t>
      </w:r>
      <w:r w:rsidR="0013403D" w:rsidRPr="00F41BFA">
        <w:rPr>
          <w:sz w:val="22"/>
          <w:lang w:eastAsia="en-US"/>
        </w:rPr>
        <w:t xml:space="preserve">both groups. </w:t>
      </w:r>
      <w:r w:rsidR="006B650C" w:rsidRPr="00F41BFA">
        <w:rPr>
          <w:sz w:val="22"/>
          <w:lang w:eastAsia="en-US"/>
        </w:rPr>
        <w:t>The majority of this sample were not</w:t>
      </w:r>
      <w:r w:rsidR="00ED57AC" w:rsidRPr="00F41BFA">
        <w:rPr>
          <w:sz w:val="22"/>
          <w:lang w:eastAsia="en-US"/>
        </w:rPr>
        <w:t xml:space="preserve"> </w:t>
      </w:r>
      <w:r w:rsidR="006B650C" w:rsidRPr="00F41BFA">
        <w:rPr>
          <w:sz w:val="22"/>
          <w:lang w:eastAsia="en-US"/>
        </w:rPr>
        <w:t>attending a specialist pain clinic</w:t>
      </w:r>
      <w:r w:rsidR="00C70ED5" w:rsidRPr="00F41BFA">
        <w:rPr>
          <w:sz w:val="22"/>
          <w:lang w:eastAsia="en-US"/>
        </w:rPr>
        <w:t xml:space="preserve"> at the time of the survey</w:t>
      </w:r>
      <w:r w:rsidR="003260B3" w:rsidRPr="00F41BFA">
        <w:rPr>
          <w:sz w:val="22"/>
          <w:lang w:eastAsia="en-US"/>
        </w:rPr>
        <w:t xml:space="preserve">, </w:t>
      </w:r>
      <w:r w:rsidR="00E76230" w:rsidRPr="00F41BFA">
        <w:rPr>
          <w:sz w:val="22"/>
          <w:lang w:eastAsia="en-US"/>
        </w:rPr>
        <w:t>which may explain why</w:t>
      </w:r>
      <w:r w:rsidR="006B650C" w:rsidRPr="00F41BFA">
        <w:rPr>
          <w:sz w:val="22"/>
          <w:lang w:eastAsia="en-US"/>
        </w:rPr>
        <w:t xml:space="preserve"> </w:t>
      </w:r>
      <w:r w:rsidR="005E56FC" w:rsidRPr="00F41BFA">
        <w:rPr>
          <w:sz w:val="22"/>
          <w:lang w:eastAsia="en-US"/>
        </w:rPr>
        <w:t>medication</w:t>
      </w:r>
      <w:r w:rsidR="003271D7" w:rsidRPr="00F41BFA">
        <w:rPr>
          <w:sz w:val="22"/>
          <w:lang w:eastAsia="en-US"/>
        </w:rPr>
        <w:t xml:space="preserve"> and rest</w:t>
      </w:r>
      <w:r w:rsidR="005E56FC" w:rsidRPr="00F41BFA">
        <w:rPr>
          <w:sz w:val="22"/>
          <w:lang w:eastAsia="en-US"/>
        </w:rPr>
        <w:t xml:space="preserve"> </w:t>
      </w:r>
      <w:r w:rsidR="00E76230" w:rsidRPr="00F41BFA">
        <w:rPr>
          <w:sz w:val="22"/>
          <w:lang w:eastAsia="en-US"/>
        </w:rPr>
        <w:t>were</w:t>
      </w:r>
      <w:r w:rsidR="007137A6" w:rsidRPr="00F41BFA">
        <w:rPr>
          <w:sz w:val="22"/>
          <w:lang w:eastAsia="en-US"/>
        </w:rPr>
        <w:t xml:space="preserve"> ranked high</w:t>
      </w:r>
      <w:r w:rsidR="005E56FC" w:rsidRPr="00F41BFA">
        <w:rPr>
          <w:sz w:val="22"/>
          <w:lang w:eastAsia="en-US"/>
        </w:rPr>
        <w:t xml:space="preserve">, whilst </w:t>
      </w:r>
      <w:r w:rsidR="006B650C" w:rsidRPr="00F41BFA">
        <w:rPr>
          <w:sz w:val="22"/>
          <w:lang w:eastAsia="en-US"/>
        </w:rPr>
        <w:t>psychological treatments were ranked l</w:t>
      </w:r>
      <w:r w:rsidR="005E56FC" w:rsidRPr="00F41BFA">
        <w:rPr>
          <w:sz w:val="22"/>
          <w:lang w:eastAsia="en-US"/>
        </w:rPr>
        <w:t xml:space="preserve">ow. Psychological </w:t>
      </w:r>
      <w:r w:rsidR="006B650C" w:rsidRPr="00F41BFA">
        <w:rPr>
          <w:sz w:val="22"/>
          <w:lang w:eastAsia="en-US"/>
        </w:rPr>
        <w:t xml:space="preserve">techniques are less likely to be cited by healthcare professionals working outside of specialist </w:t>
      </w:r>
      <w:r w:rsidR="000469E1" w:rsidRPr="00F41BFA">
        <w:rPr>
          <w:sz w:val="22"/>
          <w:lang w:eastAsia="en-US"/>
        </w:rPr>
        <w:t>chronic pain</w:t>
      </w:r>
      <w:r w:rsidR="001F46E7" w:rsidRPr="00F41BFA">
        <w:rPr>
          <w:sz w:val="22"/>
          <w:lang w:eastAsia="en-US"/>
        </w:rPr>
        <w:t xml:space="preserve"> </w:t>
      </w:r>
      <w:r w:rsidR="006B650C" w:rsidRPr="00F41BFA">
        <w:rPr>
          <w:sz w:val="22"/>
          <w:lang w:eastAsia="en-US"/>
        </w:rPr>
        <w:t xml:space="preserve">services </w:t>
      </w:r>
      <w:r w:rsidR="006B650C" w:rsidRPr="00F41BFA">
        <w:rPr>
          <w:sz w:val="22"/>
          <w:lang w:eastAsia="en-US"/>
        </w:rPr>
        <w:fldChar w:fldCharType="begin"/>
      </w:r>
      <w:r w:rsidR="00026725" w:rsidRPr="00F41BFA">
        <w:rPr>
          <w:sz w:val="22"/>
          <w:lang w:eastAsia="en-US"/>
        </w:rPr>
        <w:instrText xml:space="preserve"> ADDIN EN.CITE &lt;EndNote&gt;&lt;Cite&gt;&lt;Author&gt;Hurley-Wallace&lt;/Author&gt;&lt;Year&gt;2018&lt;/Year&gt;&lt;RecNum&gt;43&lt;/RecNum&gt;&lt;DisplayText&gt;(50)&lt;/DisplayText&gt;&lt;record&gt;&lt;rec-number&gt;43&lt;/rec-number&gt;&lt;foreign-keys&gt;&lt;key app="EN" db-id="fzezxfsa7sx5sde520upzrzofe0xwzdfz29r" timestamp="1591547394"&gt;43&lt;/key&gt;&lt;/foreign-keys&gt;&lt;ref-type name="Journal Article"&gt;17&lt;/ref-type&gt;&lt;contributors&gt;&lt;authors&gt;&lt;author&gt;Hurley-Wallace, Anna&lt;/author&gt;&lt;author&gt;Wood, Chantal&lt;/author&gt;&lt;author&gt;Franck, Linda S.&lt;/author&gt;&lt;author&gt;Howard, Richard F.&lt;/author&gt;&lt;author&gt;Liossi, Christina&lt;/author&gt;&lt;/authors&gt;&lt;/contributors&gt;&lt;titles&gt;&lt;title&gt;Paediatric pain education for health care professionals&lt;/title&gt;&lt;secondary-title&gt;PAIN Reports&lt;/secondary-title&gt;&lt;/titles&gt;&lt;periodical&gt;&lt;full-title&gt;PAIN Reports&lt;/full-title&gt;&lt;/periodical&gt;&lt;volume&gt;Latest Articles&lt;/volume&gt;&lt;keywords&gt;&lt;keyword&gt;Paediatric pain&lt;/keyword&gt;&lt;keyword&gt;Education&lt;/keyword&gt;&lt;keyword&gt;Health care professionals&lt;/keyword&gt;&lt;/keywords&gt;&lt;dates&gt;&lt;year&gt;2018&lt;/year&gt;&lt;/dates&gt;&lt;isbn&gt;2471-2531&lt;/isbn&gt;&lt;urls&gt;&lt;related-urls&gt;&lt;url&gt;https://journals.lww.com/painrpts/Fulltext/latest/Paediatric_pain_education_for_health_care.99890.aspx&lt;/url&gt;&lt;/related-urls&gt;&lt;/urls&gt;&lt;/record&gt;&lt;/Cite&gt;&lt;/EndNote&gt;</w:instrText>
      </w:r>
      <w:r w:rsidR="006B650C" w:rsidRPr="00F41BFA">
        <w:rPr>
          <w:sz w:val="22"/>
          <w:lang w:eastAsia="en-US"/>
        </w:rPr>
        <w:fldChar w:fldCharType="separate"/>
      </w:r>
      <w:r w:rsidR="00026725" w:rsidRPr="00F41BFA">
        <w:rPr>
          <w:noProof/>
          <w:sz w:val="22"/>
          <w:lang w:eastAsia="en-US"/>
        </w:rPr>
        <w:t>(50)</w:t>
      </w:r>
      <w:r w:rsidR="006B650C" w:rsidRPr="00F41BFA">
        <w:rPr>
          <w:sz w:val="22"/>
          <w:lang w:eastAsia="en-US"/>
        </w:rPr>
        <w:fldChar w:fldCharType="end"/>
      </w:r>
      <w:r w:rsidR="006B650C" w:rsidRPr="00F41BFA">
        <w:rPr>
          <w:sz w:val="22"/>
          <w:lang w:eastAsia="en-US"/>
        </w:rPr>
        <w:t xml:space="preserve">. </w:t>
      </w:r>
      <w:r w:rsidR="00B1450B" w:rsidRPr="00F41BFA">
        <w:rPr>
          <w:sz w:val="22"/>
          <w:lang w:eastAsia="en-US"/>
        </w:rPr>
        <w:t>However, data on whether participants attended a specialist clinic in the past was not collected</w:t>
      </w:r>
      <w:r w:rsidR="00E746CA" w:rsidRPr="00F41BFA">
        <w:rPr>
          <w:sz w:val="22"/>
          <w:lang w:eastAsia="en-US"/>
        </w:rPr>
        <w:t>.</w:t>
      </w:r>
    </w:p>
    <w:p w14:paraId="44DAB58C" w14:textId="11419905" w:rsidR="0092582B" w:rsidRPr="00F41BFA" w:rsidRDefault="009A4F30" w:rsidP="00026725">
      <w:pPr>
        <w:rPr>
          <w:sz w:val="22"/>
          <w:lang w:eastAsia="en-US"/>
        </w:rPr>
      </w:pPr>
      <w:r w:rsidRPr="00F41BFA">
        <w:rPr>
          <w:sz w:val="22"/>
          <w:lang w:eastAsia="en-US"/>
        </w:rPr>
        <w:t>Regarding preferred</w:t>
      </w:r>
      <w:r w:rsidR="00424371" w:rsidRPr="00F41BFA">
        <w:rPr>
          <w:sz w:val="22"/>
          <w:lang w:eastAsia="en-US"/>
        </w:rPr>
        <w:t xml:space="preserve"> </w:t>
      </w:r>
      <w:r w:rsidR="00591CA8" w:rsidRPr="00F41BFA">
        <w:rPr>
          <w:sz w:val="22"/>
          <w:lang w:eastAsia="en-US"/>
        </w:rPr>
        <w:t>chronic pain</w:t>
      </w:r>
      <w:r w:rsidR="00D976EF" w:rsidRPr="00F41BFA">
        <w:rPr>
          <w:sz w:val="22"/>
          <w:lang w:eastAsia="en-US"/>
        </w:rPr>
        <w:t xml:space="preserve"> management techniques </w:t>
      </w:r>
      <w:r w:rsidR="00424371" w:rsidRPr="00F41BFA">
        <w:rPr>
          <w:sz w:val="22"/>
          <w:lang w:eastAsia="en-US"/>
        </w:rPr>
        <w:t>adolescents and their parents</w:t>
      </w:r>
      <w:r w:rsidR="00BC3A51" w:rsidRPr="00F41BFA">
        <w:rPr>
          <w:sz w:val="22"/>
          <w:lang w:eastAsia="en-US"/>
        </w:rPr>
        <w:t xml:space="preserve"> </w:t>
      </w:r>
      <w:r w:rsidRPr="00F41BFA">
        <w:rPr>
          <w:sz w:val="22"/>
          <w:lang w:eastAsia="en-US"/>
        </w:rPr>
        <w:t>wanted</w:t>
      </w:r>
      <w:r w:rsidR="00424371" w:rsidRPr="00F41BFA">
        <w:rPr>
          <w:sz w:val="22"/>
          <w:lang w:eastAsia="en-US"/>
        </w:rPr>
        <w:t xml:space="preserve"> to see in a new program, </w:t>
      </w:r>
      <w:r w:rsidR="00EB519E" w:rsidRPr="00F41BFA">
        <w:rPr>
          <w:sz w:val="22"/>
          <w:lang w:eastAsia="en-US"/>
        </w:rPr>
        <w:t>many adolescents selected</w:t>
      </w:r>
      <w:r w:rsidR="00424371" w:rsidRPr="00F41BFA">
        <w:rPr>
          <w:sz w:val="22"/>
          <w:lang w:eastAsia="en-US"/>
        </w:rPr>
        <w:t xml:space="preserve"> </w:t>
      </w:r>
      <w:r w:rsidR="00D976EF" w:rsidRPr="00F41BFA">
        <w:rPr>
          <w:sz w:val="22"/>
          <w:lang w:eastAsia="en-US"/>
        </w:rPr>
        <w:t xml:space="preserve">‘advice on explaining chronic pain to others’ (87%). </w:t>
      </w:r>
      <w:r w:rsidR="00AE3DA7" w:rsidRPr="00F41BFA">
        <w:rPr>
          <w:sz w:val="22"/>
          <w:lang w:eastAsia="en-US"/>
        </w:rPr>
        <w:t>T</w:t>
      </w:r>
      <w:r w:rsidR="00DD6CB2" w:rsidRPr="00F41BFA">
        <w:rPr>
          <w:sz w:val="22"/>
          <w:lang w:eastAsia="en-US"/>
        </w:rPr>
        <w:t>his may be</w:t>
      </w:r>
      <w:r w:rsidR="00617D36" w:rsidRPr="00F41BFA">
        <w:rPr>
          <w:sz w:val="22"/>
          <w:lang w:eastAsia="en-US"/>
        </w:rPr>
        <w:t xml:space="preserve"> </w:t>
      </w:r>
      <w:r w:rsidR="00AE3DA7" w:rsidRPr="00F41BFA">
        <w:rPr>
          <w:sz w:val="22"/>
          <w:lang w:eastAsia="en-US"/>
        </w:rPr>
        <w:t>because</w:t>
      </w:r>
      <w:r w:rsidRPr="00F41BFA">
        <w:rPr>
          <w:sz w:val="22"/>
          <w:lang w:eastAsia="en-US"/>
        </w:rPr>
        <w:t xml:space="preserve"> adolescents w</w:t>
      </w:r>
      <w:r w:rsidR="00A60C99" w:rsidRPr="00F41BFA">
        <w:rPr>
          <w:sz w:val="22"/>
          <w:lang w:eastAsia="en-US"/>
        </w:rPr>
        <w:t>ith chronic pain</w:t>
      </w:r>
      <w:r w:rsidRPr="00F41BFA">
        <w:rPr>
          <w:sz w:val="22"/>
          <w:lang w:eastAsia="en-US"/>
        </w:rPr>
        <w:t xml:space="preserve"> often struggle with social functioning</w:t>
      </w:r>
      <w:r w:rsidR="00617D36" w:rsidRPr="00F41BFA">
        <w:rPr>
          <w:sz w:val="22"/>
          <w:lang w:eastAsia="en-US"/>
        </w:rPr>
        <w:t xml:space="preserve"> </w:t>
      </w:r>
      <w:r w:rsidR="00617D36" w:rsidRPr="00F41BFA">
        <w:rPr>
          <w:sz w:val="22"/>
          <w:lang w:eastAsia="en-US"/>
        </w:rPr>
        <w:fldChar w:fldCharType="begin">
          <w:fldData xml:space="preserve">PEVuZE5vdGU+PENpdGU+PEF1dGhvcj5Gb3JnZXJvbjwvQXV0aG9yPjxZZWFyPjIwMTA8L1llYXI+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=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Gb3JnZXJvbjwvQXV0aG9yPjxZZWFyPjIwMTA8L1llYXI+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=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617D36" w:rsidRPr="00F41BFA">
        <w:rPr>
          <w:sz w:val="22"/>
          <w:lang w:eastAsia="en-US"/>
        </w:rPr>
      </w:r>
      <w:r w:rsidR="00617D36" w:rsidRPr="00F41BFA">
        <w:rPr>
          <w:sz w:val="22"/>
          <w:lang w:eastAsia="en-US"/>
        </w:rPr>
        <w:fldChar w:fldCharType="separate"/>
      </w:r>
      <w:r w:rsidR="00026725" w:rsidRPr="00F41BFA">
        <w:rPr>
          <w:noProof/>
          <w:sz w:val="22"/>
          <w:lang w:eastAsia="en-US"/>
        </w:rPr>
        <w:t>(3, 51, 52)</w:t>
      </w:r>
      <w:r w:rsidR="00617D36" w:rsidRPr="00F41BFA">
        <w:rPr>
          <w:sz w:val="22"/>
          <w:lang w:eastAsia="en-US"/>
        </w:rPr>
        <w:fldChar w:fldCharType="end"/>
      </w:r>
      <w:r w:rsidR="001236F0" w:rsidRPr="00F41BFA">
        <w:rPr>
          <w:sz w:val="22"/>
          <w:lang w:eastAsia="en-US"/>
        </w:rPr>
        <w:t xml:space="preserve">, and are at </w:t>
      </w:r>
      <w:r w:rsidR="00617D36" w:rsidRPr="00F41BFA">
        <w:rPr>
          <w:sz w:val="22"/>
          <w:lang w:eastAsia="en-US"/>
        </w:rPr>
        <w:t xml:space="preserve">increased risk of </w:t>
      </w:r>
      <w:r w:rsidR="00BF29F3" w:rsidRPr="00F41BFA">
        <w:rPr>
          <w:sz w:val="22"/>
          <w:lang w:eastAsia="en-US"/>
        </w:rPr>
        <w:t xml:space="preserve">peer </w:t>
      </w:r>
      <w:r w:rsidR="00617D36" w:rsidRPr="00F41BFA">
        <w:rPr>
          <w:sz w:val="22"/>
          <w:lang w:eastAsia="en-US"/>
        </w:rPr>
        <w:t>victimisation</w:t>
      </w:r>
      <w:r w:rsidR="00BF29F3" w:rsidRPr="00F41BFA">
        <w:rPr>
          <w:sz w:val="22"/>
          <w:lang w:eastAsia="en-US"/>
        </w:rPr>
        <w:t xml:space="preserve"> compared to healthy peers </w:t>
      </w:r>
      <w:r w:rsidR="00BF29F3" w:rsidRPr="00F41BFA">
        <w:rPr>
          <w:sz w:val="22"/>
          <w:lang w:eastAsia="en-US"/>
        </w:rPr>
        <w:fldChar w:fldCharType="begin"/>
      </w:r>
      <w:r w:rsidR="00826C97" w:rsidRPr="00F41BFA">
        <w:rPr>
          <w:sz w:val="22"/>
          <w:lang w:eastAsia="en-US"/>
        </w:rPr>
        <w:instrText xml:space="preserve"> ADDIN EN.CITE &lt;EndNote&gt;&lt;Cite&gt;&lt;Author&gt;Forgeron&lt;/Author&gt;&lt;Year&gt;2010&lt;/Year&gt;&lt;RecNum&gt;3&lt;/RecNum&gt;&lt;DisplayText&gt;(3)&lt;/DisplayText&gt;&lt;record&gt;&lt;rec-number&gt;3&lt;/rec-number&gt;&lt;foreign-keys&gt;&lt;key app="EN" db-id="fzezxfsa7sx5sde520upzrzofe0xwzdfz29r" timestamp="1591547377"&gt;3&lt;/key&gt;&lt;/foreign-keys&gt;&lt;ref-type name="Journal Article"&gt;17&lt;/ref-type&gt;&lt;contributors&gt;&lt;authors&gt;&lt;author&gt;Forgeron, Paula A.&lt;/author&gt;&lt;author&gt;King, Sara&lt;/author&gt;&lt;author&gt;Stinson, Jennifer N.&lt;/author&gt;&lt;author&gt;McGrath, Patrick J.&lt;/author&gt;&lt;author&gt;MacDonald, Amanda J.&lt;/author&gt;&lt;author&gt;Chambers, Christine T.&lt;/author&gt;&lt;/authors&gt;&lt;/contributors&gt;&lt;titles&gt;&lt;title&gt;Social Functioning and Peer Relationships in Children and Adolescents with Chronic Pain: A Systematic Review&lt;/title&gt;&lt;secondary-title&gt;Pain Research and Management&lt;/secondary-title&gt;&lt;/titles&gt;&lt;periodical&gt;&lt;full-title&gt;Pain Research and Management&lt;/full-title&gt;&lt;/periodical&gt;&lt;pages&gt;27-41&lt;/pages&gt;&lt;volume&gt;15&lt;/volume&gt;&lt;number&gt;1&lt;/number&gt;&lt;section&gt;27&lt;/section&gt;&lt;dates&gt;&lt;year&gt;2010&lt;/year&gt;&lt;/dates&gt;&lt;isbn&gt;1203-6765&lt;/isbn&gt;&lt;urls&gt;&lt;/urls&gt;&lt;electronic-resource-num&gt;10.1155/2010/820407&lt;/electronic-resource-num&gt;&lt;/record&gt;&lt;/Cite&gt;&lt;/EndNote&gt;</w:instrText>
      </w:r>
      <w:r w:rsidR="00BF29F3" w:rsidRPr="00F41BFA">
        <w:rPr>
          <w:sz w:val="22"/>
          <w:lang w:eastAsia="en-US"/>
        </w:rPr>
        <w:fldChar w:fldCharType="separate"/>
      </w:r>
      <w:r w:rsidR="007A6C5B" w:rsidRPr="00F41BFA">
        <w:rPr>
          <w:noProof/>
          <w:sz w:val="22"/>
          <w:lang w:eastAsia="en-US"/>
        </w:rPr>
        <w:t>(3)</w:t>
      </w:r>
      <w:r w:rsidR="00BF29F3" w:rsidRPr="00F41BFA">
        <w:rPr>
          <w:sz w:val="22"/>
          <w:lang w:eastAsia="en-US"/>
        </w:rPr>
        <w:fldChar w:fldCharType="end"/>
      </w:r>
      <w:r w:rsidR="00BF29F3" w:rsidRPr="00F41BFA">
        <w:rPr>
          <w:sz w:val="22"/>
          <w:lang w:eastAsia="en-US"/>
        </w:rPr>
        <w:t>.</w:t>
      </w:r>
      <w:r w:rsidR="00617D36" w:rsidRPr="00F41BFA">
        <w:rPr>
          <w:sz w:val="22"/>
          <w:lang w:eastAsia="en-US"/>
        </w:rPr>
        <w:t xml:space="preserve"> </w:t>
      </w:r>
      <w:r w:rsidR="002C578B" w:rsidRPr="00F41BFA">
        <w:rPr>
          <w:sz w:val="22"/>
          <w:lang w:eastAsia="en-US"/>
        </w:rPr>
        <w:t>Whilst</w:t>
      </w:r>
      <w:r w:rsidR="000B1E07" w:rsidRPr="00F41BFA">
        <w:rPr>
          <w:sz w:val="22"/>
          <w:lang w:eastAsia="en-US"/>
        </w:rPr>
        <w:t xml:space="preserve"> it would be useful to include</w:t>
      </w:r>
      <w:r w:rsidR="002C578B" w:rsidRPr="00F41BFA">
        <w:rPr>
          <w:sz w:val="22"/>
          <w:lang w:eastAsia="en-US"/>
        </w:rPr>
        <w:t xml:space="preserve"> social advice in a new online </w:t>
      </w:r>
      <w:r w:rsidR="005D5977" w:rsidRPr="00F41BFA">
        <w:rPr>
          <w:sz w:val="22"/>
          <w:lang w:eastAsia="en-US"/>
        </w:rPr>
        <w:t>program</w:t>
      </w:r>
      <w:r w:rsidR="00BC6416" w:rsidRPr="00F41BFA">
        <w:rPr>
          <w:sz w:val="22"/>
          <w:lang w:eastAsia="en-US"/>
        </w:rPr>
        <w:t>, this finding may</w:t>
      </w:r>
      <w:r w:rsidR="000B1E07" w:rsidRPr="00F41BFA">
        <w:rPr>
          <w:sz w:val="22"/>
          <w:lang w:eastAsia="en-US"/>
        </w:rPr>
        <w:t xml:space="preserve"> </w:t>
      </w:r>
      <w:r w:rsidR="00707EA8" w:rsidRPr="00F41BFA">
        <w:rPr>
          <w:sz w:val="22"/>
          <w:lang w:eastAsia="en-US"/>
        </w:rPr>
        <w:t>reflect</w:t>
      </w:r>
      <w:r w:rsidR="00BC6416" w:rsidRPr="00F41BFA">
        <w:rPr>
          <w:sz w:val="22"/>
          <w:lang w:eastAsia="en-US"/>
        </w:rPr>
        <w:t xml:space="preserve"> a need for community</w:t>
      </w:r>
      <w:r w:rsidR="0092582B" w:rsidRPr="00F41BFA">
        <w:rPr>
          <w:sz w:val="22"/>
          <w:lang w:eastAsia="en-US"/>
        </w:rPr>
        <w:t xml:space="preserve"> and</w:t>
      </w:r>
      <w:r w:rsidR="002F46A7" w:rsidRPr="00F41BFA">
        <w:rPr>
          <w:sz w:val="22"/>
          <w:lang w:eastAsia="en-US"/>
        </w:rPr>
        <w:t xml:space="preserve"> school-based interventions</w:t>
      </w:r>
      <w:r w:rsidR="00707EA8" w:rsidRPr="00F41BFA">
        <w:rPr>
          <w:sz w:val="22"/>
          <w:lang w:eastAsia="en-US"/>
        </w:rPr>
        <w:t xml:space="preserve"> that target</w:t>
      </w:r>
      <w:r w:rsidR="002F46A7" w:rsidRPr="00F41BFA">
        <w:rPr>
          <w:sz w:val="22"/>
          <w:lang w:eastAsia="en-US"/>
        </w:rPr>
        <w:t xml:space="preserve"> peer understanding</w:t>
      </w:r>
      <w:r w:rsidR="005D5977" w:rsidRPr="00F41BFA">
        <w:rPr>
          <w:sz w:val="22"/>
          <w:lang w:eastAsia="en-US"/>
        </w:rPr>
        <w:t>.</w:t>
      </w:r>
      <w:r w:rsidR="00707EA8" w:rsidRPr="00F41BFA">
        <w:rPr>
          <w:sz w:val="22"/>
          <w:lang w:eastAsia="en-US"/>
        </w:rPr>
        <w:t xml:space="preserve"> </w:t>
      </w:r>
    </w:p>
    <w:p w14:paraId="10B8546E" w14:textId="102633EF" w:rsidR="001621B6" w:rsidRPr="00F41BFA" w:rsidRDefault="00AD12C1" w:rsidP="00026725">
      <w:pPr>
        <w:rPr>
          <w:sz w:val="22"/>
          <w:lang w:eastAsia="en-US"/>
        </w:rPr>
      </w:pPr>
      <w:r w:rsidRPr="00F41BFA">
        <w:rPr>
          <w:sz w:val="22"/>
          <w:lang w:eastAsia="en-US"/>
        </w:rPr>
        <w:t>Most</w:t>
      </w:r>
      <w:r w:rsidR="00D976EF" w:rsidRPr="00F41BFA">
        <w:rPr>
          <w:sz w:val="22"/>
          <w:lang w:eastAsia="en-US"/>
        </w:rPr>
        <w:t xml:space="preserve"> </w:t>
      </w:r>
      <w:r w:rsidR="00701202" w:rsidRPr="00F41BFA">
        <w:rPr>
          <w:sz w:val="22"/>
          <w:lang w:eastAsia="en-US"/>
        </w:rPr>
        <w:t xml:space="preserve">participants indicated they </w:t>
      </w:r>
      <w:r w:rsidR="00D976EF" w:rsidRPr="00F41BFA">
        <w:rPr>
          <w:sz w:val="22"/>
          <w:lang w:eastAsia="en-US"/>
        </w:rPr>
        <w:t>wanted access to ‘methods to improve sleep’</w:t>
      </w:r>
      <w:r w:rsidR="00B5730B" w:rsidRPr="00F41BFA">
        <w:rPr>
          <w:sz w:val="22"/>
          <w:lang w:eastAsia="en-US"/>
        </w:rPr>
        <w:t xml:space="preserve"> </w:t>
      </w:r>
      <w:r w:rsidR="00C31024" w:rsidRPr="00F41BFA">
        <w:rPr>
          <w:sz w:val="22"/>
          <w:lang w:eastAsia="en-US"/>
        </w:rPr>
        <w:t>(82</w:t>
      </w:r>
      <w:r w:rsidR="00BC6416" w:rsidRPr="00F41BFA">
        <w:rPr>
          <w:sz w:val="22"/>
          <w:lang w:eastAsia="en-US"/>
        </w:rPr>
        <w:t>%</w:t>
      </w:r>
      <w:r w:rsidR="00B5730B" w:rsidRPr="00F41BFA">
        <w:rPr>
          <w:sz w:val="22"/>
          <w:lang w:eastAsia="en-US"/>
        </w:rPr>
        <w:t xml:space="preserve"> of</w:t>
      </w:r>
      <w:r w:rsidR="00C31024" w:rsidRPr="00F41BFA">
        <w:rPr>
          <w:sz w:val="22"/>
          <w:lang w:eastAsia="en-US"/>
        </w:rPr>
        <w:t xml:space="preserve"> adolescents and 80</w:t>
      </w:r>
      <w:r w:rsidR="00B5730B" w:rsidRPr="00F41BFA">
        <w:rPr>
          <w:sz w:val="22"/>
          <w:lang w:eastAsia="en-US"/>
        </w:rPr>
        <w:t>% of parents</w:t>
      </w:r>
      <w:r w:rsidR="00BC6416" w:rsidRPr="00F41BFA">
        <w:rPr>
          <w:sz w:val="22"/>
          <w:lang w:eastAsia="en-US"/>
        </w:rPr>
        <w:t>)</w:t>
      </w:r>
      <w:r w:rsidRPr="00F41BFA">
        <w:rPr>
          <w:sz w:val="22"/>
          <w:lang w:eastAsia="en-US"/>
        </w:rPr>
        <w:t xml:space="preserve">, </w:t>
      </w:r>
      <w:r w:rsidR="00434CBE" w:rsidRPr="00F41BFA">
        <w:rPr>
          <w:sz w:val="22"/>
          <w:lang w:eastAsia="en-US"/>
        </w:rPr>
        <w:t>reflecting</w:t>
      </w:r>
      <w:r w:rsidR="00770BE2" w:rsidRPr="00F41BFA">
        <w:rPr>
          <w:sz w:val="22"/>
          <w:lang w:eastAsia="en-US"/>
        </w:rPr>
        <w:t xml:space="preserve"> prior</w:t>
      </w:r>
      <w:r w:rsidRPr="00F41BFA">
        <w:rPr>
          <w:sz w:val="22"/>
          <w:lang w:eastAsia="en-US"/>
        </w:rPr>
        <w:t xml:space="preserve"> research </w:t>
      </w:r>
      <w:r w:rsidR="00770BE2" w:rsidRPr="00F41BFA">
        <w:rPr>
          <w:sz w:val="22"/>
          <w:lang w:eastAsia="en-US"/>
        </w:rPr>
        <w:t>findings that</w:t>
      </w:r>
      <w:r w:rsidR="00D976EF" w:rsidRPr="00F41BFA">
        <w:rPr>
          <w:sz w:val="22"/>
          <w:lang w:eastAsia="en-US"/>
        </w:rPr>
        <w:t xml:space="preserve"> </w:t>
      </w:r>
      <w:r w:rsidR="00775C13" w:rsidRPr="00F41BFA">
        <w:rPr>
          <w:sz w:val="22"/>
          <w:lang w:eastAsia="en-US"/>
        </w:rPr>
        <w:t xml:space="preserve">54% </w:t>
      </w:r>
      <w:r w:rsidR="00FF727F" w:rsidRPr="00F41BFA">
        <w:rPr>
          <w:sz w:val="22"/>
          <w:lang w:eastAsia="en-US"/>
        </w:rPr>
        <w:t xml:space="preserve">of </w:t>
      </w:r>
      <w:r w:rsidR="00A60C99" w:rsidRPr="00F41BFA">
        <w:rPr>
          <w:sz w:val="22"/>
          <w:lang w:eastAsia="en-US"/>
        </w:rPr>
        <w:t>adolescents with chronic pain</w:t>
      </w:r>
      <w:r w:rsidR="006621AD" w:rsidRPr="00F41BFA">
        <w:rPr>
          <w:sz w:val="22"/>
          <w:lang w:eastAsia="en-US"/>
        </w:rPr>
        <w:t xml:space="preserve"> report </w:t>
      </w:r>
      <w:r w:rsidR="00FF727F" w:rsidRPr="00F41BFA">
        <w:rPr>
          <w:sz w:val="22"/>
          <w:lang w:eastAsia="en-US"/>
        </w:rPr>
        <w:t>insomnia symptoms</w:t>
      </w:r>
      <w:r w:rsidR="00775C13" w:rsidRPr="00F41BFA">
        <w:rPr>
          <w:sz w:val="22"/>
          <w:lang w:eastAsia="en-US"/>
        </w:rPr>
        <w:t xml:space="preserve"> </w:t>
      </w:r>
      <w:r w:rsidR="00FF727F" w:rsidRPr="00F41BFA">
        <w:rPr>
          <w:sz w:val="22"/>
          <w:lang w:eastAsia="en-US"/>
        </w:rPr>
        <w:fldChar w:fldCharType="begin"/>
      </w:r>
      <w:r w:rsidR="00026725" w:rsidRPr="00F41BFA">
        <w:rPr>
          <w:sz w:val="22"/>
          <w:lang w:eastAsia="en-US"/>
        </w:rPr>
        <w:instrText xml:space="preserve"> ADDIN EN.CITE &lt;EndNote&gt;&lt;Cite&gt;&lt;Author&gt;Palermo&lt;/Author&gt;&lt;Year&gt;2011&lt;/Year&gt;&lt;RecNum&gt;46&lt;/RecNum&gt;&lt;DisplayText&gt;(53)&lt;/DisplayText&gt;&lt;record&gt;&lt;rec-number&gt;46&lt;/rec-number&gt;&lt;foreign-keys&gt;&lt;key app="EN" db-id="fzezxfsa7sx5sde520upzrzofe0xwzdfz29r" timestamp="1591547396"&gt;46&lt;/key&gt;&lt;/foreign-keys&gt;&lt;ref-type name="Journal Article"&gt;17&lt;/ref-type&gt;&lt;contributors&gt;&lt;authors&gt;&lt;author&gt;Palermo, T. M.&lt;/author&gt;&lt;author&gt;Wilson, Anna C.&lt;/author&gt;&lt;author&gt;Lewandowski, Amy S.&lt;/author&gt;&lt;author&gt;Toliver-Sokol, Marisol&lt;/author&gt;&lt;author&gt;Murray, Caitlin B.&lt;/author&gt;&lt;/authors&gt;&lt;/contributors&gt;&lt;titles&gt;&lt;title&gt;Behavioral and psychosocial factors associated with insomnia in adolescents with chronic pain&lt;/title&gt;&lt;secondary-title&gt;Pain&lt;/secondary-title&gt;&lt;alt-title&gt;Pain&lt;/alt-title&gt;&lt;/titles&gt;&lt;periodical&gt;&lt;full-title&gt;Pain&lt;/full-title&gt;&lt;/periodical&gt;&lt;alt-periodical&gt;&lt;full-title&gt;Pain&lt;/full-title&gt;&lt;/alt-periodical&gt;&lt;pages&gt;89-94&lt;/pages&gt;&lt;volume&gt;152&lt;/volume&gt;&lt;number&gt;1&lt;/number&gt;&lt;edition&gt;2010/10/27&lt;/edition&gt;&lt;keywords&gt;&lt;keyword&gt;Adolescent&lt;/keyword&gt;&lt;keyword&gt;*Adolescent Development&lt;/keyword&gt;&lt;keyword&gt;Behavioral Symptoms/*etiology&lt;/keyword&gt;&lt;keyword&gt;Child&lt;/keyword&gt;&lt;keyword&gt;Chronic Disease&lt;/keyword&gt;&lt;keyword&gt;Cohort Studies&lt;/keyword&gt;&lt;keyword&gt;Female&lt;/keyword&gt;&lt;keyword&gt;Humans&lt;/keyword&gt;&lt;keyword&gt;Logistic Models&lt;/keyword&gt;&lt;keyword&gt;Male&lt;/keyword&gt;&lt;keyword&gt;Pain/*complications&lt;/keyword&gt;&lt;keyword&gt;Pain Measurement&lt;/keyword&gt;&lt;keyword&gt;*Psychology&lt;/keyword&gt;&lt;keyword&gt;Psychology, Adolescent&lt;/keyword&gt;&lt;keyword&gt;Sleep Initiation and Maintenance Disorders/epidemiology/*etiology/*psychology&lt;/keyword&gt;&lt;keyword&gt;Statistics, Nonparametric&lt;/keyword&gt;&lt;keyword&gt;Surveys and Questionnaires&lt;/keyword&gt;&lt;/keywords&gt;&lt;dates&gt;&lt;year&gt;2011&lt;/year&gt;&lt;/dates&gt;&lt;isbn&gt;1872-6623&amp;#xD;0304-3959&lt;/isbn&gt;&lt;accession-num&gt;21030151&lt;/accession-num&gt;&lt;urls&gt;&lt;related-urls&gt;&lt;url&gt;https://www.ncbi.nlm.nih.gov/pubmed/21030151&lt;/url&gt;&lt;url&gt;https://www.ncbi.nlm.nih.gov/pmc/articles/PMC3005005/&lt;/url&gt;&lt;/related-urls&gt;&lt;/urls&gt;&lt;electronic-resource-num&gt;10.1016/j.pain.2010.09.035&lt;/electronic-resource-num&gt;&lt;remote-database-name&gt;PubMed&lt;/remote-database-name&gt;&lt;language&gt;eng&lt;/language&gt;&lt;/record&gt;&lt;/Cite&gt;&lt;/EndNote&gt;</w:instrText>
      </w:r>
      <w:r w:rsidR="00FF727F" w:rsidRPr="00F41BFA">
        <w:rPr>
          <w:sz w:val="22"/>
          <w:lang w:eastAsia="en-US"/>
        </w:rPr>
        <w:fldChar w:fldCharType="separate"/>
      </w:r>
      <w:r w:rsidR="00026725" w:rsidRPr="00F41BFA">
        <w:rPr>
          <w:noProof/>
          <w:sz w:val="22"/>
          <w:lang w:eastAsia="en-US"/>
        </w:rPr>
        <w:t>(53)</w:t>
      </w:r>
      <w:r w:rsidR="00FF727F" w:rsidRPr="00F41BFA">
        <w:rPr>
          <w:sz w:val="22"/>
          <w:lang w:eastAsia="en-US"/>
        </w:rPr>
        <w:fldChar w:fldCharType="end"/>
      </w:r>
      <w:r w:rsidR="00715596" w:rsidRPr="00F41BFA">
        <w:rPr>
          <w:sz w:val="22"/>
          <w:lang w:eastAsia="en-US"/>
        </w:rPr>
        <w:t>.</w:t>
      </w:r>
      <w:r w:rsidR="004A4FBF" w:rsidRPr="00F41BFA">
        <w:rPr>
          <w:sz w:val="22"/>
          <w:lang w:eastAsia="en-US"/>
        </w:rPr>
        <w:t xml:space="preserve"> </w:t>
      </w:r>
      <w:r w:rsidR="001621B6" w:rsidRPr="00F41BFA">
        <w:rPr>
          <w:sz w:val="22"/>
          <w:lang w:eastAsia="en-US"/>
        </w:rPr>
        <w:t xml:space="preserve">In relation to </w:t>
      </w:r>
      <w:r w:rsidR="000B08F6" w:rsidRPr="00F41BFA">
        <w:rPr>
          <w:sz w:val="22"/>
          <w:lang w:eastAsia="en-US"/>
        </w:rPr>
        <w:t xml:space="preserve">online interventions, </w:t>
      </w:r>
      <w:r w:rsidR="00A60C99" w:rsidRPr="00F41BFA">
        <w:rPr>
          <w:sz w:val="22"/>
          <w:lang w:eastAsia="en-US"/>
        </w:rPr>
        <w:t>currently available CBT-based chronic pain</w:t>
      </w:r>
      <w:r w:rsidR="000B08F6" w:rsidRPr="00F41BFA">
        <w:rPr>
          <w:sz w:val="22"/>
          <w:lang w:eastAsia="en-US"/>
        </w:rPr>
        <w:t xml:space="preserve"> management has not been found to significantly improve </w:t>
      </w:r>
      <w:r w:rsidR="00B5730B" w:rsidRPr="00F41BFA">
        <w:rPr>
          <w:sz w:val="22"/>
          <w:lang w:eastAsia="en-US"/>
        </w:rPr>
        <w:t>sleep outcomes in adolescents</w:t>
      </w:r>
      <w:r w:rsidR="00715596" w:rsidRPr="00F41BFA">
        <w:rPr>
          <w:sz w:val="22"/>
          <w:lang w:eastAsia="en-US"/>
        </w:rPr>
        <w:t xml:space="preserve"> </w:t>
      </w:r>
      <w:r w:rsidR="00715596" w:rsidRPr="00F41BFA">
        <w:rPr>
          <w:sz w:val="22"/>
          <w:lang w:eastAsia="en-US"/>
        </w:rPr>
        <w:fldChar w:fldCharType="begin"/>
      </w:r>
      <w:r w:rsidR="00026725" w:rsidRPr="00F41BFA">
        <w:rPr>
          <w:sz w:val="22"/>
          <w:lang w:eastAsia="en-US"/>
        </w:rPr>
        <w:instrText xml:space="preserve"> ADDIN EN.CITE &lt;EndNote&gt;&lt;Cite&gt;&lt;Author&gt;Fales&lt;/Author&gt;&lt;Year&gt;2015&lt;/Year&gt;&lt;RecNum&gt;47&lt;/RecNum&gt;&lt;DisplayText&gt;(54)&lt;/DisplayText&gt;&lt;record&gt;&lt;rec-number&gt;47&lt;/rec-number&gt;&lt;foreign-keys&gt;&lt;key app="EN" db-id="fzezxfsa7sx5sde520upzrzofe0xwzdfz29r" timestamp="1591547397"&gt;47&lt;/key&gt;&lt;/foreign-keys&gt;&lt;ref-type name="Journal Article"&gt;17&lt;/ref-type&gt;&lt;contributors&gt;&lt;authors&gt;&lt;author&gt;Fales, Jessica&lt;/author&gt;&lt;author&gt;Palermo, T. M.&lt;/author&gt;&lt;author&gt;Law, Emily F.&lt;/author&gt;&lt;author&gt;Wilson, Anna C.&lt;/author&gt;&lt;/authors&gt;&lt;/contributors&gt;&lt;titles&gt;&lt;title&gt;Sleep Outcomes in Youth With Chronic Pain Participating in a Randomized Controlled Trial of Online Cognitive-Behavioral Therapy for Pain Management&lt;/title&gt;&lt;secondary-title&gt;Behavioral Sleep Medicine&lt;/secondary-title&gt;&lt;/titles&gt;&lt;periodical&gt;&lt;full-title&gt;Behavioral Sleep Medicine&lt;/full-title&gt;&lt;/periodical&gt;&lt;pages&gt;107-123&lt;/pages&gt;&lt;volume&gt;13&lt;/volume&gt;&lt;number&gt;2&lt;/number&gt;&lt;dates&gt;&lt;year&gt;2015&lt;/year&gt;&lt;pub-dates&gt;&lt;date&gt;2015/03/04&lt;/date&gt;&lt;/pub-dates&gt;&lt;/dates&gt;&lt;publisher&gt;Taylor &amp;amp; Francis&lt;/publisher&gt;&lt;isbn&gt;1540-2002&lt;/isbn&gt;&lt;urls&gt;&lt;related-urls&gt;&lt;url&gt;https://doi.org/10.1080/15402002.2013.845779&lt;/url&gt;&lt;url&gt;https://www.tandfonline.com/doi/pdf/10.1080/15402002.2013.845779?needAccess=true&lt;/url&gt;&lt;/related-urls&gt;&lt;/urls&gt;&lt;electronic-resource-num&gt;10.1080/15402002.2013.845779&lt;/electronic-resource-num&gt;&lt;/record&gt;&lt;/Cite&gt;&lt;/EndNote&gt;</w:instrText>
      </w:r>
      <w:r w:rsidR="00715596" w:rsidRPr="00F41BFA">
        <w:rPr>
          <w:sz w:val="22"/>
          <w:lang w:eastAsia="en-US"/>
        </w:rPr>
        <w:fldChar w:fldCharType="separate"/>
      </w:r>
      <w:r w:rsidR="00026725" w:rsidRPr="00F41BFA">
        <w:rPr>
          <w:noProof/>
          <w:sz w:val="22"/>
          <w:lang w:eastAsia="en-US"/>
        </w:rPr>
        <w:t>(54)</w:t>
      </w:r>
      <w:r w:rsidR="00715596" w:rsidRPr="00F41BFA">
        <w:rPr>
          <w:sz w:val="22"/>
          <w:lang w:eastAsia="en-US"/>
        </w:rPr>
        <w:fldChar w:fldCharType="end"/>
      </w:r>
      <w:r w:rsidR="000B08F6" w:rsidRPr="00F41BFA">
        <w:rPr>
          <w:sz w:val="22"/>
          <w:lang w:eastAsia="en-US"/>
        </w:rPr>
        <w:t xml:space="preserve">. Researchers from this study suggested </w:t>
      </w:r>
      <w:r w:rsidR="00715596" w:rsidRPr="00F41BFA">
        <w:rPr>
          <w:sz w:val="22"/>
          <w:lang w:eastAsia="en-US"/>
        </w:rPr>
        <w:t>that, as reductions in pain and disability were not associated with improved sleep, poor sleep is</w:t>
      </w:r>
      <w:r w:rsidR="00F52AE1" w:rsidRPr="00F41BFA">
        <w:rPr>
          <w:sz w:val="22"/>
          <w:lang w:eastAsia="en-US"/>
        </w:rPr>
        <w:t xml:space="preserve"> likely fuelled by a variety of</w:t>
      </w:r>
      <w:r w:rsidR="00715596" w:rsidRPr="00F41BFA">
        <w:rPr>
          <w:sz w:val="22"/>
          <w:lang w:eastAsia="en-US"/>
        </w:rPr>
        <w:t xml:space="preserve"> factors. </w:t>
      </w:r>
      <w:r w:rsidR="002B3BD9" w:rsidRPr="00F41BFA">
        <w:rPr>
          <w:sz w:val="22"/>
          <w:lang w:eastAsia="en-US"/>
        </w:rPr>
        <w:t>C</w:t>
      </w:r>
      <w:r w:rsidR="00397629" w:rsidRPr="00F41BFA">
        <w:rPr>
          <w:sz w:val="22"/>
          <w:lang w:eastAsia="en-US"/>
        </w:rPr>
        <w:t>ontent on improving sleep</w:t>
      </w:r>
      <w:r w:rsidR="009518BE" w:rsidRPr="00F41BFA">
        <w:rPr>
          <w:sz w:val="22"/>
          <w:lang w:eastAsia="en-US"/>
        </w:rPr>
        <w:t xml:space="preserve"> requires</w:t>
      </w:r>
      <w:r w:rsidR="00B5730B" w:rsidRPr="00F41BFA">
        <w:rPr>
          <w:sz w:val="22"/>
          <w:lang w:eastAsia="en-US"/>
        </w:rPr>
        <w:t xml:space="preserve"> more focus in new programs</w:t>
      </w:r>
      <w:r w:rsidR="009518BE" w:rsidRPr="00F41BFA">
        <w:rPr>
          <w:sz w:val="22"/>
          <w:lang w:eastAsia="en-US"/>
        </w:rPr>
        <w:t xml:space="preserve">; examples of sleep hygiene techniques for adolescents are </w:t>
      </w:r>
      <w:r w:rsidR="004372CB" w:rsidRPr="00F41BFA">
        <w:rPr>
          <w:sz w:val="22"/>
          <w:lang w:eastAsia="en-US"/>
        </w:rPr>
        <w:t>available</w:t>
      </w:r>
      <w:r w:rsidR="009518BE" w:rsidRPr="00F41BFA">
        <w:rPr>
          <w:sz w:val="22"/>
          <w:lang w:eastAsia="en-US"/>
        </w:rPr>
        <w:t xml:space="preserve"> in the wider literature </w:t>
      </w:r>
      <w:r w:rsidR="009518BE" w:rsidRPr="00F41BFA">
        <w:rPr>
          <w:sz w:val="22"/>
          <w:lang w:eastAsia="en-US"/>
        </w:rPr>
        <w:fldChar w:fldCharType="begin"/>
      </w:r>
      <w:r w:rsidR="00026725" w:rsidRPr="00F41BFA">
        <w:rPr>
          <w:sz w:val="22"/>
          <w:lang w:eastAsia="en-US"/>
        </w:rPr>
        <w:instrText xml:space="preserve"> ADDIN EN.CITE &lt;EndNote&gt;&lt;Cite&gt;&lt;Author&gt;Kotagal&lt;/Author&gt;&lt;Year&gt;2006&lt;/Year&gt;&lt;RecNum&gt;48&lt;/RecNum&gt;&lt;DisplayText&gt;(55)&lt;/DisplayText&gt;&lt;record&gt;&lt;rec-number&gt;48&lt;/rec-number&gt;&lt;foreign-keys&gt;&lt;key app="EN" db-id="fzezxfsa7sx5sde520upzrzofe0xwzdfz29r" timestamp="1591547398"&gt;48&lt;/key&gt;&lt;/foreign-keys&gt;&lt;ref-type name="Journal Article"&gt;17&lt;/ref-type&gt;&lt;contributors&gt;&lt;authors&gt;&lt;author&gt;Kotagal, Suresh&lt;/author&gt;&lt;author&gt;Pianosi, Paul&lt;/author&gt;&lt;/authors&gt;&lt;/contributors&gt;&lt;titles&gt;&lt;title&gt;Sleep disorders in children and adolescents&lt;/title&gt;&lt;secondary-title&gt;BMJ&lt;/secondary-title&gt;&lt;/titles&gt;&lt;periodical&gt;&lt;full-title&gt;BMJ&lt;/full-title&gt;&lt;/periodical&gt;&lt;pages&gt;828&lt;/pages&gt;&lt;volume&gt;332&lt;/volume&gt;&lt;number&gt;7545&lt;/number&gt;&lt;dates&gt;&lt;year&gt;2006&lt;/year&gt;&lt;/dates&gt;&lt;urls&gt;&lt;related-urls&gt;&lt;url&gt;http://www.bmj.com/content/332/7545/828.abstract&lt;/url&gt;&lt;/related-urls&gt;&lt;/urls&gt;&lt;electronic-resource-num&gt;10.1136/bmj.332.7545.828&lt;/electronic-resource-num&gt;&lt;/record&gt;&lt;/Cite&gt;&lt;/EndNote&gt;</w:instrText>
      </w:r>
      <w:r w:rsidR="009518BE" w:rsidRPr="00F41BFA">
        <w:rPr>
          <w:sz w:val="22"/>
          <w:lang w:eastAsia="en-US"/>
        </w:rPr>
        <w:fldChar w:fldCharType="separate"/>
      </w:r>
      <w:r w:rsidR="00026725" w:rsidRPr="00F41BFA">
        <w:rPr>
          <w:noProof/>
          <w:sz w:val="22"/>
          <w:lang w:eastAsia="en-US"/>
        </w:rPr>
        <w:t>(55)</w:t>
      </w:r>
      <w:r w:rsidR="009518BE" w:rsidRPr="00F41BFA">
        <w:rPr>
          <w:sz w:val="22"/>
          <w:lang w:eastAsia="en-US"/>
        </w:rPr>
        <w:fldChar w:fldCharType="end"/>
      </w:r>
      <w:r w:rsidR="009518BE" w:rsidRPr="00F41BFA">
        <w:rPr>
          <w:sz w:val="22"/>
          <w:lang w:eastAsia="en-US"/>
        </w:rPr>
        <w:t xml:space="preserve">. </w:t>
      </w:r>
    </w:p>
    <w:p w14:paraId="618A9251" w14:textId="30C2B1E5" w:rsidR="006B650C" w:rsidRPr="00F41BFA" w:rsidRDefault="0078528D" w:rsidP="00826C97">
      <w:pPr>
        <w:rPr>
          <w:sz w:val="22"/>
          <w:lang w:eastAsia="en-US"/>
        </w:rPr>
      </w:pPr>
      <w:r w:rsidRPr="00F41BFA">
        <w:rPr>
          <w:sz w:val="22"/>
          <w:lang w:eastAsia="en-US"/>
        </w:rPr>
        <w:t xml:space="preserve">Concerning preferred </w:t>
      </w:r>
      <w:r w:rsidR="009A4F30" w:rsidRPr="00F41BFA">
        <w:rPr>
          <w:sz w:val="22"/>
          <w:lang w:eastAsia="en-US"/>
        </w:rPr>
        <w:t>interdisciplinary</w:t>
      </w:r>
      <w:r w:rsidR="00C747CF" w:rsidRPr="00F41BFA">
        <w:rPr>
          <w:sz w:val="22"/>
          <w:lang w:eastAsia="en-US"/>
        </w:rPr>
        <w:t xml:space="preserve"> techniques</w:t>
      </w:r>
      <w:r w:rsidRPr="00F41BFA">
        <w:rPr>
          <w:sz w:val="22"/>
          <w:lang w:eastAsia="en-US"/>
        </w:rPr>
        <w:t xml:space="preserve"> for a new </w:t>
      </w:r>
      <w:r w:rsidR="0088745E" w:rsidRPr="00F41BFA">
        <w:rPr>
          <w:sz w:val="22"/>
          <w:lang w:eastAsia="en-US"/>
        </w:rPr>
        <w:t>resource, the majority of participants</w:t>
      </w:r>
      <w:r w:rsidRPr="00F41BFA">
        <w:rPr>
          <w:sz w:val="22"/>
          <w:lang w:eastAsia="en-US"/>
        </w:rPr>
        <w:t xml:space="preserve"> selected </w:t>
      </w:r>
      <w:r w:rsidR="00AE4797" w:rsidRPr="00F41BFA">
        <w:rPr>
          <w:sz w:val="22"/>
          <w:lang w:eastAsia="en-US"/>
        </w:rPr>
        <w:t>several techniques</w:t>
      </w:r>
      <w:r w:rsidR="00C747CF" w:rsidRPr="00F41BFA">
        <w:rPr>
          <w:sz w:val="22"/>
          <w:lang w:eastAsia="en-US"/>
        </w:rPr>
        <w:t xml:space="preserve"> </w:t>
      </w:r>
      <w:r w:rsidR="0088745E" w:rsidRPr="00F41BFA">
        <w:rPr>
          <w:sz w:val="22"/>
          <w:lang w:eastAsia="en-US"/>
        </w:rPr>
        <w:t>out of the 19 available to select</w:t>
      </w:r>
      <w:r w:rsidR="001621B6" w:rsidRPr="00F41BFA">
        <w:rPr>
          <w:sz w:val="22"/>
          <w:lang w:eastAsia="en-US"/>
        </w:rPr>
        <w:t xml:space="preserve">. </w:t>
      </w:r>
      <w:r w:rsidR="000F2003" w:rsidRPr="00F41BFA">
        <w:rPr>
          <w:sz w:val="22"/>
          <w:lang w:eastAsia="en-US"/>
        </w:rPr>
        <w:t>Clearly,</w:t>
      </w:r>
      <w:r w:rsidR="009A4F30" w:rsidRPr="00F41BFA">
        <w:rPr>
          <w:sz w:val="22"/>
          <w:lang w:eastAsia="en-US"/>
        </w:rPr>
        <w:t xml:space="preserve"> </w:t>
      </w:r>
      <w:r w:rsidR="00A56271" w:rsidRPr="00F41BFA">
        <w:rPr>
          <w:sz w:val="22"/>
          <w:lang w:eastAsia="en-US"/>
        </w:rPr>
        <w:t xml:space="preserve">access to </w:t>
      </w:r>
      <w:r w:rsidR="00C747CF" w:rsidRPr="00F41BFA">
        <w:rPr>
          <w:sz w:val="22"/>
          <w:lang w:eastAsia="en-US"/>
        </w:rPr>
        <w:t>a range of techniques is desir</w:t>
      </w:r>
      <w:r w:rsidR="00A56271" w:rsidRPr="00F41BFA">
        <w:rPr>
          <w:sz w:val="22"/>
          <w:lang w:eastAsia="en-US"/>
        </w:rPr>
        <w:t>ed</w:t>
      </w:r>
      <w:r w:rsidR="000F2003" w:rsidRPr="00F41BFA">
        <w:rPr>
          <w:sz w:val="22"/>
          <w:lang w:eastAsia="en-US"/>
        </w:rPr>
        <w:t>,</w:t>
      </w:r>
      <w:r w:rsidR="009A4F30" w:rsidRPr="00F41BFA">
        <w:rPr>
          <w:sz w:val="22"/>
          <w:lang w:eastAsia="en-US"/>
        </w:rPr>
        <w:t xml:space="preserve"> though</w:t>
      </w:r>
      <w:r w:rsidR="00C747CF" w:rsidRPr="00F41BFA">
        <w:rPr>
          <w:sz w:val="22"/>
          <w:lang w:eastAsia="en-US"/>
        </w:rPr>
        <w:t xml:space="preserve"> it is debateable how many techniques </w:t>
      </w:r>
      <w:r w:rsidR="009A4F30" w:rsidRPr="00F41BFA">
        <w:rPr>
          <w:sz w:val="22"/>
          <w:lang w:eastAsia="en-US"/>
        </w:rPr>
        <w:t xml:space="preserve">can feasibly </w:t>
      </w:r>
      <w:r w:rsidR="00C747CF" w:rsidRPr="00F41BFA">
        <w:rPr>
          <w:sz w:val="22"/>
          <w:lang w:eastAsia="en-US"/>
        </w:rPr>
        <w:t xml:space="preserve">be included in one </w:t>
      </w:r>
      <w:r w:rsidR="004C7D25" w:rsidRPr="00F41BFA">
        <w:rPr>
          <w:sz w:val="22"/>
          <w:lang w:eastAsia="en-US"/>
        </w:rPr>
        <w:t xml:space="preserve">online </w:t>
      </w:r>
      <w:r w:rsidR="00C747CF" w:rsidRPr="00F41BFA">
        <w:rPr>
          <w:sz w:val="22"/>
          <w:lang w:eastAsia="en-US"/>
        </w:rPr>
        <w:t>resource</w:t>
      </w:r>
      <w:r w:rsidR="002B5834" w:rsidRPr="00F41BFA">
        <w:rPr>
          <w:sz w:val="22"/>
          <w:lang w:eastAsia="en-US"/>
        </w:rPr>
        <w:t xml:space="preserve">. </w:t>
      </w:r>
      <w:r w:rsidR="00AE4797" w:rsidRPr="00F41BFA">
        <w:rPr>
          <w:sz w:val="22"/>
          <w:lang w:eastAsia="en-US"/>
        </w:rPr>
        <w:t>This</w:t>
      </w:r>
      <w:r w:rsidR="00DD6CB2" w:rsidRPr="00F41BFA">
        <w:rPr>
          <w:sz w:val="22"/>
          <w:lang w:eastAsia="en-US"/>
        </w:rPr>
        <w:t xml:space="preserve"> need for</w:t>
      </w:r>
      <w:r w:rsidR="00F0034B" w:rsidRPr="00F41BFA">
        <w:rPr>
          <w:sz w:val="22"/>
          <w:lang w:eastAsia="en-US"/>
        </w:rPr>
        <w:t xml:space="preserve"> choice</w:t>
      </w:r>
      <w:r w:rsidR="00977870" w:rsidRPr="00F41BFA">
        <w:rPr>
          <w:sz w:val="22"/>
          <w:lang w:eastAsia="en-US"/>
        </w:rPr>
        <w:t xml:space="preserve"> of techniques is</w:t>
      </w:r>
      <w:r w:rsidR="007D5215" w:rsidRPr="00F41BFA">
        <w:rPr>
          <w:sz w:val="22"/>
          <w:lang w:eastAsia="en-US"/>
        </w:rPr>
        <w:t xml:space="preserve"> </w:t>
      </w:r>
      <w:r w:rsidR="002B5834" w:rsidRPr="00F41BFA">
        <w:rPr>
          <w:sz w:val="22"/>
          <w:lang w:eastAsia="en-US"/>
        </w:rPr>
        <w:t>similar to the concept of a ‘pain toolbox’</w:t>
      </w:r>
      <w:r w:rsidR="0015037A" w:rsidRPr="00F41BFA">
        <w:rPr>
          <w:sz w:val="22"/>
          <w:lang w:eastAsia="en-US"/>
        </w:rPr>
        <w:t xml:space="preserve">, which </w:t>
      </w:r>
      <w:r w:rsidR="00A5242F" w:rsidRPr="00F41BFA">
        <w:rPr>
          <w:sz w:val="22"/>
          <w:lang w:eastAsia="en-US"/>
        </w:rPr>
        <w:t xml:space="preserve">is </w:t>
      </w:r>
      <w:r w:rsidR="00DD6CB2" w:rsidRPr="00F41BFA">
        <w:rPr>
          <w:sz w:val="22"/>
          <w:lang w:eastAsia="en-US"/>
        </w:rPr>
        <w:t>successfully</w:t>
      </w:r>
      <w:r w:rsidR="00B70AD5" w:rsidRPr="00F41BFA">
        <w:rPr>
          <w:sz w:val="22"/>
          <w:lang w:eastAsia="en-US"/>
        </w:rPr>
        <w:t xml:space="preserve"> </w:t>
      </w:r>
      <w:r w:rsidR="00A5242F" w:rsidRPr="00F41BFA">
        <w:rPr>
          <w:sz w:val="22"/>
          <w:lang w:eastAsia="en-US"/>
        </w:rPr>
        <w:t xml:space="preserve">utilised </w:t>
      </w:r>
      <w:r w:rsidR="00B70AD5" w:rsidRPr="00F41BFA">
        <w:rPr>
          <w:sz w:val="22"/>
          <w:lang w:eastAsia="en-US"/>
        </w:rPr>
        <w:t>i</w:t>
      </w:r>
      <w:r w:rsidR="0015037A" w:rsidRPr="00F41BFA">
        <w:rPr>
          <w:sz w:val="22"/>
          <w:lang w:eastAsia="en-US"/>
        </w:rPr>
        <w:t>n CBT-based online</w:t>
      </w:r>
      <w:r w:rsidR="008B5FE3" w:rsidRPr="00F41BFA">
        <w:rPr>
          <w:sz w:val="22"/>
          <w:lang w:eastAsia="en-US"/>
        </w:rPr>
        <w:t xml:space="preserve"> interventions for adolescent </w:t>
      </w:r>
      <w:r w:rsidR="00A60C99" w:rsidRPr="00F41BFA">
        <w:rPr>
          <w:sz w:val="22"/>
          <w:lang w:eastAsia="en-US"/>
        </w:rPr>
        <w:t>chronic pain</w:t>
      </w:r>
      <w:r w:rsidR="008B5FE3" w:rsidRPr="00F41BFA">
        <w:rPr>
          <w:sz w:val="22"/>
          <w:lang w:eastAsia="en-US"/>
        </w:rPr>
        <w:t xml:space="preserve"> </w:t>
      </w:r>
      <w:r w:rsidR="008B5FE3" w:rsidRPr="00F41BFA">
        <w:rPr>
          <w:sz w:val="22"/>
          <w:lang w:eastAsia="en-US"/>
        </w:rPr>
        <w:fldChar w:fldCharType="begin">
          <w:fldData xml:space="preserve">PEVuZE5vdGU+PENpdGU+PEF1dGhvcj5QYWxlcm1vPC9BdXRob3I+PFllYXI+MjAxNjwvWWVhcj48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</w:fldData>
        </w:fldChar>
      </w:r>
      <w:r w:rsidR="00826C97" w:rsidRPr="00F41BFA">
        <w:rPr>
          <w:sz w:val="22"/>
          <w:lang w:eastAsia="en-US"/>
        </w:rPr>
        <w:instrText xml:space="preserve"> ADDIN EN.CITE </w:instrText>
      </w:r>
      <w:r w:rsidR="00826C97" w:rsidRPr="00F41BFA">
        <w:rPr>
          <w:sz w:val="22"/>
          <w:lang w:eastAsia="en-US"/>
        </w:rPr>
        <w:fldChar w:fldCharType="begin">
          <w:fldData xml:space="preserve">PEVuZE5vdGU+PENpdGU+PEF1dGhvcj5QYWxlcm1vPC9BdXRob3I+PFllYXI+MjAxNjwvWWVhcj48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</w:fldData>
        </w:fldChar>
      </w:r>
      <w:r w:rsidR="00826C97" w:rsidRPr="00F41BFA">
        <w:rPr>
          <w:sz w:val="22"/>
          <w:lang w:eastAsia="en-US"/>
        </w:rPr>
        <w:instrText xml:space="preserve"> ADDIN EN.CITE.DATA </w:instrText>
      </w:r>
      <w:r w:rsidR="00826C97" w:rsidRPr="00F41BFA">
        <w:rPr>
          <w:sz w:val="22"/>
          <w:lang w:eastAsia="en-US"/>
        </w:rPr>
      </w:r>
      <w:r w:rsidR="00826C97" w:rsidRPr="00F41BFA">
        <w:rPr>
          <w:sz w:val="22"/>
          <w:lang w:eastAsia="en-US"/>
        </w:rPr>
        <w:fldChar w:fldCharType="end"/>
      </w:r>
      <w:r w:rsidR="008B5FE3" w:rsidRPr="00F41BFA">
        <w:rPr>
          <w:sz w:val="22"/>
          <w:lang w:eastAsia="en-US"/>
        </w:rPr>
      </w:r>
      <w:r w:rsidR="008B5FE3" w:rsidRPr="00F41BFA">
        <w:rPr>
          <w:sz w:val="22"/>
          <w:lang w:eastAsia="en-US"/>
        </w:rPr>
        <w:fldChar w:fldCharType="separate"/>
      </w:r>
      <w:r w:rsidR="00F32FB7" w:rsidRPr="00F41BFA">
        <w:rPr>
          <w:noProof/>
          <w:sz w:val="22"/>
          <w:lang w:eastAsia="en-US"/>
        </w:rPr>
        <w:t>(16)</w:t>
      </w:r>
      <w:r w:rsidR="008B5FE3" w:rsidRPr="00F41BFA">
        <w:rPr>
          <w:sz w:val="22"/>
          <w:lang w:eastAsia="en-US"/>
        </w:rPr>
        <w:fldChar w:fldCharType="end"/>
      </w:r>
      <w:r w:rsidR="002B5834" w:rsidRPr="00F41BFA">
        <w:rPr>
          <w:sz w:val="22"/>
          <w:lang w:eastAsia="en-US"/>
        </w:rPr>
        <w:t>.</w:t>
      </w:r>
    </w:p>
    <w:p w14:paraId="5FC99DD6" w14:textId="295518CD" w:rsidR="00E6345E" w:rsidRPr="00F41BFA" w:rsidRDefault="00912F17" w:rsidP="00A60C99">
      <w:pPr>
        <w:rPr>
          <w:sz w:val="22"/>
          <w:lang w:eastAsia="en-US"/>
        </w:rPr>
      </w:pPr>
      <w:r w:rsidRPr="00F41BFA">
        <w:rPr>
          <w:sz w:val="22"/>
          <w:lang w:eastAsia="en-US"/>
        </w:rPr>
        <w:t>Whilst</w:t>
      </w:r>
      <w:r w:rsidR="003F34E0" w:rsidRPr="00F41BFA">
        <w:rPr>
          <w:sz w:val="22"/>
          <w:lang w:eastAsia="en-US"/>
        </w:rPr>
        <w:t xml:space="preserve"> </w:t>
      </w:r>
      <w:r w:rsidR="0074570C" w:rsidRPr="00F41BFA">
        <w:rPr>
          <w:sz w:val="22"/>
          <w:lang w:eastAsia="en-US"/>
        </w:rPr>
        <w:t xml:space="preserve">qualitative </w:t>
      </w:r>
      <w:r w:rsidR="003F34E0" w:rsidRPr="00F41BFA">
        <w:rPr>
          <w:sz w:val="22"/>
          <w:lang w:eastAsia="en-US"/>
        </w:rPr>
        <w:t>responses lacked depth</w:t>
      </w:r>
      <w:r w:rsidRPr="00F41BFA">
        <w:rPr>
          <w:sz w:val="22"/>
          <w:lang w:eastAsia="en-US"/>
        </w:rPr>
        <w:t xml:space="preserve">, </w:t>
      </w:r>
      <w:r w:rsidR="003F34E0" w:rsidRPr="00F41BFA">
        <w:rPr>
          <w:sz w:val="22"/>
          <w:lang w:eastAsia="en-US"/>
        </w:rPr>
        <w:t>f</w:t>
      </w:r>
      <w:r w:rsidR="008E474B" w:rsidRPr="00F41BFA">
        <w:rPr>
          <w:sz w:val="22"/>
          <w:lang w:eastAsia="en-US"/>
        </w:rPr>
        <w:t xml:space="preserve">our clear </w:t>
      </w:r>
      <w:r w:rsidR="006908FE" w:rsidRPr="00F41BFA">
        <w:rPr>
          <w:sz w:val="22"/>
          <w:lang w:eastAsia="en-US"/>
        </w:rPr>
        <w:t>categorie</w:t>
      </w:r>
      <w:r w:rsidR="008E474B" w:rsidRPr="00F41BFA">
        <w:rPr>
          <w:sz w:val="22"/>
          <w:lang w:eastAsia="en-US"/>
        </w:rPr>
        <w:t>s were identified</w:t>
      </w:r>
      <w:r w:rsidR="00F11314" w:rsidRPr="00F41BFA">
        <w:rPr>
          <w:sz w:val="22"/>
          <w:lang w:eastAsia="en-US"/>
        </w:rPr>
        <w:t>. T</w:t>
      </w:r>
      <w:r w:rsidR="00E6345E" w:rsidRPr="00F41BFA">
        <w:rPr>
          <w:sz w:val="22"/>
          <w:lang w:eastAsia="en-US"/>
        </w:rPr>
        <w:t xml:space="preserve">he first two </w:t>
      </w:r>
      <w:r w:rsidR="006908FE" w:rsidRPr="00F41BFA">
        <w:rPr>
          <w:sz w:val="22"/>
          <w:lang w:eastAsia="en-US"/>
        </w:rPr>
        <w:t>categories</w:t>
      </w:r>
      <w:r w:rsidR="00E6345E" w:rsidRPr="00F41BFA">
        <w:rPr>
          <w:sz w:val="22"/>
          <w:lang w:eastAsia="en-US"/>
        </w:rPr>
        <w:t xml:space="preserve"> (‘good idea’ and </w:t>
      </w:r>
      <w:r w:rsidR="00BB648B" w:rsidRPr="00F41BFA">
        <w:rPr>
          <w:sz w:val="22"/>
          <w:lang w:eastAsia="en-US"/>
        </w:rPr>
        <w:t>‘</w:t>
      </w:r>
      <w:r w:rsidR="00E6345E" w:rsidRPr="00F41BFA">
        <w:rPr>
          <w:sz w:val="22"/>
          <w:lang w:eastAsia="en-US"/>
        </w:rPr>
        <w:t>helpful’) wer</w:t>
      </w:r>
      <w:r w:rsidR="00F11314" w:rsidRPr="00F41BFA">
        <w:rPr>
          <w:sz w:val="22"/>
          <w:lang w:eastAsia="en-US"/>
        </w:rPr>
        <w:t xml:space="preserve">e expressed </w:t>
      </w:r>
      <w:r w:rsidR="00E6345E" w:rsidRPr="00F41BFA">
        <w:rPr>
          <w:sz w:val="22"/>
          <w:lang w:eastAsia="en-US"/>
        </w:rPr>
        <w:t>strongly by both adolescent a</w:t>
      </w:r>
      <w:r w:rsidR="008250E8" w:rsidRPr="00F41BFA">
        <w:rPr>
          <w:sz w:val="22"/>
          <w:lang w:eastAsia="en-US"/>
        </w:rPr>
        <w:t>nd parent respondents</w:t>
      </w:r>
      <w:r w:rsidR="00F11314" w:rsidRPr="00F41BFA">
        <w:rPr>
          <w:sz w:val="22"/>
          <w:lang w:eastAsia="en-US"/>
        </w:rPr>
        <w:t xml:space="preserve">, </w:t>
      </w:r>
      <w:r w:rsidR="008250E8" w:rsidRPr="00F41BFA">
        <w:rPr>
          <w:sz w:val="22"/>
          <w:lang w:eastAsia="en-US"/>
        </w:rPr>
        <w:t>indicating an overall positive outlook towards online modalities of pain ma</w:t>
      </w:r>
      <w:r w:rsidR="00F4717F" w:rsidRPr="00F41BFA">
        <w:rPr>
          <w:sz w:val="22"/>
          <w:lang w:eastAsia="en-US"/>
        </w:rPr>
        <w:t xml:space="preserve">nagement. </w:t>
      </w:r>
      <w:r w:rsidR="00A5242F" w:rsidRPr="00F41BFA">
        <w:rPr>
          <w:sz w:val="22"/>
          <w:lang w:eastAsia="en-US"/>
        </w:rPr>
        <w:t>N</w:t>
      </w:r>
      <w:r w:rsidR="003648F8" w:rsidRPr="00F41BFA">
        <w:rPr>
          <w:sz w:val="22"/>
          <w:lang w:eastAsia="en-US"/>
        </w:rPr>
        <w:t xml:space="preserve">ew, evidence-based, targeted resources for </w:t>
      </w:r>
      <w:r w:rsidR="00A60C99" w:rsidRPr="00F41BFA">
        <w:rPr>
          <w:sz w:val="22"/>
          <w:lang w:eastAsia="en-US"/>
        </w:rPr>
        <w:t>chronic pain</w:t>
      </w:r>
      <w:r w:rsidR="003648F8" w:rsidRPr="00F41BFA">
        <w:rPr>
          <w:sz w:val="22"/>
          <w:lang w:eastAsia="en-US"/>
        </w:rPr>
        <w:t xml:space="preserve"> self-management are likely to be welcomed by adolescents and parents.</w:t>
      </w:r>
    </w:p>
    <w:p w14:paraId="5578C6D9" w14:textId="300E4F01" w:rsidR="008B5E73" w:rsidRPr="00F41BFA" w:rsidRDefault="00074436" w:rsidP="00026725">
      <w:pPr>
        <w:rPr>
          <w:sz w:val="22"/>
          <w:lang w:eastAsia="en-US"/>
        </w:rPr>
      </w:pPr>
      <w:r w:rsidRPr="00F41BFA">
        <w:rPr>
          <w:sz w:val="22"/>
          <w:lang w:eastAsia="en-US"/>
        </w:rPr>
        <w:t xml:space="preserve">One </w:t>
      </w:r>
      <w:r w:rsidR="00F05C4F" w:rsidRPr="00F41BFA">
        <w:rPr>
          <w:sz w:val="22"/>
          <w:lang w:eastAsia="en-US"/>
        </w:rPr>
        <w:t>pertinent</w:t>
      </w:r>
      <w:r w:rsidRPr="00F41BFA">
        <w:rPr>
          <w:sz w:val="22"/>
          <w:lang w:eastAsia="en-US"/>
        </w:rPr>
        <w:t xml:space="preserve"> response </w:t>
      </w:r>
      <w:r w:rsidR="00933853" w:rsidRPr="00F41BFA">
        <w:rPr>
          <w:sz w:val="22"/>
          <w:lang w:eastAsia="en-US"/>
        </w:rPr>
        <w:t xml:space="preserve">from the adolescent qualitative data </w:t>
      </w:r>
      <w:r w:rsidRPr="00F41BFA">
        <w:rPr>
          <w:sz w:val="22"/>
          <w:lang w:eastAsia="en-US"/>
        </w:rPr>
        <w:t xml:space="preserve">was that there is nothing </w:t>
      </w:r>
      <w:r w:rsidR="0074570C" w:rsidRPr="00F41BFA">
        <w:rPr>
          <w:sz w:val="22"/>
          <w:lang w:eastAsia="en-US"/>
        </w:rPr>
        <w:t>age-specific available</w:t>
      </w:r>
      <w:r w:rsidRPr="00F41BFA">
        <w:rPr>
          <w:sz w:val="22"/>
          <w:lang w:eastAsia="en-US"/>
        </w:rPr>
        <w:t xml:space="preserve">. There is a clear need for </w:t>
      </w:r>
      <w:r w:rsidR="00B174C4" w:rsidRPr="00F41BFA">
        <w:rPr>
          <w:sz w:val="22"/>
          <w:lang w:eastAsia="en-US"/>
        </w:rPr>
        <w:t xml:space="preserve">resources </w:t>
      </w:r>
      <w:r w:rsidR="004C7F0A" w:rsidRPr="00F41BFA">
        <w:rPr>
          <w:sz w:val="22"/>
          <w:lang w:eastAsia="en-US"/>
        </w:rPr>
        <w:t>aimed</w:t>
      </w:r>
      <w:r w:rsidR="005A5E10" w:rsidRPr="00F41BFA">
        <w:rPr>
          <w:sz w:val="22"/>
          <w:lang w:eastAsia="en-US"/>
        </w:rPr>
        <w:t xml:space="preserve"> at</w:t>
      </w:r>
      <w:r w:rsidRPr="00F41BFA">
        <w:rPr>
          <w:sz w:val="22"/>
          <w:lang w:eastAsia="en-US"/>
        </w:rPr>
        <w:t xml:space="preserve"> adolescents, which </w:t>
      </w:r>
      <w:r w:rsidR="008116EC" w:rsidRPr="00F41BFA">
        <w:rPr>
          <w:sz w:val="22"/>
          <w:lang w:eastAsia="en-US"/>
        </w:rPr>
        <w:t xml:space="preserve">is not patronising, and </w:t>
      </w:r>
      <w:r w:rsidRPr="00F41BFA">
        <w:rPr>
          <w:sz w:val="22"/>
          <w:lang w:eastAsia="en-US"/>
        </w:rPr>
        <w:t>allows them to connect in a similar way to social media</w:t>
      </w:r>
      <w:r w:rsidR="004C69C5" w:rsidRPr="00F41BFA">
        <w:rPr>
          <w:sz w:val="22"/>
          <w:lang w:eastAsia="en-US"/>
        </w:rPr>
        <w:t>. S</w:t>
      </w:r>
      <w:r w:rsidR="0022377F" w:rsidRPr="00F41BFA">
        <w:rPr>
          <w:sz w:val="22"/>
          <w:lang w:eastAsia="en-US"/>
        </w:rPr>
        <w:t xml:space="preserve">ocial media is a critical part of </w:t>
      </w:r>
      <w:r w:rsidR="00805AA1" w:rsidRPr="00F41BFA">
        <w:rPr>
          <w:sz w:val="22"/>
          <w:lang w:eastAsia="en-US"/>
        </w:rPr>
        <w:t>adolescent</w:t>
      </w:r>
      <w:r w:rsidR="0022377F" w:rsidRPr="00F41BFA">
        <w:rPr>
          <w:sz w:val="22"/>
          <w:lang w:eastAsia="en-US"/>
        </w:rPr>
        <w:t>’s lives and different platforms are used for different purposes</w:t>
      </w:r>
      <w:r w:rsidR="00DA1FF5" w:rsidRPr="00F41BFA">
        <w:rPr>
          <w:sz w:val="22"/>
          <w:lang w:eastAsia="en-US"/>
        </w:rPr>
        <w:t xml:space="preserve"> </w:t>
      </w:r>
      <w:r w:rsidR="00DA1FF5" w:rsidRPr="00F41BFA">
        <w:rPr>
          <w:sz w:val="22"/>
          <w:lang w:eastAsia="en-US"/>
        </w:rPr>
        <w:fldChar w:fldCharType="begin"/>
      </w:r>
      <w:r w:rsidR="00026725" w:rsidRPr="00F41BFA">
        <w:rPr>
          <w:sz w:val="22"/>
          <w:lang w:eastAsia="en-US"/>
        </w:rPr>
        <w:instrText xml:space="preserve"> ADDIN EN.CITE &lt;EndNote&gt;&lt;Cite&gt;&lt;Author&gt;Caes&lt;/Author&gt;&lt;Year&gt;2018&lt;/Year&gt;&lt;RecNum&gt;16&lt;/RecNum&gt;&lt;DisplayText&gt;(24)&lt;/DisplayText&gt;&lt;record&gt;&lt;rec-number&gt;16&lt;/rec-number&gt;&lt;foreign-keys&gt;&lt;key app="EN" db-id="fzezxfsa7sx5sde520upzrzofe0xwzdfz29r" timestamp="1591547383"&gt;16&lt;/key&gt;&lt;/foreign-keys&gt;&lt;ref-type name="Journal Article"&gt;17&lt;/ref-type&gt;&lt;contributors&gt;&lt;authors&gt;&lt;author&gt;Caes, Line&lt;/author&gt;&lt;author&gt;Jones, Abigail&lt;/author&gt;&lt;author&gt;Jordan, Abbie&lt;/author&gt;&lt;/authors&gt;&lt;/contributors&gt;&lt;titles&gt;&lt;title&gt;Engaging use of social media as a research tool to capture the daily life experiences of young people with chronic pain&lt;/title&gt;&lt;secondary-title&gt;Evidence Based Nursing&lt;/secondary-title&gt;&lt;/titles&gt;&lt;periodical&gt;&lt;full-title&gt;Evidence Based Nursing&lt;/full-title&gt;&lt;/periodical&gt;&lt;pages&gt;91&lt;/pages&gt;&lt;volume&gt;21&lt;/volume&gt;&lt;number&gt;4&lt;/number&gt;&lt;dates&gt;&lt;year&gt;2018&lt;/year&gt;&lt;/dates&gt;&lt;urls&gt;&lt;related-urls&gt;&lt;url&gt;http://ebn.bmj.com/content/21/4/91.abstract&lt;/url&gt;&lt;/related-urls&gt;&lt;/urls&gt;&lt;electronic-resource-num&gt;10.1136/eb-2018-102980&lt;/electronic-resource-num&gt;&lt;/record&gt;&lt;/Cite&gt;&lt;/EndNote&gt;</w:instrText>
      </w:r>
      <w:r w:rsidR="00DA1FF5" w:rsidRPr="00F41BFA">
        <w:rPr>
          <w:sz w:val="22"/>
          <w:lang w:eastAsia="en-US"/>
        </w:rPr>
        <w:fldChar w:fldCharType="separate"/>
      </w:r>
      <w:r w:rsidR="00026725" w:rsidRPr="00F41BFA">
        <w:rPr>
          <w:noProof/>
          <w:sz w:val="22"/>
          <w:lang w:eastAsia="en-US"/>
        </w:rPr>
        <w:t>(24)</w:t>
      </w:r>
      <w:r w:rsidR="00DA1FF5" w:rsidRPr="00F41BFA">
        <w:rPr>
          <w:sz w:val="22"/>
          <w:lang w:eastAsia="en-US"/>
        </w:rPr>
        <w:fldChar w:fldCharType="end"/>
      </w:r>
      <w:r w:rsidR="00912F17" w:rsidRPr="00F41BFA">
        <w:rPr>
          <w:sz w:val="22"/>
          <w:lang w:eastAsia="en-US"/>
        </w:rPr>
        <w:t xml:space="preserve">. </w:t>
      </w:r>
      <w:r w:rsidR="00BB648B" w:rsidRPr="00F41BFA">
        <w:rPr>
          <w:sz w:val="22"/>
          <w:lang w:eastAsia="en-US"/>
        </w:rPr>
        <w:t>The current study indicates</w:t>
      </w:r>
      <w:r w:rsidR="00805AA1" w:rsidRPr="00F41BFA">
        <w:rPr>
          <w:sz w:val="22"/>
          <w:lang w:eastAsia="en-US"/>
        </w:rPr>
        <w:t xml:space="preserve"> adolescents are seeking</w:t>
      </w:r>
      <w:r w:rsidR="004C69C5" w:rsidRPr="00F41BFA">
        <w:rPr>
          <w:sz w:val="22"/>
          <w:lang w:eastAsia="en-US"/>
        </w:rPr>
        <w:t xml:space="preserve"> a platform that is specific</w:t>
      </w:r>
      <w:r w:rsidR="00F97A22" w:rsidRPr="00F41BFA">
        <w:rPr>
          <w:sz w:val="22"/>
          <w:lang w:eastAsia="en-US"/>
        </w:rPr>
        <w:t xml:space="preserve"> to</w:t>
      </w:r>
      <w:r w:rsidR="004C69C5" w:rsidRPr="00F41BFA">
        <w:rPr>
          <w:sz w:val="22"/>
          <w:lang w:eastAsia="en-US"/>
        </w:rPr>
        <w:t xml:space="preserve"> </w:t>
      </w:r>
      <w:r w:rsidR="00A60C99" w:rsidRPr="00F41BFA">
        <w:rPr>
          <w:sz w:val="22"/>
          <w:lang w:eastAsia="en-US"/>
        </w:rPr>
        <w:t>chronic pain</w:t>
      </w:r>
      <w:r w:rsidR="004C69C5" w:rsidRPr="00F41BFA">
        <w:rPr>
          <w:sz w:val="22"/>
          <w:lang w:eastAsia="en-US"/>
        </w:rPr>
        <w:t>.</w:t>
      </w:r>
      <w:r w:rsidR="00BA6F64" w:rsidRPr="00F41BFA">
        <w:rPr>
          <w:sz w:val="22"/>
          <w:lang w:eastAsia="en-US"/>
        </w:rPr>
        <w:t xml:space="preserve"> </w:t>
      </w:r>
      <w:r w:rsidR="00D95384" w:rsidRPr="00F41BFA">
        <w:rPr>
          <w:sz w:val="22"/>
          <w:lang w:eastAsia="en-US"/>
        </w:rPr>
        <w:t>R</w:t>
      </w:r>
      <w:r w:rsidR="008B5E73" w:rsidRPr="00F41BFA">
        <w:rPr>
          <w:sz w:val="22"/>
          <w:lang w:eastAsia="en-US"/>
        </w:rPr>
        <w:t xml:space="preserve">ecent reports of YouTube use in 12 to 15 </w:t>
      </w:r>
      <w:r w:rsidR="00770985" w:rsidRPr="00F41BFA">
        <w:rPr>
          <w:sz w:val="22"/>
          <w:lang w:eastAsia="en-US"/>
        </w:rPr>
        <w:t>year-olds</w:t>
      </w:r>
      <w:r w:rsidR="008B5E73" w:rsidRPr="00F41BFA">
        <w:rPr>
          <w:sz w:val="22"/>
          <w:lang w:eastAsia="en-US"/>
        </w:rPr>
        <w:t xml:space="preserve"> note that 52% use vloggers as a source of online content and inspiration </w:t>
      </w:r>
      <w:r w:rsidR="008B5E73" w:rsidRPr="00F41BFA">
        <w:rPr>
          <w:sz w:val="22"/>
          <w:lang w:eastAsia="en-US"/>
        </w:rPr>
        <w:fldChar w:fldCharType="begin"/>
      </w:r>
      <w:r w:rsidR="00026725" w:rsidRPr="00F41BFA">
        <w:rPr>
          <w:sz w:val="22"/>
          <w:lang w:eastAsia="en-US"/>
        </w:rPr>
        <w:instrText xml:space="preserve"> ADDIN EN.CITE &lt;EndNote&gt;&lt;Cite&gt;&lt;Author&gt;Ofcom&lt;/Author&gt;&lt;Year&gt;2019&lt;/Year&gt;&lt;RecNum&gt;15&lt;/RecNum&gt;&lt;DisplayText&gt;(23)&lt;/DisplayText&gt;&lt;record&gt;&lt;rec-number&gt;15&lt;/rec-number&gt;&lt;foreign-keys&gt;&lt;key app="EN" db-id="fzezxfsa7sx5sde520upzrzofe0xwzdfz29r" timestamp="1591547383"&gt;15&lt;/key&gt;&lt;/foreign-keys&gt;&lt;ref-type name="Journal Article"&gt;17&lt;/ref-type&gt;&lt;contributors&gt;&lt;authors&gt;&lt;author&gt;Ofcom&lt;/author&gt;&lt;/authors&gt;&lt;/contributors&gt;&lt;titles&gt;&lt;title&gt;Children and Parents: Media Use and Attitudes Report 2018&lt;/title&gt;&lt;/titles&gt;&lt;dates&gt;&lt;year&gt;2019&lt;/year&gt;&lt;/dates&gt;&lt;urls&gt;&lt;related-urls&gt;&lt;url&gt;https://www.ofcom.org.uk/__data/assets/pdf_file/0024/134907/children-and-parents-media-use-and-attitudes-2018.pdf&lt;/url&gt;&lt;/related-urls&gt;&lt;/urls&gt;&lt;/record&gt;&lt;/Cite&gt;&lt;/EndNote&gt;</w:instrText>
      </w:r>
      <w:r w:rsidR="008B5E73" w:rsidRPr="00F41BFA">
        <w:rPr>
          <w:sz w:val="22"/>
          <w:lang w:eastAsia="en-US"/>
        </w:rPr>
        <w:fldChar w:fldCharType="separate"/>
      </w:r>
      <w:r w:rsidR="00026725" w:rsidRPr="00F41BFA">
        <w:rPr>
          <w:noProof/>
          <w:sz w:val="22"/>
          <w:lang w:eastAsia="en-US"/>
        </w:rPr>
        <w:t>(23)</w:t>
      </w:r>
      <w:r w:rsidR="008B5E73" w:rsidRPr="00F41BFA">
        <w:rPr>
          <w:sz w:val="22"/>
          <w:lang w:eastAsia="en-US"/>
        </w:rPr>
        <w:fldChar w:fldCharType="end"/>
      </w:r>
      <w:r w:rsidR="008B5E73" w:rsidRPr="00F41BFA">
        <w:rPr>
          <w:sz w:val="22"/>
          <w:lang w:eastAsia="en-US"/>
        </w:rPr>
        <w:t xml:space="preserve">. </w:t>
      </w:r>
      <w:r w:rsidR="00912F17" w:rsidRPr="00F41BFA">
        <w:rPr>
          <w:sz w:val="22"/>
          <w:lang w:eastAsia="en-US"/>
        </w:rPr>
        <w:t>A</w:t>
      </w:r>
      <w:r w:rsidR="008B5E73" w:rsidRPr="00F41BFA">
        <w:rPr>
          <w:sz w:val="22"/>
          <w:lang w:eastAsia="en-US"/>
        </w:rPr>
        <w:t xml:space="preserve">n important part of </w:t>
      </w:r>
      <w:r w:rsidR="00A60C99" w:rsidRPr="00F41BFA">
        <w:rPr>
          <w:sz w:val="22"/>
          <w:lang w:eastAsia="en-US"/>
        </w:rPr>
        <w:t>chronic pain</w:t>
      </w:r>
      <w:r w:rsidR="008B5E73" w:rsidRPr="00F41BFA">
        <w:rPr>
          <w:sz w:val="22"/>
          <w:lang w:eastAsia="en-US"/>
        </w:rPr>
        <w:t xml:space="preserve"> management for some adole</w:t>
      </w:r>
      <w:r w:rsidR="00912F17" w:rsidRPr="00F41BFA">
        <w:rPr>
          <w:sz w:val="22"/>
          <w:lang w:eastAsia="en-US"/>
        </w:rPr>
        <w:t>scents may be through following</w:t>
      </w:r>
      <w:r w:rsidR="00CA5FAD" w:rsidRPr="00F41BFA">
        <w:rPr>
          <w:sz w:val="22"/>
          <w:lang w:eastAsia="en-US"/>
        </w:rPr>
        <w:t xml:space="preserve"> </w:t>
      </w:r>
      <w:r w:rsidR="00882D87" w:rsidRPr="00F41BFA">
        <w:rPr>
          <w:sz w:val="22"/>
          <w:lang w:eastAsia="en-US"/>
        </w:rPr>
        <w:t>others</w:t>
      </w:r>
      <w:r w:rsidR="008B5E73" w:rsidRPr="00F41BFA">
        <w:rPr>
          <w:sz w:val="22"/>
          <w:lang w:eastAsia="en-US"/>
        </w:rPr>
        <w:t xml:space="preserve"> with painful condition</w:t>
      </w:r>
      <w:r w:rsidR="00912F17" w:rsidRPr="00F41BFA">
        <w:rPr>
          <w:sz w:val="22"/>
          <w:lang w:eastAsia="en-US"/>
        </w:rPr>
        <w:t xml:space="preserve">s. </w:t>
      </w:r>
      <w:r w:rsidR="004B4D35" w:rsidRPr="00F41BFA">
        <w:rPr>
          <w:sz w:val="22"/>
          <w:lang w:eastAsia="en-US"/>
        </w:rPr>
        <w:t>Interactive</w:t>
      </w:r>
      <w:r w:rsidR="00A36E93" w:rsidRPr="00F41BFA">
        <w:rPr>
          <w:sz w:val="22"/>
          <w:lang w:eastAsia="en-US"/>
        </w:rPr>
        <w:t>,</w:t>
      </w:r>
      <w:r w:rsidR="008B5E73" w:rsidRPr="00F41BFA">
        <w:rPr>
          <w:sz w:val="22"/>
          <w:lang w:eastAsia="en-US"/>
        </w:rPr>
        <w:t xml:space="preserve"> peer support platform</w:t>
      </w:r>
      <w:r w:rsidR="004B4D35" w:rsidRPr="00F41BFA">
        <w:rPr>
          <w:sz w:val="22"/>
          <w:lang w:eastAsia="en-US"/>
        </w:rPr>
        <w:t xml:space="preserve">s have </w:t>
      </w:r>
      <w:r w:rsidR="008B5E73" w:rsidRPr="00F41BFA">
        <w:rPr>
          <w:sz w:val="22"/>
          <w:lang w:eastAsia="en-US"/>
        </w:rPr>
        <w:t xml:space="preserve">been successfully developed </w:t>
      </w:r>
      <w:r w:rsidR="004B4D35" w:rsidRPr="00F41BFA">
        <w:rPr>
          <w:sz w:val="22"/>
          <w:lang w:eastAsia="en-US"/>
        </w:rPr>
        <w:t>for</w:t>
      </w:r>
      <w:r w:rsidR="008B5E73" w:rsidRPr="00F41BFA">
        <w:rPr>
          <w:sz w:val="22"/>
          <w:lang w:eastAsia="en-US"/>
        </w:rPr>
        <w:t xml:space="preserve"> </w:t>
      </w:r>
      <w:r w:rsidR="00D95384" w:rsidRPr="00F41BFA">
        <w:rPr>
          <w:sz w:val="22"/>
          <w:lang w:eastAsia="en-US"/>
        </w:rPr>
        <w:t xml:space="preserve">paediatric </w:t>
      </w:r>
      <w:r w:rsidR="00A60C99" w:rsidRPr="00F41BFA">
        <w:rPr>
          <w:sz w:val="22"/>
          <w:lang w:eastAsia="en-US"/>
        </w:rPr>
        <w:t>chronic pain</w:t>
      </w:r>
      <w:r w:rsidR="004B4D35" w:rsidRPr="00F41BFA">
        <w:rPr>
          <w:sz w:val="22"/>
          <w:lang w:eastAsia="en-US"/>
        </w:rPr>
        <w:t xml:space="preserve"> </w:t>
      </w:r>
      <w:r w:rsidR="00D95384" w:rsidRPr="00F41BFA">
        <w:rPr>
          <w:sz w:val="22"/>
          <w:lang w:eastAsia="en-US"/>
        </w:rPr>
        <w:t xml:space="preserve">and arthritis </w:t>
      </w:r>
      <w:r w:rsidR="004B4D35" w:rsidRPr="00F41BFA">
        <w:rPr>
          <w:sz w:val="22"/>
          <w:lang w:eastAsia="en-US"/>
        </w:rPr>
        <w:t>(iPeer2Peer)</w:t>
      </w:r>
      <w:r w:rsidR="008B5E73" w:rsidRPr="00F41BFA">
        <w:rPr>
          <w:sz w:val="22"/>
          <w:lang w:eastAsia="en-US"/>
        </w:rPr>
        <w:t xml:space="preserve"> </w:t>
      </w:r>
      <w:r w:rsidR="008B5E73" w:rsidRPr="00F41BFA">
        <w:rPr>
          <w:sz w:val="22"/>
          <w:lang w:eastAsia="en-US"/>
        </w:rPr>
        <w:fldChar w:fldCharType="begin">
          <w:fldData xml:space="preserve">VXJsOiAmcXVvdDtfbGF5b3V0c1x1MDAyZjE1XHUwMDJmaW1hZ2VzXHUwMDJmc2l0ZWljb24ucG5n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==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BaG9sYSBLb2h1dDwvQXV0aG9yPjxZZWFyPjIwMTY8L1ll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==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026725" w:rsidRPr="00F41BFA">
        <w:rPr>
          <w:sz w:val="22"/>
          <w:lang w:eastAsia="en-US"/>
        </w:rPr>
        <w:fldChar w:fldCharType="begin">
          <w:fldData xml:space="preserve">Z0lDQWdJQ0FnSUNBZ0lDQWdJQ0FnUEhWc0lHTnNZWE56UFNKamFHbHNaQzFzYVhOMElqNE5DaUFn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==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026725" w:rsidRPr="00F41BFA">
        <w:rPr>
          <w:sz w:val="22"/>
          <w:lang w:eastAsia="en-US"/>
        </w:rPr>
        <w:fldChar w:fldCharType="begin">
          <w:fldData xml:space="preserve">VXJsOiAmcXVvdDtfbGF5b3V0c1x1MDAyZjE1XHUwMDJmaW1hZ2VzXHUwMDJmc2l0ZWljb24ucG5n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==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8B5E73" w:rsidRPr="00F41BFA">
        <w:rPr>
          <w:sz w:val="22"/>
          <w:lang w:eastAsia="en-US"/>
        </w:rPr>
      </w:r>
      <w:r w:rsidR="008B5E73" w:rsidRPr="00F41BFA">
        <w:rPr>
          <w:sz w:val="22"/>
          <w:lang w:eastAsia="en-US"/>
        </w:rPr>
        <w:fldChar w:fldCharType="separate"/>
      </w:r>
      <w:r w:rsidR="00026725" w:rsidRPr="00F41BFA">
        <w:rPr>
          <w:noProof/>
          <w:sz w:val="22"/>
          <w:lang w:eastAsia="en-US"/>
        </w:rPr>
        <w:t>(56, 57)</w:t>
      </w:r>
      <w:r w:rsidR="008B5E73" w:rsidRPr="00F41BFA">
        <w:rPr>
          <w:sz w:val="22"/>
          <w:lang w:eastAsia="en-US"/>
        </w:rPr>
        <w:fldChar w:fldCharType="end"/>
      </w:r>
      <w:r w:rsidR="00D95384" w:rsidRPr="00F41BFA">
        <w:rPr>
          <w:sz w:val="22"/>
          <w:lang w:eastAsia="en-US"/>
        </w:rPr>
        <w:t xml:space="preserve"> as </w:t>
      </w:r>
      <w:r w:rsidR="004B4D35" w:rsidRPr="00F41BFA">
        <w:rPr>
          <w:sz w:val="22"/>
          <w:lang w:eastAsia="en-US"/>
        </w:rPr>
        <w:t>standalone program</w:t>
      </w:r>
      <w:r w:rsidR="0012420E" w:rsidRPr="00F41BFA">
        <w:rPr>
          <w:sz w:val="22"/>
          <w:lang w:eastAsia="en-US"/>
        </w:rPr>
        <w:t xml:space="preserve">s. </w:t>
      </w:r>
      <w:r w:rsidR="00650670" w:rsidRPr="00F41BFA">
        <w:rPr>
          <w:sz w:val="22"/>
          <w:lang w:eastAsia="en-US"/>
        </w:rPr>
        <w:t>A pilot study of iPeer2Peer, including 28 adolescents with chronic pain, found those who completed the series of 10 Skype-based calls with a peer mentor significantly improved their coping abilities and self-management skills</w:t>
      </w:r>
      <w:r w:rsidR="00AE044E" w:rsidRPr="00F41BFA">
        <w:rPr>
          <w:sz w:val="22"/>
          <w:lang w:eastAsia="en-US"/>
        </w:rPr>
        <w:t xml:space="preserve"> </w:t>
      </w:r>
      <w:r w:rsidR="00AE044E" w:rsidRPr="00F41BFA">
        <w:rPr>
          <w:sz w:val="22"/>
          <w:lang w:eastAsia="en-US"/>
        </w:rPr>
        <w:fldChar w:fldCharType="begin">
          <w:fldData xml:space="preserve">ICZxdW90O19sYXlvdXRzXHUwMDJmMTVcdTAwMmZpbWFnZXNcdTAwMmZzaXRlaWNvbi5wbmcmcXVv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BaG9sYSBLb2h1dDwvQXV0aG9yPjxZZWFyPjIwMTY8L1ll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==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026725" w:rsidRPr="00F41BFA">
        <w:rPr>
          <w:sz w:val="22"/>
          <w:lang w:eastAsia="en-US"/>
        </w:rPr>
        <w:fldChar w:fldCharType="begin">
          <w:fldData xml:space="preserve">Z0lDQWdJQ0FnSUNBZ0lDQWdQSFZzSUdOc1lYTnpQU0pqYUdsc1pDMXNhWE4wSWo0TkNpQWdJQ0Fn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==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026725" w:rsidRPr="00F41BFA">
        <w:rPr>
          <w:sz w:val="22"/>
          <w:lang w:eastAsia="en-US"/>
        </w:rPr>
        <w:fldChar w:fldCharType="begin">
          <w:fldData xml:space="preserve">ICZxdW90O19sYXlvdXRzXHUwMDJmMTVcdTAwMmZpbWFnZXNcdTAwMmZzaXRlaWNvbi5wbmcmcXVv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AE044E" w:rsidRPr="00F41BFA">
        <w:rPr>
          <w:sz w:val="22"/>
          <w:lang w:eastAsia="en-US"/>
        </w:rPr>
      </w:r>
      <w:r w:rsidR="00AE044E" w:rsidRPr="00F41BFA">
        <w:rPr>
          <w:sz w:val="22"/>
          <w:lang w:eastAsia="en-US"/>
        </w:rPr>
        <w:fldChar w:fldCharType="separate"/>
      </w:r>
      <w:r w:rsidR="00026725" w:rsidRPr="00F41BFA">
        <w:rPr>
          <w:noProof/>
          <w:sz w:val="22"/>
          <w:lang w:eastAsia="en-US"/>
        </w:rPr>
        <w:t>(56)</w:t>
      </w:r>
      <w:r w:rsidR="00AE044E" w:rsidRPr="00F41BFA">
        <w:rPr>
          <w:sz w:val="22"/>
          <w:lang w:eastAsia="en-US"/>
        </w:rPr>
        <w:fldChar w:fldCharType="end"/>
      </w:r>
      <w:r w:rsidR="00650670" w:rsidRPr="00F41BFA">
        <w:rPr>
          <w:sz w:val="22"/>
          <w:lang w:eastAsia="en-US"/>
        </w:rPr>
        <w:t xml:space="preserve">. </w:t>
      </w:r>
      <w:r w:rsidR="00D95384" w:rsidRPr="00F41BFA">
        <w:rPr>
          <w:sz w:val="22"/>
          <w:lang w:eastAsia="en-US"/>
        </w:rPr>
        <w:t>T</w:t>
      </w:r>
      <w:r w:rsidR="004B4D35" w:rsidRPr="00F41BFA">
        <w:rPr>
          <w:sz w:val="22"/>
          <w:lang w:eastAsia="en-US"/>
        </w:rPr>
        <w:t>here is potential for</w:t>
      </w:r>
      <w:r w:rsidR="00A36E93" w:rsidRPr="00F41BFA">
        <w:rPr>
          <w:sz w:val="22"/>
          <w:lang w:eastAsia="en-US"/>
        </w:rPr>
        <w:t xml:space="preserve"> </w:t>
      </w:r>
      <w:r w:rsidR="00521B72" w:rsidRPr="00F41BFA">
        <w:rPr>
          <w:sz w:val="22"/>
          <w:lang w:eastAsia="en-US"/>
        </w:rPr>
        <w:t xml:space="preserve">elements of peer support to be integrated within interdisciplinary programs, which may help adolescents to feel more connected and supported in their self-management. </w:t>
      </w:r>
    </w:p>
    <w:p w14:paraId="718A7007" w14:textId="21AC4CB8" w:rsidR="00470B18" w:rsidRPr="00F41BFA" w:rsidRDefault="00A01D4F" w:rsidP="00026725">
      <w:pPr>
        <w:rPr>
          <w:sz w:val="22"/>
          <w:lang w:eastAsia="en-US"/>
        </w:rPr>
      </w:pPr>
      <w:r w:rsidRPr="00F41BFA">
        <w:rPr>
          <w:sz w:val="22"/>
          <w:lang w:eastAsia="en-US"/>
        </w:rPr>
        <w:t>This need for an adolescent-specific resource</w:t>
      </w:r>
      <w:r w:rsidR="00BA6F64" w:rsidRPr="00F41BFA">
        <w:rPr>
          <w:sz w:val="22"/>
          <w:lang w:eastAsia="en-US"/>
        </w:rPr>
        <w:t xml:space="preserve"> </w:t>
      </w:r>
      <w:r w:rsidR="007F1F93" w:rsidRPr="00F41BFA">
        <w:rPr>
          <w:sz w:val="22"/>
          <w:lang w:eastAsia="en-US"/>
        </w:rPr>
        <w:t>may also</w:t>
      </w:r>
      <w:r w:rsidR="008A0C43" w:rsidRPr="00F41BFA">
        <w:rPr>
          <w:sz w:val="22"/>
          <w:lang w:eastAsia="en-US"/>
        </w:rPr>
        <w:t xml:space="preserve"> highlight</w:t>
      </w:r>
      <w:r w:rsidR="007F1F93" w:rsidRPr="00F41BFA">
        <w:rPr>
          <w:sz w:val="22"/>
          <w:lang w:eastAsia="en-US"/>
        </w:rPr>
        <w:t xml:space="preserve"> </w:t>
      </w:r>
      <w:r w:rsidR="00D31456" w:rsidRPr="00F41BFA">
        <w:rPr>
          <w:sz w:val="22"/>
          <w:lang w:eastAsia="en-US"/>
        </w:rPr>
        <w:t>a lack of acknow</w:t>
      </w:r>
      <w:r w:rsidR="008A0C43" w:rsidRPr="00F41BFA">
        <w:rPr>
          <w:sz w:val="22"/>
          <w:lang w:eastAsia="en-US"/>
        </w:rPr>
        <w:t xml:space="preserve">ledgement that adolescents and </w:t>
      </w:r>
      <w:r w:rsidR="00D31456" w:rsidRPr="00F41BFA">
        <w:rPr>
          <w:sz w:val="22"/>
          <w:lang w:eastAsia="en-US"/>
        </w:rPr>
        <w:t xml:space="preserve">children </w:t>
      </w:r>
      <w:r w:rsidR="009E0777" w:rsidRPr="00F41BFA">
        <w:rPr>
          <w:sz w:val="22"/>
          <w:lang w:eastAsia="en-US"/>
        </w:rPr>
        <w:t>have different needs</w:t>
      </w:r>
      <w:r w:rsidR="00D31456" w:rsidRPr="00F41BFA">
        <w:rPr>
          <w:sz w:val="22"/>
          <w:lang w:eastAsia="en-US"/>
        </w:rPr>
        <w:t>.</w:t>
      </w:r>
      <w:r w:rsidR="00C626BC" w:rsidRPr="00F41BFA">
        <w:rPr>
          <w:sz w:val="22"/>
          <w:lang w:eastAsia="en-US"/>
        </w:rPr>
        <w:t xml:space="preserve"> </w:t>
      </w:r>
      <w:r w:rsidR="009612AE" w:rsidRPr="00F41BFA">
        <w:rPr>
          <w:sz w:val="22"/>
          <w:lang w:eastAsia="en-US"/>
        </w:rPr>
        <w:t>P</w:t>
      </w:r>
      <w:r w:rsidR="00F217A6" w:rsidRPr="00F41BFA">
        <w:rPr>
          <w:sz w:val="22"/>
          <w:lang w:eastAsia="en-US"/>
        </w:rPr>
        <w:t xml:space="preserve">revious </w:t>
      </w:r>
      <w:r w:rsidR="00C626BC" w:rsidRPr="00F41BFA">
        <w:rPr>
          <w:sz w:val="22"/>
          <w:lang w:eastAsia="en-US"/>
        </w:rPr>
        <w:t>research</w:t>
      </w:r>
      <w:r w:rsidR="00F217A6" w:rsidRPr="00F41BFA">
        <w:rPr>
          <w:sz w:val="22"/>
          <w:lang w:eastAsia="en-US"/>
        </w:rPr>
        <w:t xml:space="preserve"> on health information</w:t>
      </w:r>
      <w:r w:rsidR="00626874" w:rsidRPr="00F41BFA">
        <w:rPr>
          <w:sz w:val="22"/>
          <w:lang w:eastAsia="en-US"/>
        </w:rPr>
        <w:t>-</w:t>
      </w:r>
      <w:r w:rsidR="00F217A6" w:rsidRPr="00F41BFA">
        <w:rPr>
          <w:sz w:val="22"/>
          <w:lang w:eastAsia="en-US"/>
        </w:rPr>
        <w:t xml:space="preserve">seeking found adolescents </w:t>
      </w:r>
      <w:r w:rsidR="008A0C43" w:rsidRPr="00F41BFA">
        <w:rPr>
          <w:sz w:val="22"/>
          <w:lang w:eastAsia="en-US"/>
        </w:rPr>
        <w:t>with pain</w:t>
      </w:r>
      <w:r w:rsidR="009E0777" w:rsidRPr="00F41BFA">
        <w:rPr>
          <w:sz w:val="22"/>
          <w:lang w:eastAsia="en-US"/>
        </w:rPr>
        <w:t xml:space="preserve"> </w:t>
      </w:r>
      <w:r w:rsidR="00F217A6" w:rsidRPr="00F41BFA">
        <w:rPr>
          <w:sz w:val="22"/>
          <w:lang w:eastAsia="en-US"/>
        </w:rPr>
        <w:t>seek information online as a way of assuming independence over their</w:t>
      </w:r>
      <w:r w:rsidR="009E0777" w:rsidRPr="00F41BFA">
        <w:rPr>
          <w:sz w:val="22"/>
          <w:lang w:eastAsia="en-US"/>
        </w:rPr>
        <w:t xml:space="preserve"> health</w:t>
      </w:r>
      <w:r w:rsidR="00F217A6" w:rsidRPr="00F41BFA">
        <w:rPr>
          <w:sz w:val="22"/>
          <w:lang w:eastAsia="en-US"/>
        </w:rPr>
        <w:t xml:space="preserve"> </w:t>
      </w:r>
      <w:r w:rsidR="00F217A6" w:rsidRPr="00F41BFA">
        <w:rPr>
          <w:sz w:val="22"/>
          <w:lang w:eastAsia="en-US"/>
        </w:rPr>
        <w:fldChar w:fldCharType="begin">
          <w:fldData xml:space="preserve">PEVuZE5vdGU+PENpdGU+PEF1dGhvcj5IZW5kZXJzb248L0F1dGhvcj48WWVhcj4yMDE0PC9ZZWFy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IZW5kZXJzb248L0F1dGhvcj48WWVhcj4yMDE0PC9ZZWFy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F217A6" w:rsidRPr="00F41BFA">
        <w:rPr>
          <w:sz w:val="22"/>
          <w:lang w:eastAsia="en-US"/>
        </w:rPr>
      </w:r>
      <w:r w:rsidR="00F217A6" w:rsidRPr="00F41BFA">
        <w:rPr>
          <w:sz w:val="22"/>
          <w:lang w:eastAsia="en-US"/>
        </w:rPr>
        <w:fldChar w:fldCharType="separate"/>
      </w:r>
      <w:r w:rsidR="00026725" w:rsidRPr="00F41BFA">
        <w:rPr>
          <w:noProof/>
          <w:sz w:val="22"/>
          <w:lang w:eastAsia="en-US"/>
        </w:rPr>
        <w:t>(25)</w:t>
      </w:r>
      <w:r w:rsidR="00F217A6" w:rsidRPr="00F41BFA">
        <w:rPr>
          <w:sz w:val="22"/>
          <w:lang w:eastAsia="en-US"/>
        </w:rPr>
        <w:fldChar w:fldCharType="end"/>
      </w:r>
      <w:r w:rsidR="00F217A6" w:rsidRPr="00F41BFA">
        <w:rPr>
          <w:sz w:val="22"/>
          <w:lang w:eastAsia="en-US"/>
        </w:rPr>
        <w:t>.</w:t>
      </w:r>
      <w:r w:rsidR="00D31456" w:rsidRPr="00F41BFA">
        <w:rPr>
          <w:sz w:val="22"/>
          <w:lang w:eastAsia="en-US"/>
        </w:rPr>
        <w:t xml:space="preserve"> </w:t>
      </w:r>
      <w:r w:rsidR="009E0777" w:rsidRPr="00F41BFA">
        <w:rPr>
          <w:sz w:val="22"/>
          <w:lang w:eastAsia="en-US"/>
        </w:rPr>
        <w:t>Promisingly, t</w:t>
      </w:r>
      <w:r w:rsidR="00C626BC" w:rsidRPr="00F41BFA">
        <w:rPr>
          <w:sz w:val="22"/>
          <w:lang w:eastAsia="en-US"/>
        </w:rPr>
        <w:t xml:space="preserve">he focus of online interventions that have been developed for adolescents with </w:t>
      </w:r>
      <w:r w:rsidR="00A60C99" w:rsidRPr="00F41BFA">
        <w:rPr>
          <w:sz w:val="22"/>
          <w:lang w:eastAsia="en-US"/>
        </w:rPr>
        <w:t>chronic pain</w:t>
      </w:r>
      <w:r w:rsidR="00C626BC" w:rsidRPr="00F41BFA">
        <w:rPr>
          <w:sz w:val="22"/>
          <w:lang w:eastAsia="en-US"/>
        </w:rPr>
        <w:t xml:space="preserve"> in the US and Can</w:t>
      </w:r>
      <w:r w:rsidR="009E0777" w:rsidRPr="00F41BFA">
        <w:rPr>
          <w:sz w:val="22"/>
          <w:lang w:eastAsia="en-US"/>
        </w:rPr>
        <w:t>ada h</w:t>
      </w:r>
      <w:r w:rsidR="00CC6B44" w:rsidRPr="00F41BFA">
        <w:rPr>
          <w:sz w:val="22"/>
          <w:lang w:eastAsia="en-US"/>
        </w:rPr>
        <w:t>as been on self-management</w:t>
      </w:r>
      <w:r w:rsidR="00C626BC" w:rsidRPr="00F41BFA">
        <w:rPr>
          <w:sz w:val="22"/>
          <w:lang w:eastAsia="en-US"/>
        </w:rPr>
        <w:t xml:space="preserve"> </w:t>
      </w:r>
      <w:r w:rsidR="00C626BC" w:rsidRPr="00F41BFA">
        <w:rPr>
          <w:rFonts w:cs="Arial"/>
          <w:sz w:val="22"/>
          <w:lang w:eastAsia="en-US"/>
        </w:rPr>
        <w:fldChar w:fldCharType="begin">
          <w:fldData xml:space="preserve">PEVuZE5vdGU+PENpdGU+PEF1dGhvcj5MYWxsb288L0F1dGhvcj48WWVhcj4yMDE5PC9ZZWFyPjxS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</w:fldData>
        </w:fldChar>
      </w:r>
      <w:r w:rsidR="00826C97" w:rsidRPr="00F41BFA">
        <w:rPr>
          <w:rFonts w:cs="Arial"/>
          <w:sz w:val="22"/>
          <w:lang w:eastAsia="en-US"/>
        </w:rPr>
        <w:instrText xml:space="preserve"> ADDIN EN.CITE </w:instrText>
      </w:r>
      <w:r w:rsidR="00826C97" w:rsidRPr="00F41BFA">
        <w:rPr>
          <w:rFonts w:cs="Arial"/>
          <w:sz w:val="22"/>
          <w:lang w:eastAsia="en-US"/>
        </w:rPr>
        <w:fldChar w:fldCharType="begin">
          <w:fldData xml:space="preserve">PEVuZE5vdGU+PENpdGU+PEF1dGhvcj5MYWxsb288L0F1dGhvcj48WWVhcj4yMDE5PC9ZZWFyPjxS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</w:fldData>
        </w:fldChar>
      </w:r>
      <w:r w:rsidR="00826C97" w:rsidRPr="00F41BFA">
        <w:rPr>
          <w:rFonts w:cs="Arial"/>
          <w:sz w:val="22"/>
          <w:lang w:eastAsia="en-US"/>
        </w:rPr>
        <w:instrText xml:space="preserve"> ADDIN EN.CITE.DATA </w:instrText>
      </w:r>
      <w:r w:rsidR="00826C97" w:rsidRPr="00F41BFA">
        <w:rPr>
          <w:rFonts w:cs="Arial"/>
          <w:sz w:val="22"/>
          <w:lang w:eastAsia="en-US"/>
        </w:rPr>
      </w:r>
      <w:r w:rsidR="00826C97" w:rsidRPr="00F41BFA">
        <w:rPr>
          <w:rFonts w:cs="Arial"/>
          <w:sz w:val="22"/>
          <w:lang w:eastAsia="en-US"/>
        </w:rPr>
        <w:fldChar w:fldCharType="end"/>
      </w:r>
      <w:r w:rsidR="00C626BC" w:rsidRPr="00F41BFA">
        <w:rPr>
          <w:rFonts w:cs="Arial"/>
          <w:sz w:val="22"/>
          <w:lang w:eastAsia="en-US"/>
        </w:rPr>
      </w:r>
      <w:r w:rsidR="00C626BC" w:rsidRPr="00F41BFA">
        <w:rPr>
          <w:rFonts w:cs="Arial"/>
          <w:sz w:val="22"/>
          <w:lang w:eastAsia="en-US"/>
        </w:rPr>
        <w:fldChar w:fldCharType="separate"/>
      </w:r>
      <w:r w:rsidR="00F32FB7" w:rsidRPr="00F41BFA">
        <w:rPr>
          <w:rFonts w:cs="Arial"/>
          <w:noProof/>
          <w:sz w:val="22"/>
          <w:lang w:eastAsia="en-US"/>
        </w:rPr>
        <w:t>(16-18)</w:t>
      </w:r>
      <w:r w:rsidR="00C626BC" w:rsidRPr="00F41BFA">
        <w:rPr>
          <w:rFonts w:cs="Arial"/>
          <w:sz w:val="22"/>
          <w:lang w:eastAsia="en-US"/>
        </w:rPr>
        <w:fldChar w:fldCharType="end"/>
      </w:r>
      <w:r w:rsidR="00C626BC" w:rsidRPr="00F41BFA">
        <w:rPr>
          <w:sz w:val="22"/>
          <w:lang w:eastAsia="en-US"/>
        </w:rPr>
        <w:t xml:space="preserve">. </w:t>
      </w:r>
      <w:r w:rsidR="00880E97" w:rsidRPr="00F41BFA">
        <w:rPr>
          <w:sz w:val="22"/>
          <w:lang w:eastAsia="en-US"/>
        </w:rPr>
        <w:t xml:space="preserve">The overarching message </w:t>
      </w:r>
      <w:r w:rsidR="00F217A6" w:rsidRPr="00F41BFA">
        <w:rPr>
          <w:sz w:val="22"/>
          <w:lang w:eastAsia="en-US"/>
        </w:rPr>
        <w:t>is that adolescence represents a unique stage</w:t>
      </w:r>
      <w:r w:rsidR="00D31456" w:rsidRPr="00F41BFA">
        <w:rPr>
          <w:sz w:val="22"/>
          <w:lang w:eastAsia="en-US"/>
        </w:rPr>
        <w:t xml:space="preserve"> of physical, so</w:t>
      </w:r>
      <w:r w:rsidRPr="00F41BFA">
        <w:rPr>
          <w:sz w:val="22"/>
          <w:lang w:eastAsia="en-US"/>
        </w:rPr>
        <w:t>cial and emotional development</w:t>
      </w:r>
      <w:r w:rsidR="00636837" w:rsidRPr="00F41BFA">
        <w:rPr>
          <w:sz w:val="22"/>
          <w:lang w:eastAsia="en-US"/>
        </w:rPr>
        <w:t xml:space="preserve"> </w:t>
      </w:r>
      <w:r w:rsidR="00636837" w:rsidRPr="00F41BFA">
        <w:rPr>
          <w:sz w:val="22"/>
          <w:lang w:eastAsia="en-US"/>
        </w:rPr>
        <w:fldChar w:fldCharType="begin">
          <w:fldData xml:space="preserve">PEVuZE5vdGU+PENpdGU+PEF1dGhvcj5TYXd5ZXI8L0F1dGhvcj48WWVhcj4yMDE4PC9ZZWFyPjxS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</w:fldData>
        </w:fldChar>
      </w:r>
      <w:r w:rsidR="00026725" w:rsidRPr="00F41BFA">
        <w:rPr>
          <w:sz w:val="22"/>
          <w:lang w:eastAsia="en-US"/>
        </w:rPr>
        <w:instrText xml:space="preserve"> ADDIN EN.CITE </w:instrText>
      </w:r>
      <w:r w:rsidR="00026725" w:rsidRPr="00F41BFA">
        <w:rPr>
          <w:sz w:val="22"/>
          <w:lang w:eastAsia="en-US"/>
        </w:rPr>
        <w:fldChar w:fldCharType="begin">
          <w:fldData xml:space="preserve">PEVuZE5vdGU+PENpdGU+PEF1dGhvcj5TYXd5ZXI8L0F1dGhvcj48WWVhcj4yMDE4PC9ZZWFyPjxS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</w:fldData>
        </w:fldChar>
      </w:r>
      <w:r w:rsidR="00026725" w:rsidRPr="00F41BFA">
        <w:rPr>
          <w:sz w:val="22"/>
          <w:lang w:eastAsia="en-US"/>
        </w:rPr>
        <w:instrText xml:space="preserve"> ADDIN EN.CITE.DATA </w:instrText>
      </w:r>
      <w:r w:rsidR="00026725" w:rsidRPr="00F41BFA">
        <w:rPr>
          <w:sz w:val="22"/>
          <w:lang w:eastAsia="en-US"/>
        </w:rPr>
      </w:r>
      <w:r w:rsidR="00026725" w:rsidRPr="00F41BFA">
        <w:rPr>
          <w:sz w:val="22"/>
          <w:lang w:eastAsia="en-US"/>
        </w:rPr>
        <w:fldChar w:fldCharType="end"/>
      </w:r>
      <w:r w:rsidR="00636837" w:rsidRPr="00F41BFA">
        <w:rPr>
          <w:sz w:val="22"/>
          <w:lang w:eastAsia="en-US"/>
        </w:rPr>
      </w:r>
      <w:r w:rsidR="00636837" w:rsidRPr="00F41BFA">
        <w:rPr>
          <w:sz w:val="22"/>
          <w:lang w:eastAsia="en-US"/>
        </w:rPr>
        <w:fldChar w:fldCharType="separate"/>
      </w:r>
      <w:r w:rsidR="00026725" w:rsidRPr="00F41BFA">
        <w:rPr>
          <w:noProof/>
          <w:sz w:val="22"/>
          <w:lang w:eastAsia="en-US"/>
        </w:rPr>
        <w:t>(58-60)</w:t>
      </w:r>
      <w:r w:rsidR="00636837" w:rsidRPr="00F41BFA">
        <w:rPr>
          <w:sz w:val="22"/>
          <w:lang w:eastAsia="en-US"/>
        </w:rPr>
        <w:fldChar w:fldCharType="end"/>
      </w:r>
      <w:r w:rsidR="00F2652E" w:rsidRPr="00F41BFA">
        <w:rPr>
          <w:sz w:val="22"/>
          <w:lang w:eastAsia="en-US"/>
        </w:rPr>
        <w:t xml:space="preserve">, and interventions </w:t>
      </w:r>
      <w:r w:rsidR="00CE274C" w:rsidRPr="00F41BFA">
        <w:rPr>
          <w:sz w:val="22"/>
          <w:lang w:eastAsia="en-US"/>
        </w:rPr>
        <w:t>should be targeted appropriately.</w:t>
      </w:r>
    </w:p>
    <w:p w14:paraId="0701DFB1" w14:textId="0C568D49" w:rsidR="00D9304C" w:rsidRPr="00F41BFA" w:rsidRDefault="00AE3DA7" w:rsidP="00026725">
      <w:pPr>
        <w:rPr>
          <w:sz w:val="22"/>
          <w:lang w:eastAsia="en-GB"/>
        </w:rPr>
      </w:pPr>
      <w:r w:rsidRPr="00F41BFA">
        <w:rPr>
          <w:sz w:val="22"/>
          <w:lang w:eastAsia="en-GB"/>
        </w:rPr>
        <w:t>Several</w:t>
      </w:r>
      <w:r w:rsidR="009612AE" w:rsidRPr="00F41BFA">
        <w:rPr>
          <w:sz w:val="22"/>
          <w:lang w:eastAsia="en-GB"/>
        </w:rPr>
        <w:t xml:space="preserve"> study limitations should be noted. </w:t>
      </w:r>
      <w:r w:rsidR="00AA0BDE" w:rsidRPr="00F41BFA">
        <w:rPr>
          <w:sz w:val="22"/>
          <w:lang w:eastAsia="en-GB"/>
        </w:rPr>
        <w:t>Firstly</w:t>
      </w:r>
      <w:r w:rsidR="009612AE" w:rsidRPr="00F41BFA">
        <w:rPr>
          <w:sz w:val="22"/>
          <w:lang w:eastAsia="en-GB"/>
        </w:rPr>
        <w:t xml:space="preserve">, the </w:t>
      </w:r>
      <w:r w:rsidR="005067A6" w:rsidRPr="00F41BFA">
        <w:rPr>
          <w:sz w:val="22"/>
          <w:lang w:eastAsia="en-GB"/>
        </w:rPr>
        <w:t>target sample size was not met</w:t>
      </w:r>
      <w:r w:rsidR="008633E2" w:rsidRPr="00F41BFA">
        <w:rPr>
          <w:sz w:val="22"/>
          <w:lang w:eastAsia="en-GB"/>
        </w:rPr>
        <w:t xml:space="preserve">, and therefore </w:t>
      </w:r>
      <w:r w:rsidR="00947C4A" w:rsidRPr="00F41BFA">
        <w:rPr>
          <w:sz w:val="22"/>
          <w:lang w:eastAsia="en-GB"/>
        </w:rPr>
        <w:t>quantitative, descriptive results are unlikely to be</w:t>
      </w:r>
      <w:r w:rsidR="009612AE" w:rsidRPr="00F41BFA">
        <w:rPr>
          <w:sz w:val="22"/>
          <w:lang w:eastAsia="en-GB"/>
        </w:rPr>
        <w:t xml:space="preserve"> generalizable </w:t>
      </w:r>
      <w:r w:rsidR="008633E2" w:rsidRPr="00F41BFA">
        <w:rPr>
          <w:sz w:val="22"/>
          <w:lang w:eastAsia="en-GB"/>
        </w:rPr>
        <w:t xml:space="preserve">to the wider population of UK-based adolescents with </w:t>
      </w:r>
      <w:r w:rsidR="00A60C99" w:rsidRPr="00F41BFA">
        <w:rPr>
          <w:sz w:val="22"/>
          <w:lang w:eastAsia="en-GB"/>
        </w:rPr>
        <w:t>chronic pain</w:t>
      </w:r>
      <w:r w:rsidR="00947C4A" w:rsidRPr="00F41BFA">
        <w:rPr>
          <w:sz w:val="22"/>
          <w:lang w:eastAsia="en-GB"/>
        </w:rPr>
        <w:t xml:space="preserve">, and only representative of </w:t>
      </w:r>
      <w:r w:rsidR="00B84A35" w:rsidRPr="00F41BFA">
        <w:rPr>
          <w:sz w:val="22"/>
          <w:lang w:eastAsia="en-GB"/>
        </w:rPr>
        <w:t>respondents</w:t>
      </w:r>
      <w:r w:rsidR="00947C4A" w:rsidRPr="00F41BFA">
        <w:rPr>
          <w:sz w:val="22"/>
          <w:lang w:eastAsia="en-GB"/>
        </w:rPr>
        <w:t xml:space="preserve"> </w:t>
      </w:r>
      <w:r w:rsidR="00947C4A" w:rsidRPr="00F41BFA">
        <w:rPr>
          <w:sz w:val="22"/>
          <w:lang w:eastAsia="en-GB"/>
        </w:rPr>
        <w:fldChar w:fldCharType="begin"/>
      </w:r>
      <w:r w:rsidR="00026725" w:rsidRPr="00F41BFA">
        <w:rPr>
          <w:sz w:val="22"/>
          <w:lang w:eastAsia="en-GB"/>
        </w:rPr>
        <w:instrText xml:space="preserve"> ADDIN EN.CITE &lt;EndNote&gt;&lt;Cite&gt;&lt;Author&gt;Kelley&lt;/Author&gt;&lt;Year&gt;2003&lt;/Year&gt;&lt;RecNum&gt;56&lt;/RecNum&gt;&lt;DisplayText&gt;(61)&lt;/DisplayText&gt;&lt;record&gt;&lt;rec-number&gt;56&lt;/rec-number&gt;&lt;foreign-keys&gt;&lt;key app="EN" db-id="fzezxfsa7sx5sde520upzrzofe0xwzdfz29r" timestamp="1591547449"&gt;56&lt;/key&gt;&lt;/foreign-keys&gt;&lt;ref-type name="Journal Article"&gt;17&lt;/ref-type&gt;&lt;contributors&gt;&lt;authors&gt;&lt;author&gt;Kelley, Kate&lt;/author&gt;&lt;author&gt;Clark, Belinda&lt;/author&gt;&lt;author&gt;Brown, Vivienne&lt;/author&gt;&lt;author&gt;Sitzia, John&lt;/author&gt;&lt;/authors&gt;&lt;/contributors&gt;&lt;titles&gt;&lt;title&gt;Good practice in the conduct and reporting of survey research&lt;/title&gt;&lt;secondary-title&gt;International Journal for Quality in Health Care&lt;/secondary-title&gt;&lt;/titles&gt;&lt;periodical&gt;&lt;full-title&gt;International Journal for Quality in Health Care&lt;/full-title&gt;&lt;/periodical&gt;&lt;pages&gt;261-266&lt;/pages&gt;&lt;volume&gt;15&lt;/volume&gt;&lt;number&gt;3&lt;/number&gt;&lt;dates&gt;&lt;year&gt;2003&lt;/year&gt;&lt;/dates&gt;&lt;isbn&gt;1353-4505&lt;/isbn&gt;&lt;urls&gt;&lt;related-urls&gt;&lt;url&gt;https://doi.org/10.1093/intqhc/mzg031&lt;/url&gt;&lt;/related-urls&gt;&lt;/urls&gt;&lt;electronic-resource-num&gt;10.1093/intqhc/mzg031&lt;/electronic-resource-num&gt;&lt;access-date&gt;6/7/2020&lt;/access-date&gt;&lt;/record&gt;&lt;/Cite&gt;&lt;/EndNote&gt;</w:instrText>
      </w:r>
      <w:r w:rsidR="00947C4A" w:rsidRPr="00F41BFA">
        <w:rPr>
          <w:sz w:val="22"/>
          <w:lang w:eastAsia="en-GB"/>
        </w:rPr>
        <w:fldChar w:fldCharType="separate"/>
      </w:r>
      <w:r w:rsidR="00026725" w:rsidRPr="00F41BFA">
        <w:rPr>
          <w:noProof/>
          <w:sz w:val="22"/>
          <w:lang w:eastAsia="en-GB"/>
        </w:rPr>
        <w:t>(61)</w:t>
      </w:r>
      <w:r w:rsidR="00947C4A" w:rsidRPr="00F41BFA">
        <w:rPr>
          <w:sz w:val="22"/>
          <w:lang w:eastAsia="en-GB"/>
        </w:rPr>
        <w:fldChar w:fldCharType="end"/>
      </w:r>
      <w:r w:rsidR="00FE4771" w:rsidRPr="00F41BFA">
        <w:rPr>
          <w:sz w:val="22"/>
          <w:lang w:eastAsia="en-GB"/>
        </w:rPr>
        <w:t>.</w:t>
      </w:r>
      <w:r w:rsidR="00947C4A" w:rsidRPr="00F41BFA">
        <w:rPr>
          <w:sz w:val="22"/>
          <w:lang w:eastAsia="en-GB"/>
        </w:rPr>
        <w:t xml:space="preserve"> </w:t>
      </w:r>
      <w:r w:rsidR="00DD5A77" w:rsidRPr="00F41BFA">
        <w:rPr>
          <w:sz w:val="22"/>
          <w:lang w:eastAsia="en-GB"/>
        </w:rPr>
        <w:t>There were no implications of sample size for t</w:t>
      </w:r>
      <w:r w:rsidR="00B84A35" w:rsidRPr="00F41BFA">
        <w:rPr>
          <w:sz w:val="22"/>
          <w:lang w:eastAsia="en-GB"/>
        </w:rPr>
        <w:t>he qualitative content analysis</w:t>
      </w:r>
      <w:r w:rsidR="00DD5A77" w:rsidRPr="00F41BFA">
        <w:rPr>
          <w:sz w:val="22"/>
          <w:lang w:eastAsia="en-GB"/>
        </w:rPr>
        <w:t>. The content analysis</w:t>
      </w:r>
      <w:r w:rsidR="00B84A35" w:rsidRPr="00F41BFA">
        <w:rPr>
          <w:sz w:val="22"/>
          <w:lang w:eastAsia="en-GB"/>
        </w:rPr>
        <w:t xml:space="preserve"> answered the intended research question regarding adolescent and parent opinions towards a new online resource</w:t>
      </w:r>
      <w:r w:rsidR="00DD5A77" w:rsidRPr="00F41BFA">
        <w:rPr>
          <w:sz w:val="22"/>
          <w:lang w:eastAsia="en-GB"/>
        </w:rPr>
        <w:t>, thereby meeting</w:t>
      </w:r>
      <w:r w:rsidR="00A12B5D" w:rsidRPr="00F41BFA">
        <w:rPr>
          <w:sz w:val="22"/>
          <w:lang w:eastAsia="en-GB"/>
        </w:rPr>
        <w:t xml:space="preserve"> the informational needs of the study</w:t>
      </w:r>
      <w:r w:rsidR="00DD5A77" w:rsidRPr="00F41BFA">
        <w:rPr>
          <w:sz w:val="22"/>
          <w:lang w:eastAsia="en-GB"/>
        </w:rPr>
        <w:t xml:space="preserve"> </w:t>
      </w:r>
      <w:r w:rsidR="00DD5A77" w:rsidRPr="00F41BFA">
        <w:rPr>
          <w:sz w:val="22"/>
          <w:lang w:eastAsia="en-GB"/>
        </w:rPr>
        <w:fldChar w:fldCharType="begin"/>
      </w:r>
      <w:r w:rsidR="00026725" w:rsidRPr="00F41BFA">
        <w:rPr>
          <w:sz w:val="22"/>
          <w:lang w:eastAsia="en-GB"/>
        </w:rPr>
        <w:instrText xml:space="preserve"> ADDIN EN.CITE &lt;EndNote&gt;&lt;Cite&gt;&lt;Author&gt;Bengtsson&lt;/Author&gt;&lt;Year&gt;2016&lt;/Year&gt;&lt;RecNum&gt;57&lt;/RecNum&gt;&lt;DisplayText&gt;(62)&lt;/DisplayText&gt;&lt;record&gt;&lt;rec-number&gt;57&lt;/rec-number&gt;&lt;foreign-keys&gt;&lt;key app="EN" db-id="fzezxfsa7sx5sde520upzrzofe0xwzdfz29r" timestamp="1591548727"&gt;57&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keywords&gt;&lt;keyword&gt;Content analysis&lt;/keyword&gt;&lt;keyword&gt;Credibility&lt;/keyword&gt;&lt;keyword&gt;Qualitative design&lt;/keyword&gt;&lt;keyword&gt;Research process&lt;/keyword&gt;&lt;/keywords&gt;&lt;dates&gt;&lt;year&gt;2016&lt;/year&gt;&lt;pub-dates&gt;&lt;date&gt;2016/01/01/&lt;/date&gt;&lt;/pub-dates&gt;&lt;/dates&gt;&lt;isbn&gt;2352-9008&lt;/isbn&gt;&lt;urls&gt;&lt;related-urls&gt;&lt;url&gt;http://www.sciencedirect.com/science/article/pii/S2352900816000029&lt;/url&gt;&lt;/related-urls&gt;&lt;/urls&gt;&lt;electronic-resource-num&gt;https://doi.org/10.1016/j.npls.2016.01.001&lt;/electronic-resource-num&gt;&lt;/record&gt;&lt;/Cite&gt;&lt;/EndNote&gt;</w:instrText>
      </w:r>
      <w:r w:rsidR="00DD5A77" w:rsidRPr="00F41BFA">
        <w:rPr>
          <w:sz w:val="22"/>
          <w:lang w:eastAsia="en-GB"/>
        </w:rPr>
        <w:fldChar w:fldCharType="separate"/>
      </w:r>
      <w:r w:rsidR="00026725" w:rsidRPr="00F41BFA">
        <w:rPr>
          <w:noProof/>
          <w:sz w:val="22"/>
          <w:lang w:eastAsia="en-GB"/>
        </w:rPr>
        <w:t>(62)</w:t>
      </w:r>
      <w:r w:rsidR="00DD5A77" w:rsidRPr="00F41BFA">
        <w:rPr>
          <w:sz w:val="22"/>
          <w:lang w:eastAsia="en-GB"/>
        </w:rPr>
        <w:fldChar w:fldCharType="end"/>
      </w:r>
      <w:r w:rsidR="00A12B5D" w:rsidRPr="00F41BFA">
        <w:rPr>
          <w:sz w:val="22"/>
          <w:lang w:eastAsia="en-GB"/>
        </w:rPr>
        <w:t>.</w:t>
      </w:r>
      <w:r w:rsidR="00B84A35" w:rsidRPr="00F41BFA">
        <w:rPr>
          <w:sz w:val="22"/>
          <w:lang w:eastAsia="en-GB"/>
        </w:rPr>
        <w:t xml:space="preserve"> </w:t>
      </w:r>
      <w:r w:rsidR="00AA0BDE" w:rsidRPr="00F41BFA">
        <w:rPr>
          <w:sz w:val="22"/>
          <w:lang w:eastAsia="en-GB"/>
        </w:rPr>
        <w:t>Secondly,</w:t>
      </w:r>
      <w:r w:rsidR="008633E2" w:rsidRPr="00F41BFA">
        <w:rPr>
          <w:sz w:val="22"/>
          <w:lang w:eastAsia="en-GB"/>
        </w:rPr>
        <w:t xml:space="preserve"> whilst</w:t>
      </w:r>
      <w:r w:rsidR="005067A6" w:rsidRPr="00F41BFA">
        <w:rPr>
          <w:sz w:val="22"/>
          <w:lang w:eastAsia="en-GB"/>
        </w:rPr>
        <w:t xml:space="preserve"> </w:t>
      </w:r>
      <w:r w:rsidR="009612AE" w:rsidRPr="00F41BFA">
        <w:rPr>
          <w:sz w:val="22"/>
          <w:lang w:eastAsia="en-GB"/>
        </w:rPr>
        <w:t>it is expected</w:t>
      </w:r>
      <w:r w:rsidR="005067A6" w:rsidRPr="00F41BFA">
        <w:rPr>
          <w:sz w:val="22"/>
          <w:lang w:eastAsia="en-GB"/>
        </w:rPr>
        <w:t xml:space="preserve"> an adolescent </w:t>
      </w:r>
      <w:r w:rsidR="00A60C99" w:rsidRPr="00F41BFA">
        <w:rPr>
          <w:sz w:val="22"/>
          <w:lang w:eastAsia="en-GB"/>
        </w:rPr>
        <w:t>chronic pain</w:t>
      </w:r>
      <w:r w:rsidR="005067A6" w:rsidRPr="00F41BFA">
        <w:rPr>
          <w:sz w:val="22"/>
          <w:lang w:eastAsia="en-GB"/>
        </w:rPr>
        <w:t xml:space="preserve"> sample </w:t>
      </w:r>
      <w:r w:rsidR="009612AE" w:rsidRPr="00F41BFA">
        <w:rPr>
          <w:sz w:val="22"/>
          <w:lang w:eastAsia="en-GB"/>
        </w:rPr>
        <w:t xml:space="preserve">would </w:t>
      </w:r>
      <w:r w:rsidR="005067A6" w:rsidRPr="00F41BFA">
        <w:rPr>
          <w:sz w:val="22"/>
          <w:lang w:eastAsia="en-GB"/>
        </w:rPr>
        <w:t xml:space="preserve">contain more girls </w:t>
      </w:r>
      <w:r w:rsidR="002E206B" w:rsidRPr="00F41BFA">
        <w:rPr>
          <w:sz w:val="22"/>
          <w:lang w:eastAsia="en-GB"/>
        </w:rPr>
        <w:t>than</w:t>
      </w:r>
      <w:r w:rsidR="005067A6" w:rsidRPr="00F41BFA">
        <w:rPr>
          <w:sz w:val="22"/>
          <w:lang w:eastAsia="en-GB"/>
        </w:rPr>
        <w:t xml:space="preserve"> boys</w:t>
      </w:r>
      <w:r w:rsidR="00F05C4F" w:rsidRPr="00F41BFA">
        <w:rPr>
          <w:sz w:val="22"/>
          <w:lang w:eastAsia="en-GB"/>
        </w:rPr>
        <w:t xml:space="preserve"> based on prevalence statistics</w:t>
      </w:r>
      <w:r w:rsidR="00D00E69" w:rsidRPr="00F41BFA">
        <w:rPr>
          <w:sz w:val="22"/>
          <w:lang w:eastAsia="en-GB"/>
        </w:rPr>
        <w:t xml:space="preserve"> </w:t>
      </w:r>
      <w:r w:rsidR="00D00E69" w:rsidRPr="00F41BFA">
        <w:rPr>
          <w:sz w:val="22"/>
          <w:lang w:eastAsia="en-GB"/>
        </w:rPr>
        <w:fldChar w:fldCharType="begin"/>
      </w:r>
      <w:r w:rsidR="00026725" w:rsidRPr="00F41BFA">
        <w:rPr>
          <w:sz w:val="22"/>
          <w:lang w:eastAsia="en-GB"/>
        </w:rPr>
        <w:instrText xml:space="preserve"> ADDIN EN.CITE &lt;EndNote&gt;&lt;Cite&gt;&lt;Author&gt;King&lt;/Author&gt;&lt;Year&gt;2011&lt;/Year&gt;&lt;RecNum&gt;55&lt;/RecNum&gt;&lt;DisplayText&gt;(63)&lt;/DisplayText&gt;&lt;record&gt;&lt;rec-number&gt;55&lt;/rec-number&gt;&lt;foreign-keys&gt;&lt;key app="EN" db-id="fzezxfsa7sx5sde520upzrzofe0xwzdfz29r" timestamp="1591547402"&gt;55&lt;/key&gt;&lt;/foreign-keys&gt;&lt;ref-type name="Journal Article"&gt;17&lt;/ref-type&gt;&lt;contributors&gt;&lt;authors&gt;&lt;author&gt;King, Sara&lt;/author&gt;&lt;author&gt;Chambers, Christine T.&lt;/author&gt;&lt;author&gt;Huguet, Anna&lt;/author&gt;&lt;author&gt;MacNevin, Rebecca C.&lt;/author&gt;&lt;author&gt;McGrath, Patrick J.&lt;/author&gt;&lt;author&gt;Parker, Louise&lt;/author&gt;&lt;author&gt;MacDonald, Amanda J.&lt;/author&gt;&lt;/authors&gt;&lt;/contributors&gt;&lt;titles&gt;&lt;title&gt;The epidemiology of chronic pain in children and adolescents revisited: A systematic review:&lt;/title&gt;&lt;secondary-title&gt;Pain&lt;/secondary-title&gt;&lt;short-title&gt;The epidemiology of chronic pain in children and adolescents revisited&lt;/short-title&gt;&lt;/titles&gt;&lt;periodical&gt;&lt;full-title&gt;Pain&lt;/full-title&gt;&lt;/periodical&gt;&lt;pages&gt;2729-2738&lt;/pages&gt;&lt;volume&gt;152&lt;/volume&gt;&lt;dates&gt;&lt;year&gt;2011&lt;/year&gt;&lt;pub-dates&gt;&lt;date&gt;12/2011&lt;/date&gt;&lt;/pub-dates&gt;&lt;/dates&gt;&lt;isbn&gt;0304-3959&lt;/isbn&gt;&lt;urls&gt;&lt;/urls&gt;&lt;electronic-resource-num&gt;10.1016/j.pain.2011.07.016&lt;/electronic-resource-num&gt;&lt;remote-database-name&gt;CrossRef&lt;/remote-database-name&gt;&lt;language&gt;en&lt;/language&gt;&lt;access-date&gt;2017-11-28 13:58:57&lt;/access-date&gt;&lt;/record&gt;&lt;/Cite&gt;&lt;/EndNote&gt;</w:instrText>
      </w:r>
      <w:r w:rsidR="00D00E69" w:rsidRPr="00F41BFA">
        <w:rPr>
          <w:sz w:val="22"/>
          <w:lang w:eastAsia="en-GB"/>
        </w:rPr>
        <w:fldChar w:fldCharType="separate"/>
      </w:r>
      <w:r w:rsidR="00026725" w:rsidRPr="00F41BFA">
        <w:rPr>
          <w:noProof/>
          <w:sz w:val="22"/>
          <w:lang w:eastAsia="en-GB"/>
        </w:rPr>
        <w:t>(63)</w:t>
      </w:r>
      <w:r w:rsidR="00D00E69" w:rsidRPr="00F41BFA">
        <w:rPr>
          <w:sz w:val="22"/>
          <w:lang w:eastAsia="en-GB"/>
        </w:rPr>
        <w:fldChar w:fldCharType="end"/>
      </w:r>
      <w:r w:rsidR="00D00E69" w:rsidRPr="00F41BFA">
        <w:rPr>
          <w:sz w:val="22"/>
          <w:lang w:eastAsia="en-GB"/>
        </w:rPr>
        <w:t>,</w:t>
      </w:r>
      <w:r w:rsidR="009612AE" w:rsidRPr="00F41BFA">
        <w:rPr>
          <w:sz w:val="22"/>
          <w:lang w:eastAsia="en-GB"/>
        </w:rPr>
        <w:t xml:space="preserve"> </w:t>
      </w:r>
      <w:r w:rsidR="00507F13" w:rsidRPr="00F41BFA">
        <w:rPr>
          <w:sz w:val="22"/>
          <w:lang w:eastAsia="en-GB"/>
        </w:rPr>
        <w:t>94%</w:t>
      </w:r>
      <w:r w:rsidR="005067A6" w:rsidRPr="00F41BFA">
        <w:rPr>
          <w:sz w:val="22"/>
          <w:lang w:eastAsia="en-GB"/>
        </w:rPr>
        <w:t xml:space="preserve"> of the adolescent sample were </w:t>
      </w:r>
      <w:r w:rsidR="00507F13" w:rsidRPr="00F41BFA">
        <w:rPr>
          <w:sz w:val="22"/>
          <w:lang w:eastAsia="en-GB"/>
        </w:rPr>
        <w:t>girls</w:t>
      </w:r>
      <w:r w:rsidR="008633E2" w:rsidRPr="00F41BFA">
        <w:rPr>
          <w:sz w:val="22"/>
          <w:lang w:eastAsia="en-GB"/>
        </w:rPr>
        <w:t xml:space="preserve">. </w:t>
      </w:r>
      <w:r w:rsidR="005067A6" w:rsidRPr="00F41BFA">
        <w:rPr>
          <w:sz w:val="22"/>
          <w:lang w:eastAsia="en-GB"/>
        </w:rPr>
        <w:t xml:space="preserve">Data </w:t>
      </w:r>
      <w:r w:rsidR="00F05C4F" w:rsidRPr="00F41BFA">
        <w:rPr>
          <w:sz w:val="22"/>
          <w:lang w:eastAsia="en-GB"/>
        </w:rPr>
        <w:t xml:space="preserve">regarding </w:t>
      </w:r>
      <w:r w:rsidR="005067A6" w:rsidRPr="00F41BFA">
        <w:rPr>
          <w:sz w:val="22"/>
          <w:lang w:eastAsia="en-GB"/>
        </w:rPr>
        <w:t xml:space="preserve">the </w:t>
      </w:r>
      <w:r w:rsidR="00A27BBB" w:rsidRPr="00F41BFA">
        <w:rPr>
          <w:sz w:val="22"/>
          <w:lang w:eastAsia="en-GB"/>
        </w:rPr>
        <w:t>sex</w:t>
      </w:r>
      <w:r w:rsidR="005067A6" w:rsidRPr="00F41BFA">
        <w:rPr>
          <w:sz w:val="22"/>
          <w:lang w:eastAsia="en-GB"/>
        </w:rPr>
        <w:t xml:space="preserve"> of the adolescents that parents were responding </w:t>
      </w:r>
      <w:r w:rsidR="00F05C4F" w:rsidRPr="00F41BFA">
        <w:rPr>
          <w:sz w:val="22"/>
          <w:lang w:eastAsia="en-GB"/>
        </w:rPr>
        <w:t>about</w:t>
      </w:r>
      <w:r w:rsidR="005067A6" w:rsidRPr="00F41BFA">
        <w:rPr>
          <w:sz w:val="22"/>
          <w:lang w:eastAsia="en-GB"/>
        </w:rPr>
        <w:t xml:space="preserve"> was not </w:t>
      </w:r>
      <w:r w:rsidR="00A27BBB" w:rsidRPr="00F41BFA">
        <w:rPr>
          <w:sz w:val="22"/>
          <w:lang w:eastAsia="en-GB"/>
        </w:rPr>
        <w:t xml:space="preserve">collected. </w:t>
      </w:r>
      <w:r w:rsidR="00F05C4F" w:rsidRPr="00F41BFA">
        <w:rPr>
          <w:sz w:val="22"/>
          <w:lang w:eastAsia="en-GB"/>
        </w:rPr>
        <w:t>As such</w:t>
      </w:r>
      <w:r w:rsidR="008A35FF" w:rsidRPr="00F41BFA">
        <w:rPr>
          <w:sz w:val="22"/>
          <w:lang w:eastAsia="en-GB"/>
        </w:rPr>
        <w:t xml:space="preserve">, </w:t>
      </w:r>
      <w:r w:rsidR="005232FF" w:rsidRPr="00F41BFA">
        <w:rPr>
          <w:sz w:val="22"/>
          <w:lang w:eastAsia="en-GB"/>
        </w:rPr>
        <w:t xml:space="preserve">these </w:t>
      </w:r>
      <w:r w:rsidR="008A35FF" w:rsidRPr="00F41BFA">
        <w:rPr>
          <w:sz w:val="22"/>
          <w:lang w:eastAsia="en-GB"/>
        </w:rPr>
        <w:t>f</w:t>
      </w:r>
      <w:r w:rsidR="00D664DC" w:rsidRPr="00F41BFA">
        <w:rPr>
          <w:sz w:val="22"/>
          <w:lang w:eastAsia="en-GB"/>
        </w:rPr>
        <w:t xml:space="preserve">indings </w:t>
      </w:r>
      <w:r w:rsidR="002C50E0" w:rsidRPr="00F41BFA">
        <w:rPr>
          <w:sz w:val="22"/>
          <w:lang w:eastAsia="en-GB"/>
        </w:rPr>
        <w:t xml:space="preserve">should not be generalised to </w:t>
      </w:r>
      <w:r w:rsidR="00D664DC" w:rsidRPr="00F41BFA">
        <w:rPr>
          <w:sz w:val="22"/>
          <w:lang w:eastAsia="en-GB"/>
        </w:rPr>
        <w:t>adolescent boys.</w:t>
      </w:r>
    </w:p>
    <w:p w14:paraId="6F4824AC" w14:textId="7657E5D7" w:rsidR="001D7545" w:rsidRPr="00F41BFA" w:rsidRDefault="001D7545" w:rsidP="001D7545">
      <w:pPr>
        <w:pStyle w:val="Heading3"/>
        <w:rPr>
          <w:szCs w:val="22"/>
        </w:rPr>
      </w:pPr>
      <w:r w:rsidRPr="00F41BFA">
        <w:rPr>
          <w:szCs w:val="22"/>
        </w:rPr>
        <w:t>Conclusions</w:t>
      </w:r>
    </w:p>
    <w:p w14:paraId="2F853AF1" w14:textId="541404C0" w:rsidR="00DC6D47" w:rsidRPr="00D816DB" w:rsidRDefault="00B830DC" w:rsidP="00AD12F6">
      <w:pPr>
        <w:rPr>
          <w:sz w:val="22"/>
          <w:lang w:eastAsia="en-US"/>
        </w:rPr>
      </w:pPr>
      <w:r w:rsidRPr="00F41BFA">
        <w:rPr>
          <w:sz w:val="22"/>
          <w:lang w:eastAsia="en-US"/>
        </w:rPr>
        <w:t>T</w:t>
      </w:r>
      <w:r w:rsidR="00AE43D2" w:rsidRPr="00F41BFA">
        <w:rPr>
          <w:sz w:val="22"/>
          <w:lang w:eastAsia="en-US"/>
        </w:rPr>
        <w:t>he results o</w:t>
      </w:r>
      <w:r w:rsidR="00A75C2E" w:rsidRPr="00F41BFA">
        <w:rPr>
          <w:sz w:val="22"/>
          <w:lang w:eastAsia="en-US"/>
        </w:rPr>
        <w:t>f the current s</w:t>
      </w:r>
      <w:r w:rsidR="00605180" w:rsidRPr="00F41BFA">
        <w:rPr>
          <w:sz w:val="22"/>
          <w:lang w:eastAsia="en-US"/>
        </w:rPr>
        <w:t xml:space="preserve">tudy </w:t>
      </w:r>
      <w:r w:rsidR="00A75C2E" w:rsidRPr="00F41BFA">
        <w:rPr>
          <w:sz w:val="22"/>
          <w:lang w:eastAsia="en-US"/>
        </w:rPr>
        <w:t xml:space="preserve">indicate </w:t>
      </w:r>
      <w:r w:rsidR="00630778" w:rsidRPr="00F41BFA">
        <w:rPr>
          <w:sz w:val="22"/>
          <w:lang w:eastAsia="en-US"/>
        </w:rPr>
        <w:t xml:space="preserve">that use </w:t>
      </w:r>
      <w:r w:rsidR="00812F25" w:rsidRPr="00F41BFA">
        <w:rPr>
          <w:sz w:val="22"/>
          <w:lang w:eastAsia="en-US"/>
        </w:rPr>
        <w:t xml:space="preserve">of online resources and social media </w:t>
      </w:r>
      <w:r w:rsidR="000A36F1" w:rsidRPr="00F41BFA">
        <w:rPr>
          <w:sz w:val="22"/>
          <w:lang w:eastAsia="en-US"/>
        </w:rPr>
        <w:t xml:space="preserve">for </w:t>
      </w:r>
      <w:r w:rsidR="00AB3C6E" w:rsidRPr="00F41BFA">
        <w:rPr>
          <w:sz w:val="22"/>
          <w:lang w:eastAsia="en-US"/>
        </w:rPr>
        <w:t xml:space="preserve">managing </w:t>
      </w:r>
      <w:r w:rsidR="00A60C99" w:rsidRPr="00F41BFA">
        <w:rPr>
          <w:sz w:val="22"/>
          <w:lang w:eastAsia="en-US"/>
        </w:rPr>
        <w:t>chronic pain</w:t>
      </w:r>
      <w:r w:rsidR="000A36F1" w:rsidRPr="00F41BFA">
        <w:rPr>
          <w:sz w:val="22"/>
          <w:lang w:eastAsia="en-US"/>
        </w:rPr>
        <w:t xml:space="preserve"> </w:t>
      </w:r>
      <w:r w:rsidR="00994597" w:rsidRPr="00F41BFA">
        <w:rPr>
          <w:sz w:val="22"/>
          <w:lang w:eastAsia="en-US"/>
        </w:rPr>
        <w:t>is common in</w:t>
      </w:r>
      <w:r w:rsidR="00751775" w:rsidRPr="00F41BFA">
        <w:rPr>
          <w:sz w:val="22"/>
          <w:lang w:eastAsia="en-US"/>
        </w:rPr>
        <w:t xml:space="preserve"> </w:t>
      </w:r>
      <w:r w:rsidR="00812F25" w:rsidRPr="00F41BFA">
        <w:rPr>
          <w:sz w:val="22"/>
          <w:lang w:eastAsia="en-US"/>
        </w:rPr>
        <w:t>adoles</w:t>
      </w:r>
      <w:r w:rsidR="000A36F1" w:rsidRPr="00F41BFA">
        <w:rPr>
          <w:sz w:val="22"/>
          <w:lang w:eastAsia="en-US"/>
        </w:rPr>
        <w:t xml:space="preserve">cents, with many turning to </w:t>
      </w:r>
      <w:r w:rsidR="00A75C2E" w:rsidRPr="00F41BFA">
        <w:rPr>
          <w:sz w:val="22"/>
          <w:lang w:eastAsia="en-US"/>
        </w:rPr>
        <w:t xml:space="preserve">Instagram and YouTube for content and support. </w:t>
      </w:r>
      <w:r w:rsidR="00E10BB8" w:rsidRPr="00F41BFA">
        <w:rPr>
          <w:sz w:val="22"/>
          <w:lang w:eastAsia="en-US"/>
        </w:rPr>
        <w:t>Overall, development</w:t>
      </w:r>
      <w:r w:rsidR="00A60C99" w:rsidRPr="00F41BFA">
        <w:rPr>
          <w:sz w:val="22"/>
          <w:lang w:eastAsia="en-US"/>
        </w:rPr>
        <w:t xml:space="preserve"> of a new online resource for chronic pain</w:t>
      </w:r>
      <w:r w:rsidR="00E10BB8" w:rsidRPr="00F41BFA">
        <w:rPr>
          <w:sz w:val="22"/>
          <w:lang w:eastAsia="en-US"/>
        </w:rPr>
        <w:t xml:space="preserve"> was endorsed</w:t>
      </w:r>
      <w:r w:rsidR="00447874" w:rsidRPr="00F41BFA">
        <w:rPr>
          <w:sz w:val="22"/>
          <w:lang w:eastAsia="en-US"/>
        </w:rPr>
        <w:t xml:space="preserve"> by adolescents and parents</w:t>
      </w:r>
      <w:r w:rsidR="00E10BB8" w:rsidRPr="00F41BFA">
        <w:rPr>
          <w:sz w:val="22"/>
          <w:lang w:eastAsia="en-US"/>
        </w:rPr>
        <w:t xml:space="preserve">, with a need for connectedness and </w:t>
      </w:r>
      <w:r w:rsidR="00AD12F6" w:rsidRPr="00F41BFA">
        <w:rPr>
          <w:sz w:val="22"/>
          <w:lang w:eastAsia="en-US"/>
        </w:rPr>
        <w:t>age-specific</w:t>
      </w:r>
      <w:r w:rsidR="00E10BB8" w:rsidRPr="00F41BFA">
        <w:rPr>
          <w:sz w:val="22"/>
          <w:lang w:eastAsia="en-US"/>
        </w:rPr>
        <w:t xml:space="preserve"> content emphasised. </w:t>
      </w:r>
      <w:r w:rsidR="00447874" w:rsidRPr="00F41BFA">
        <w:rPr>
          <w:sz w:val="22"/>
          <w:lang w:eastAsia="en-US"/>
        </w:rPr>
        <w:t>Access to a range of interdisciplinary techniques is desired</w:t>
      </w:r>
      <w:r w:rsidR="00CC6B44" w:rsidRPr="00F41BFA">
        <w:rPr>
          <w:sz w:val="22"/>
          <w:lang w:eastAsia="en-US"/>
        </w:rPr>
        <w:t>.</w:t>
      </w:r>
      <w:r w:rsidR="00447874" w:rsidRPr="00F41BFA">
        <w:rPr>
          <w:sz w:val="22"/>
          <w:lang w:eastAsia="en-US"/>
        </w:rPr>
        <w:t xml:space="preserve"> New online interventions for adolescents in the UK should aim to be accessible via the NHS</w:t>
      </w:r>
      <w:r w:rsidR="00793B42" w:rsidRPr="00F41BFA">
        <w:rPr>
          <w:sz w:val="22"/>
          <w:lang w:eastAsia="en-US"/>
        </w:rPr>
        <w:t xml:space="preserve"> </w:t>
      </w:r>
      <w:r w:rsidR="00447874" w:rsidRPr="00F41BFA">
        <w:rPr>
          <w:sz w:val="22"/>
          <w:lang w:eastAsia="en-US"/>
        </w:rPr>
        <w:t xml:space="preserve">as an evidence-based resource. </w:t>
      </w:r>
      <w:r w:rsidR="00825B87" w:rsidRPr="00F41BFA">
        <w:rPr>
          <w:sz w:val="22"/>
          <w:lang w:eastAsia="en-US"/>
        </w:rPr>
        <w:t>N</w:t>
      </w:r>
      <w:r w:rsidR="00EE0A3C" w:rsidRPr="00F41BFA">
        <w:rPr>
          <w:sz w:val="22"/>
          <w:lang w:eastAsia="en-US"/>
        </w:rPr>
        <w:t>ovel research</w:t>
      </w:r>
      <w:r w:rsidR="00825B87" w:rsidRPr="00F41BFA">
        <w:rPr>
          <w:sz w:val="22"/>
          <w:lang w:eastAsia="en-US"/>
        </w:rPr>
        <w:t xml:space="preserve"> exploring</w:t>
      </w:r>
      <w:r w:rsidR="00E10BB8" w:rsidRPr="00F41BFA">
        <w:rPr>
          <w:sz w:val="22"/>
          <w:lang w:eastAsia="en-US"/>
        </w:rPr>
        <w:t xml:space="preserve"> </w:t>
      </w:r>
      <w:r w:rsidR="00EE0A3C" w:rsidRPr="00F41BFA">
        <w:rPr>
          <w:sz w:val="22"/>
          <w:lang w:eastAsia="en-US"/>
        </w:rPr>
        <w:t>how adolescents</w:t>
      </w:r>
      <w:r w:rsidR="00751775" w:rsidRPr="00F41BFA">
        <w:rPr>
          <w:sz w:val="22"/>
          <w:lang w:eastAsia="en-US"/>
        </w:rPr>
        <w:t xml:space="preserve"> </w:t>
      </w:r>
      <w:r w:rsidR="00EE0A3C" w:rsidRPr="00F41BFA">
        <w:rPr>
          <w:sz w:val="22"/>
          <w:lang w:eastAsia="en-US"/>
        </w:rPr>
        <w:t xml:space="preserve">use </w:t>
      </w:r>
      <w:r w:rsidR="00E10BB8" w:rsidRPr="00F41BFA">
        <w:rPr>
          <w:sz w:val="22"/>
          <w:lang w:eastAsia="en-US"/>
        </w:rPr>
        <w:t>social media platforms</w:t>
      </w:r>
      <w:r w:rsidR="00EE0A3C" w:rsidRPr="00F41BFA">
        <w:rPr>
          <w:sz w:val="22"/>
          <w:lang w:eastAsia="en-US"/>
        </w:rPr>
        <w:t xml:space="preserve"> </w:t>
      </w:r>
      <w:r w:rsidR="00A60C99" w:rsidRPr="00F41BFA">
        <w:rPr>
          <w:sz w:val="22"/>
          <w:lang w:eastAsia="en-US"/>
        </w:rPr>
        <w:t>to manage chronic pain</w:t>
      </w:r>
      <w:r w:rsidR="00AB3C6E" w:rsidRPr="00F41BFA">
        <w:rPr>
          <w:sz w:val="22"/>
          <w:lang w:eastAsia="en-US"/>
        </w:rPr>
        <w:t xml:space="preserve"> </w:t>
      </w:r>
      <w:r w:rsidR="00812F25" w:rsidRPr="00F41BFA">
        <w:rPr>
          <w:sz w:val="22"/>
          <w:lang w:eastAsia="en-US"/>
        </w:rPr>
        <w:t xml:space="preserve">and </w:t>
      </w:r>
      <w:r w:rsidR="00AB3C6E" w:rsidRPr="00F41BFA">
        <w:rPr>
          <w:sz w:val="22"/>
          <w:lang w:eastAsia="en-US"/>
        </w:rPr>
        <w:t>seek support</w:t>
      </w:r>
      <w:r w:rsidR="00BB241A" w:rsidRPr="00F41BFA">
        <w:rPr>
          <w:sz w:val="22"/>
          <w:lang w:eastAsia="en-US"/>
        </w:rPr>
        <w:t xml:space="preserve"> </w:t>
      </w:r>
      <w:r w:rsidR="000A36F1" w:rsidRPr="00F41BFA">
        <w:rPr>
          <w:sz w:val="22"/>
          <w:lang w:eastAsia="en-US"/>
        </w:rPr>
        <w:t>is</w:t>
      </w:r>
      <w:r w:rsidR="005F5B1E" w:rsidRPr="00F41BFA">
        <w:rPr>
          <w:sz w:val="22"/>
          <w:lang w:eastAsia="en-US"/>
        </w:rPr>
        <w:t xml:space="preserve"> </w:t>
      </w:r>
      <w:r w:rsidR="00EE0A3C" w:rsidRPr="00F41BFA">
        <w:rPr>
          <w:sz w:val="22"/>
          <w:lang w:eastAsia="en-US"/>
        </w:rPr>
        <w:t>recommended</w:t>
      </w:r>
      <w:r w:rsidR="00812F25" w:rsidRPr="00F41BFA">
        <w:rPr>
          <w:sz w:val="22"/>
          <w:lang w:eastAsia="en-US"/>
        </w:rPr>
        <w:t>.</w:t>
      </w:r>
      <w:r w:rsidR="00DC6D47" w:rsidRPr="007C5C41">
        <w:br w:type="page"/>
      </w:r>
    </w:p>
    <w:p w14:paraId="228C31AE" w14:textId="77777777" w:rsidR="00026725" w:rsidRPr="00026725" w:rsidRDefault="00AD17BE" w:rsidP="00026725">
      <w:pPr>
        <w:pStyle w:val="EndNoteBibliographyTitle"/>
      </w:pPr>
      <w:r w:rsidRPr="007C5C41">
        <w:fldChar w:fldCharType="begin"/>
      </w:r>
      <w:r w:rsidRPr="007C5C41">
        <w:instrText xml:space="preserve"> ADDIN EN.REFLIST </w:instrText>
      </w:r>
      <w:r w:rsidRPr="007C5C41">
        <w:fldChar w:fldCharType="separate"/>
      </w:r>
      <w:r w:rsidR="00026725" w:rsidRPr="00026725">
        <w:t>References</w:t>
      </w:r>
    </w:p>
    <w:p w14:paraId="6D16881C" w14:textId="77777777" w:rsidR="00026725" w:rsidRPr="00026725" w:rsidRDefault="00026725" w:rsidP="00026725">
      <w:pPr>
        <w:pStyle w:val="EndNoteBibliographyTitle"/>
      </w:pPr>
    </w:p>
    <w:p w14:paraId="337FC62F" w14:textId="77777777" w:rsidR="00026725" w:rsidRPr="00026725" w:rsidRDefault="00026725" w:rsidP="00026725">
      <w:pPr>
        <w:pStyle w:val="EndNoteBibliography"/>
      </w:pPr>
      <w:r w:rsidRPr="00026725">
        <w:t>1.</w:t>
      </w:r>
      <w:r w:rsidRPr="00026725">
        <w:tab/>
        <w:t>Gobina I, Villberg J, Välimaa R, Tynjälä J, Whitehead R, Cosma A, et al. Prevalence of self-reported chronic pain among adolescents: Evidence from 42 countries and regions. European Journal of Pain. 2019;23(2):316-26.</w:t>
      </w:r>
    </w:p>
    <w:p w14:paraId="0BD1BEBA" w14:textId="77777777" w:rsidR="00026725" w:rsidRPr="00026725" w:rsidRDefault="00026725" w:rsidP="00026725">
      <w:pPr>
        <w:pStyle w:val="EndNoteBibliography"/>
      </w:pPr>
      <w:r w:rsidRPr="00026725">
        <w:t>2.</w:t>
      </w:r>
      <w:r w:rsidRPr="00026725">
        <w:tab/>
        <w:t>Dick BD, Riddell RP. Cognitive and School Functioning in Children and Adolescents with Chronic Pain: A Critical Review. Pain Research and Management. 2010;15(4):238-44.</w:t>
      </w:r>
    </w:p>
    <w:p w14:paraId="6BEA6CE0" w14:textId="77777777" w:rsidR="00026725" w:rsidRPr="00026725" w:rsidRDefault="00026725" w:rsidP="00026725">
      <w:pPr>
        <w:pStyle w:val="EndNoteBibliography"/>
      </w:pPr>
      <w:r w:rsidRPr="00026725">
        <w:t>3.</w:t>
      </w:r>
      <w:r w:rsidRPr="00026725">
        <w:tab/>
        <w:t>Forgeron PA, King S, Stinson JN, McGrath PJ, MacDonald AJ, Chambers CT. Social Functioning and Peer Relationships in Children and Adolescents with Chronic Pain: A Systematic Review. Pain Research and Management. 2010;15(1):27-41.</w:t>
      </w:r>
    </w:p>
    <w:p w14:paraId="5AB174C8" w14:textId="77777777" w:rsidR="00026725" w:rsidRPr="00026725" w:rsidRDefault="00026725" w:rsidP="00026725">
      <w:pPr>
        <w:pStyle w:val="EndNoteBibliography"/>
      </w:pPr>
      <w:r w:rsidRPr="00026725">
        <w:t>4.</w:t>
      </w:r>
      <w:r w:rsidRPr="00026725">
        <w:tab/>
        <w:t>Vinall J, Pavlova M, Asmundson GJ, Rasic N, Noel M. Mental health comorbidities in pediatric chronic pain: a narrative review of epidemiology, models, neurobiological mechanisms and treatment. Children. 2016;3(4):40.</w:t>
      </w:r>
    </w:p>
    <w:p w14:paraId="24991AC6" w14:textId="77777777" w:rsidR="00026725" w:rsidRPr="00026725" w:rsidRDefault="00026725" w:rsidP="00026725">
      <w:pPr>
        <w:pStyle w:val="EndNoteBibliography"/>
      </w:pPr>
      <w:r w:rsidRPr="00026725">
        <w:t>5.</w:t>
      </w:r>
      <w:r w:rsidRPr="00026725">
        <w:tab/>
        <w:t>Fisher E, Heathcote LC, Eccleston C, Simons LE, Palermo TM. Assessment of Pain Anxiety, Pain Catastrophizing, and Fear of Pain in Children and Adolescents With Chronic Pain: A Systematic Review and Meta-Analysis. Journal of Pediatric Psychology. 2017;43(3):314-25.</w:t>
      </w:r>
    </w:p>
    <w:p w14:paraId="53EE7870" w14:textId="77777777" w:rsidR="00026725" w:rsidRPr="00026725" w:rsidRDefault="00026725" w:rsidP="00026725">
      <w:pPr>
        <w:pStyle w:val="EndNoteBibliography"/>
      </w:pPr>
      <w:r w:rsidRPr="00026725">
        <w:t>6.</w:t>
      </w:r>
      <w:r w:rsidRPr="00026725">
        <w:tab/>
        <w:t>Kashikar-Zuck S, Parkins IS, Graham TB, Lynch AM, Passo M, Johnston M, et al. Anxiety, Mood, and Behavioral Disorders Among Pediatric Patients With Juvenile Fibromyalgia Syndrome. The Clinical Journal of Pain. 2008;24(7):620-6.</w:t>
      </w:r>
    </w:p>
    <w:p w14:paraId="34525F36" w14:textId="77777777" w:rsidR="00026725" w:rsidRPr="00026725" w:rsidRDefault="00026725" w:rsidP="00026725">
      <w:pPr>
        <w:pStyle w:val="EndNoteBibliography"/>
      </w:pPr>
      <w:r w:rsidRPr="00026725">
        <w:t>7.</w:t>
      </w:r>
      <w:r w:rsidRPr="00026725">
        <w:tab/>
        <w:t>Blaauw BA, Dyb G, Hagen K, Holmen TL, Linde M, Wentzel-Larsen T, et al. Anxiety, depression and behavioral problems among adolescents with recurrent headache: the Young-HUNT study. The Journal of Headache and Pain. 2014;15(1):38.</w:t>
      </w:r>
    </w:p>
    <w:p w14:paraId="3DDE6846" w14:textId="77777777" w:rsidR="00026725" w:rsidRPr="00026725" w:rsidRDefault="00026725" w:rsidP="00026725">
      <w:pPr>
        <w:pStyle w:val="EndNoteBibliography"/>
      </w:pPr>
      <w:r w:rsidRPr="00026725">
        <w:t>8.</w:t>
      </w:r>
      <w:r w:rsidRPr="00026725">
        <w:tab/>
        <w:t>Cunningham NR, Jagpal A, Tran ST, Kashikar-Zuck S, Goldschneider KR, Coghill RC, et al. Anxiety Adversely Impacts Response to Cognitive Behavioral Therapy in Children with Chronic Pain. The Journal of Pediatrics. 2016;171:227-33.</w:t>
      </w:r>
    </w:p>
    <w:p w14:paraId="48BDE1E9" w14:textId="77777777" w:rsidR="00026725" w:rsidRPr="00026725" w:rsidRDefault="00026725" w:rsidP="00026725">
      <w:pPr>
        <w:pStyle w:val="EndNoteBibliography"/>
      </w:pPr>
      <w:r w:rsidRPr="00026725">
        <w:t>9.</w:t>
      </w:r>
      <w:r w:rsidRPr="00026725">
        <w:tab/>
        <w:t>Liossi C, Howard RF. Pediatric Chronic Pain: Biopsychosocial Assessment and Formulation. Pediatrics. 2016;138:e20160331.</w:t>
      </w:r>
    </w:p>
    <w:p w14:paraId="68A58912" w14:textId="77777777" w:rsidR="00026725" w:rsidRPr="00026725" w:rsidRDefault="00026725" w:rsidP="00026725">
      <w:pPr>
        <w:pStyle w:val="EndNoteBibliography"/>
      </w:pPr>
      <w:r w:rsidRPr="00026725">
        <w:t>10.</w:t>
      </w:r>
      <w:r w:rsidRPr="00026725">
        <w:tab/>
        <w:t>Rajapakse D, Liossi C, Howard RF. Presentation and management of chronic pain. Archives of Disease in Childhood. 2014;99(5):474-80.</w:t>
      </w:r>
    </w:p>
    <w:p w14:paraId="5A5B31B9" w14:textId="77777777" w:rsidR="00026725" w:rsidRPr="00026725" w:rsidRDefault="00026725" w:rsidP="00026725">
      <w:pPr>
        <w:pStyle w:val="EndNoteBibliography"/>
      </w:pPr>
      <w:r w:rsidRPr="00026725">
        <w:t>11.</w:t>
      </w:r>
      <w:r w:rsidRPr="00026725">
        <w:tab/>
        <w:t>Hechler T, Kanstrup M, Holley AL, Simons LE, Wicksell R, Hirschfeld G, et al. Systematic Review on Intensive Interdisciplinary Pain Treatment of Children With Chronic Pain. Pediatrics. 2015;136(1):115-27.</w:t>
      </w:r>
    </w:p>
    <w:p w14:paraId="373D4593" w14:textId="77777777" w:rsidR="00026725" w:rsidRPr="00026725" w:rsidRDefault="00026725" w:rsidP="00026725">
      <w:pPr>
        <w:pStyle w:val="EndNoteBibliography"/>
      </w:pPr>
      <w:r w:rsidRPr="00026725">
        <w:t>12.</w:t>
      </w:r>
      <w:r w:rsidRPr="00026725">
        <w:tab/>
        <w:t>Liossi C, Johnstone L, Lilley S, Caes L, Williams G, Schoth DE. Effectiveness of interdisciplinary interventions in paediatric chronic pain management: a systematic review and subset meta-analysis. British Journal of Anaesthesia. 2019.</w:t>
      </w:r>
    </w:p>
    <w:p w14:paraId="12B02059" w14:textId="77777777" w:rsidR="00026725" w:rsidRPr="00026725" w:rsidRDefault="00026725" w:rsidP="00026725">
      <w:pPr>
        <w:pStyle w:val="EndNoteBibliography"/>
      </w:pPr>
      <w:r w:rsidRPr="00026725">
        <w:t>13.</w:t>
      </w:r>
      <w:r w:rsidRPr="00026725">
        <w:tab/>
        <w:t>Elgar FJ, McGrath PJ. Self-administered psychosocial treatments for children and families. Journal of Clinical Psychology. 2003;59(3):321-39.</w:t>
      </w:r>
    </w:p>
    <w:p w14:paraId="5F832C59" w14:textId="77777777" w:rsidR="00026725" w:rsidRPr="00026725" w:rsidRDefault="00026725" w:rsidP="00026725">
      <w:pPr>
        <w:pStyle w:val="EndNoteBibliography"/>
      </w:pPr>
      <w:r w:rsidRPr="00026725">
        <w:t>14.</w:t>
      </w:r>
      <w:r w:rsidRPr="00026725">
        <w:tab/>
        <w:t>Fisher E, Law E, Dudeney J, Eccleston C, Palermo TM. Psychological therapies (remotely delivered) for the management of chronic and recurrent pain in children and adolescents. Cochrane Database of Systematic Reviews. 2019(4).</w:t>
      </w:r>
    </w:p>
    <w:p w14:paraId="2C026712" w14:textId="77777777" w:rsidR="00026725" w:rsidRPr="00026725" w:rsidRDefault="00026725" w:rsidP="00026725">
      <w:pPr>
        <w:pStyle w:val="EndNoteBibliography"/>
      </w:pPr>
      <w:r w:rsidRPr="00026725">
        <w:t>15.</w:t>
      </w:r>
      <w:r w:rsidRPr="00026725">
        <w:tab/>
        <w:t>Higgins KS, Tutelman PR, Chambers CT, Witteman HO, Barwick M, Corkum P, et al. Availability of researcher-led eHealth tools for pain assessment and management: barriers, facilitators, costs, and design. Pain Rep. 2018;3(Suppl 1):e686.</w:t>
      </w:r>
    </w:p>
    <w:p w14:paraId="09299E91" w14:textId="77777777" w:rsidR="00026725" w:rsidRPr="00026725" w:rsidRDefault="00026725" w:rsidP="00026725">
      <w:pPr>
        <w:pStyle w:val="EndNoteBibliography"/>
      </w:pPr>
      <w:r w:rsidRPr="00026725">
        <w:t>16.</w:t>
      </w:r>
      <w:r w:rsidRPr="00026725">
        <w:tab/>
        <w:t>Palermo TM, Law EF, Fales J, Bromberg MH, Jessen-Fiddick T, Tai G. Internet-delivered cognitive-behavioral treatment for adolescents with chronic pain and their parents: a randomized controlled multicenter trial. Pain. 2016;157(1):174-85.</w:t>
      </w:r>
    </w:p>
    <w:p w14:paraId="628A01BF" w14:textId="77777777" w:rsidR="00026725" w:rsidRPr="00026725" w:rsidRDefault="00026725" w:rsidP="00026725">
      <w:pPr>
        <w:pStyle w:val="EndNoteBibliography"/>
      </w:pPr>
      <w:r w:rsidRPr="00026725">
        <w:t>17.</w:t>
      </w:r>
      <w:r w:rsidRPr="00026725">
        <w:tab/>
        <w:t>Stinson JN, Lalloo C, Harris L, Isaac L, Campbell F, Brown S, et al. iCanCope with Pain™: User-Centred Design of a Web- and Mobile-Based Self-Management Program for Youth with Chronic Pain Based on Identified Health Care Needs. Pain Research and Management. 2014;19(5).</w:t>
      </w:r>
    </w:p>
    <w:p w14:paraId="7607E99F" w14:textId="77777777" w:rsidR="00026725" w:rsidRPr="00026725" w:rsidRDefault="00026725" w:rsidP="00026725">
      <w:pPr>
        <w:pStyle w:val="EndNoteBibliography"/>
      </w:pPr>
      <w:r w:rsidRPr="00026725">
        <w:t>18.</w:t>
      </w:r>
      <w:r w:rsidRPr="00026725">
        <w:tab/>
        <w:t>Lalloo C, Hundert A, Harris L, Pham Q, Campbell F, Chorney J, et al. Capturing Daily Disease Experiences of Adolescents With Chronic Pain: mHealth-Mediated Symptom Tracking. JMIR Mhealth Uhealth. 2019;7(1):e11838.</w:t>
      </w:r>
    </w:p>
    <w:p w14:paraId="49A3A787" w14:textId="77777777" w:rsidR="00026725" w:rsidRPr="00026725" w:rsidRDefault="00026725" w:rsidP="00026725">
      <w:pPr>
        <w:pStyle w:val="EndNoteBibliography"/>
      </w:pPr>
      <w:r w:rsidRPr="00026725">
        <w:t>19.</w:t>
      </w:r>
      <w:r w:rsidRPr="00026725">
        <w:tab/>
        <w:t>Viner RM, Ozer EM, Denny S, Marmot M, Resnick M, Fatusi A, et al. Adolescence and the social determinants of health. The Lancet. 2012;379(9826):1641-52.</w:t>
      </w:r>
    </w:p>
    <w:p w14:paraId="63AF7486" w14:textId="77777777" w:rsidR="00026725" w:rsidRPr="00026725" w:rsidRDefault="00026725" w:rsidP="00026725">
      <w:pPr>
        <w:pStyle w:val="EndNoteBibliography"/>
      </w:pPr>
      <w:r w:rsidRPr="00026725">
        <w:t>20.</w:t>
      </w:r>
      <w:r w:rsidRPr="00026725">
        <w:tab/>
        <w:t>Cucchiaro G, Schwartz J, Hutchason A, Ornelas B. Chronic Pain in Children: A Look at the Referral Process to a Pediatric Pain Clinic. Int J Pediatr. 2017;2017:8769402-.</w:t>
      </w:r>
    </w:p>
    <w:p w14:paraId="5C562549" w14:textId="77777777" w:rsidR="00026725" w:rsidRPr="00026725" w:rsidRDefault="00026725" w:rsidP="00026725">
      <w:pPr>
        <w:pStyle w:val="EndNoteBibliography"/>
      </w:pPr>
      <w:r w:rsidRPr="00026725">
        <w:t>21.</w:t>
      </w:r>
      <w:r w:rsidRPr="00026725">
        <w:tab/>
        <w:t>Cathain A, Croot L, Duncan E, Rousseau N, Sworn K, Turner KM, et al. Guidance on how to develop complex interventions to improve health and healthcare. BMJ Open. 2019;9(8):e029954.</w:t>
      </w:r>
    </w:p>
    <w:p w14:paraId="378F27FB" w14:textId="77777777" w:rsidR="00026725" w:rsidRPr="00026725" w:rsidRDefault="00026725" w:rsidP="00026725">
      <w:pPr>
        <w:pStyle w:val="EndNoteBibliography"/>
      </w:pPr>
      <w:r w:rsidRPr="00026725">
        <w:t>22.</w:t>
      </w:r>
      <w:r w:rsidRPr="00026725">
        <w:tab/>
        <w:t>Yardley L, Morrison L, Bradbury K, Muller I. The person-based approach to intervention development: application to digital health-related behavior change interventions. J Med Internet Res. 2015;17(1):e30.</w:t>
      </w:r>
    </w:p>
    <w:p w14:paraId="5E919C24" w14:textId="77777777" w:rsidR="00026725" w:rsidRPr="00026725" w:rsidRDefault="00026725" w:rsidP="00026725">
      <w:pPr>
        <w:pStyle w:val="EndNoteBibliography"/>
      </w:pPr>
      <w:r w:rsidRPr="00026725">
        <w:t>23.</w:t>
      </w:r>
      <w:r w:rsidRPr="00026725">
        <w:tab/>
        <w:t>Ofcom. Children and Parents: Media Use and Attitudes Report 2018. 2019.</w:t>
      </w:r>
    </w:p>
    <w:p w14:paraId="30E2E5F0" w14:textId="77777777" w:rsidR="00026725" w:rsidRPr="00026725" w:rsidRDefault="00026725" w:rsidP="00026725">
      <w:pPr>
        <w:pStyle w:val="EndNoteBibliography"/>
      </w:pPr>
      <w:r w:rsidRPr="00026725">
        <w:t>24.</w:t>
      </w:r>
      <w:r w:rsidRPr="00026725">
        <w:tab/>
        <w:t>Caes L, Jones A, Jordan A. Engaging use of social media as a research tool to capture the daily life experiences of young people with chronic pain. Evidence Based Nursing. 2018;21(4):91.</w:t>
      </w:r>
    </w:p>
    <w:p w14:paraId="76D94852" w14:textId="77777777" w:rsidR="00026725" w:rsidRPr="00026725" w:rsidRDefault="00026725" w:rsidP="00026725">
      <w:pPr>
        <w:pStyle w:val="EndNoteBibliography"/>
      </w:pPr>
      <w:r w:rsidRPr="00026725">
        <w:t>25.</w:t>
      </w:r>
      <w:r w:rsidRPr="00026725">
        <w:tab/>
        <w:t>Henderson EM, Keogh E, Eccleston C. Why go online when you have pain? A qualitative analysis of teenagers' use of the Internet for pain management advice. Child: care, health and development. 2014;40(4):572-9.</w:t>
      </w:r>
    </w:p>
    <w:p w14:paraId="2A2CB205" w14:textId="77777777" w:rsidR="00026725" w:rsidRPr="00026725" w:rsidRDefault="00026725" w:rsidP="00026725">
      <w:pPr>
        <w:pStyle w:val="EndNoteBibliography"/>
      </w:pPr>
      <w:r w:rsidRPr="00026725">
        <w:t>26.</w:t>
      </w:r>
      <w:r w:rsidRPr="00026725">
        <w:tab/>
        <w:t>Forgeron PA, McKenzie E, O’Reilly J, Rudnicki E, Caes L. Support for My Video is Support for Me: A YouTube Scoping Review of Videos Including Adolescents With Chronic Pain. The Clinical Journal of Pain. 2019;Publish Ahead of Print.</w:t>
      </w:r>
    </w:p>
    <w:p w14:paraId="08B610F5" w14:textId="77777777" w:rsidR="00026725" w:rsidRPr="00026725" w:rsidRDefault="00026725" w:rsidP="00026725">
      <w:pPr>
        <w:pStyle w:val="EndNoteBibliography"/>
      </w:pPr>
      <w:r w:rsidRPr="00026725">
        <w:t>27.</w:t>
      </w:r>
      <w:r w:rsidRPr="00026725">
        <w:tab/>
        <w:t>Ofcom. Children and Parents: Media Use and Attitudes Report. 2017.</w:t>
      </w:r>
    </w:p>
    <w:p w14:paraId="04BC1966" w14:textId="77777777" w:rsidR="00026725" w:rsidRPr="00026725" w:rsidRDefault="00026725" w:rsidP="00026725">
      <w:pPr>
        <w:pStyle w:val="EndNoteBibliography"/>
      </w:pPr>
      <w:r w:rsidRPr="00026725">
        <w:t>28.</w:t>
      </w:r>
      <w:r w:rsidRPr="00026725">
        <w:tab/>
        <w:t>Treede RD, Rief W, Barke A, Aziz Q, Bennett MI, Benoliel R, et al. A classification of chronic pain for ICD-11:. PAIN. 2015:1.</w:t>
      </w:r>
    </w:p>
    <w:p w14:paraId="5A50EF23" w14:textId="77777777" w:rsidR="00026725" w:rsidRPr="00026725" w:rsidRDefault="00026725" w:rsidP="00026725">
      <w:pPr>
        <w:pStyle w:val="EndNoteBibliography"/>
      </w:pPr>
      <w:r w:rsidRPr="00026725">
        <w:t>29.</w:t>
      </w:r>
      <w:r w:rsidRPr="00026725">
        <w:tab/>
        <w:t>Cleeland CS, Ryan K. The brief pain inventory. Pain Research Group. 1991:143-7.</w:t>
      </w:r>
    </w:p>
    <w:p w14:paraId="00958C26" w14:textId="77777777" w:rsidR="00026725" w:rsidRPr="00026725" w:rsidRDefault="00026725" w:rsidP="00026725">
      <w:pPr>
        <w:pStyle w:val="EndNoteBibliography"/>
      </w:pPr>
      <w:r w:rsidRPr="00026725">
        <w:t>30.</w:t>
      </w:r>
      <w:r w:rsidRPr="00026725">
        <w:tab/>
        <w:t>Varni JW, Burwinkle TM, Seid M, Skarr D. The PedsQL™* 4.0 as a Pediatric Population Health Measure: Feasibility, Reliability, and Validity. Ambulatory Pediatrics. 2003;3(6):329-41.</w:t>
      </w:r>
    </w:p>
    <w:p w14:paraId="0EDF6E31" w14:textId="77777777" w:rsidR="00026725" w:rsidRPr="00026725" w:rsidRDefault="00026725" w:rsidP="00026725">
      <w:pPr>
        <w:pStyle w:val="EndNoteBibliography"/>
      </w:pPr>
      <w:r w:rsidRPr="00026725">
        <w:t>31.</w:t>
      </w:r>
      <w:r w:rsidRPr="00026725">
        <w:tab/>
        <w:t>Varni JW, Seid M, Kurtin PS. PedsQL™ 4.0: Reliability and Validity of the Pediatric Quality of Life Inventory™ Version 4.0 Generic Core Scales in Healthy and Patient Populations. Medical Care. 2001;39(8):800-12.</w:t>
      </w:r>
    </w:p>
    <w:p w14:paraId="1FA786D4" w14:textId="77777777" w:rsidR="00026725" w:rsidRPr="00026725" w:rsidRDefault="00026725" w:rsidP="00026725">
      <w:pPr>
        <w:pStyle w:val="EndNoteBibliography"/>
      </w:pPr>
      <w:r w:rsidRPr="00026725">
        <w:t>32.</w:t>
      </w:r>
      <w:r w:rsidRPr="00026725">
        <w:tab/>
        <w:t>Gray CD, Kinnear PR. IBM SPSS statistics 19 made simple. Psychology Press; 2012. p. 145-60.</w:t>
      </w:r>
    </w:p>
    <w:p w14:paraId="72C7A205" w14:textId="77777777" w:rsidR="00026725" w:rsidRPr="00026725" w:rsidRDefault="00026725" w:rsidP="00026725">
      <w:pPr>
        <w:pStyle w:val="EndNoteBibliography"/>
      </w:pPr>
      <w:r w:rsidRPr="00026725">
        <w:t>33.</w:t>
      </w:r>
      <w:r w:rsidRPr="00026725">
        <w:tab/>
        <w:t>QSR International Pty Ltd. NVivo qualitative data analysis software. 2012.</w:t>
      </w:r>
    </w:p>
    <w:p w14:paraId="56F33A03" w14:textId="77777777" w:rsidR="00026725" w:rsidRPr="00026725" w:rsidRDefault="00026725" w:rsidP="00026725">
      <w:pPr>
        <w:pStyle w:val="EndNoteBibliography"/>
      </w:pPr>
      <w:r w:rsidRPr="00026725">
        <w:t>34.</w:t>
      </w:r>
      <w:r w:rsidRPr="00026725">
        <w:tab/>
        <w:t>Elo S, Kyngäs H. The qualitative content analysis process. Journal of Advanced Nursing. 2008;62(1):107-15.</w:t>
      </w:r>
    </w:p>
    <w:p w14:paraId="2DE68F3E" w14:textId="77777777" w:rsidR="00026725" w:rsidRPr="00026725" w:rsidRDefault="00026725" w:rsidP="00026725">
      <w:pPr>
        <w:pStyle w:val="EndNoteBibliography"/>
      </w:pPr>
      <w:r w:rsidRPr="00026725">
        <w:t>35.</w:t>
      </w:r>
      <w:r w:rsidRPr="00026725">
        <w:tab/>
        <w:t>Dey I. Qualitative data analysis: A user friendly guide for social scientists: Routledge; 2003.</w:t>
      </w:r>
    </w:p>
    <w:p w14:paraId="2A8DA532" w14:textId="77777777" w:rsidR="00026725" w:rsidRPr="00026725" w:rsidRDefault="00026725" w:rsidP="00026725">
      <w:pPr>
        <w:pStyle w:val="EndNoteBibliography"/>
      </w:pPr>
      <w:r w:rsidRPr="00026725">
        <w:t>36.</w:t>
      </w:r>
      <w:r w:rsidRPr="00026725">
        <w:tab/>
        <w:t>Ministry of Housing CaLG. The English Indices of Deprivation 2019 - Frequently Asked Questions. United Kingdom2019.</w:t>
      </w:r>
    </w:p>
    <w:p w14:paraId="73700789" w14:textId="77777777" w:rsidR="00026725" w:rsidRPr="00026725" w:rsidRDefault="00026725" w:rsidP="00026725">
      <w:pPr>
        <w:pStyle w:val="EndNoteBibliography"/>
      </w:pPr>
      <w:r w:rsidRPr="00026725">
        <w:t>37.</w:t>
      </w:r>
      <w:r w:rsidRPr="00026725">
        <w:tab/>
        <w:t>Yetwin AK, Mahrer NE, John C, Gold JI. Does Pain Intensity Matter? The Relation between Coping and Quality of Life in Pediatric Patients with Chronic Pain. Journal of Pediatric Nursing. 2018;40:7-13.</w:t>
      </w:r>
    </w:p>
    <w:p w14:paraId="364D7734" w14:textId="77777777" w:rsidR="00026725" w:rsidRPr="00026725" w:rsidRDefault="00026725" w:rsidP="00026725">
      <w:pPr>
        <w:pStyle w:val="EndNoteBibliography"/>
      </w:pPr>
      <w:r w:rsidRPr="00026725">
        <w:t>38.</w:t>
      </w:r>
      <w:r w:rsidRPr="00026725">
        <w:tab/>
        <w:t>Lam KC, Valier ARS, Bay RC, McLeod TCV. A unique patient population? Health-related quality of life in adolescent athletes versus general, healthy adolescent individuals. J Athl Train. 2013;48(2):233-41.</w:t>
      </w:r>
    </w:p>
    <w:p w14:paraId="200116D0" w14:textId="77777777" w:rsidR="00026725" w:rsidRPr="00026725" w:rsidRDefault="00026725" w:rsidP="00026725">
      <w:pPr>
        <w:pStyle w:val="EndNoteBibliography"/>
      </w:pPr>
      <w:r w:rsidRPr="00026725">
        <w:t>39.</w:t>
      </w:r>
      <w:r w:rsidRPr="00026725">
        <w:tab/>
        <w:t>Mani M, Kavanagh DJ, Hides L, Stoyanov SR. Review and Evaluation of Mindfulness-Based iPhone Apps. JMIR mHealth and uHealth. 2015;3(3):e82-e.</w:t>
      </w:r>
    </w:p>
    <w:p w14:paraId="193067EF" w14:textId="77777777" w:rsidR="00026725" w:rsidRPr="00026725" w:rsidRDefault="00026725" w:rsidP="00026725">
      <w:pPr>
        <w:pStyle w:val="EndNoteBibliography"/>
      </w:pPr>
      <w:r w:rsidRPr="00026725">
        <w:t>40.</w:t>
      </w:r>
      <w:r w:rsidRPr="00026725">
        <w:tab/>
        <w:t>Economides M, Martman J, Bell MJ, Sanderson B. Improvements in Stress, Affect, and Irritability Following Brief Use of a Mindfulness-based Smartphone App: A Randomized Controlled Trial. Mindfulness. 2018;9(5):1584-93.</w:t>
      </w:r>
    </w:p>
    <w:p w14:paraId="4CB7C94E" w14:textId="77777777" w:rsidR="00026725" w:rsidRPr="00026725" w:rsidRDefault="00026725" w:rsidP="00026725">
      <w:pPr>
        <w:pStyle w:val="EndNoteBibliography"/>
      </w:pPr>
      <w:r w:rsidRPr="00026725">
        <w:t>41.</w:t>
      </w:r>
      <w:r w:rsidRPr="00026725">
        <w:tab/>
        <w:t>Howells A, Ivtzan I, Eiroa-Orosa FJ. Putting the ‘app’ in Happiness: A Randomised Controlled Trial of a Smartphone-Based Mindfulness Intervention to Enhance Wellbeing. Journal of Happiness Studies. 2016;17(1):163-85.</w:t>
      </w:r>
    </w:p>
    <w:p w14:paraId="0C1FCB00" w14:textId="77777777" w:rsidR="00026725" w:rsidRPr="00026725" w:rsidRDefault="00026725" w:rsidP="00026725">
      <w:pPr>
        <w:pStyle w:val="EndNoteBibliography"/>
      </w:pPr>
      <w:r w:rsidRPr="00026725">
        <w:t>42.</w:t>
      </w:r>
      <w:r w:rsidRPr="00026725">
        <w:tab/>
        <w:t>Simons LE, Sieberg CB, Claar RL. Anxiety and impairment in a large sample of children and adolescents with chronic pain. Pain Res Manag. 2012;17(2):93-7.</w:t>
      </w:r>
    </w:p>
    <w:p w14:paraId="4753DF43" w14:textId="088964AB" w:rsidR="00026725" w:rsidRPr="00026725" w:rsidRDefault="00026725" w:rsidP="00026725">
      <w:pPr>
        <w:pStyle w:val="EndNoteBibliography"/>
      </w:pPr>
      <w:r w:rsidRPr="00026725">
        <w:t>43.</w:t>
      </w:r>
      <w:r w:rsidRPr="00026725">
        <w:tab/>
        <w:t xml:space="preserve">BBC News. Instagram eating disorder content 'out of control' 2019 [Available from: </w:t>
      </w:r>
      <w:hyperlink r:id="rId18" w:history="1">
        <w:r w:rsidRPr="00026725">
          <w:rPr>
            <w:rStyle w:val="Hyperlink"/>
            <w:rFonts w:ascii="Arial" w:hAnsi="Arial"/>
          </w:rPr>
          <w:t>https://www.bbc.co.uk/news/uk-47637377</w:t>
        </w:r>
      </w:hyperlink>
      <w:r w:rsidRPr="00026725">
        <w:t>.</w:t>
      </w:r>
    </w:p>
    <w:p w14:paraId="551AC718" w14:textId="77777777" w:rsidR="00026725" w:rsidRPr="00026725" w:rsidRDefault="00026725" w:rsidP="00026725">
      <w:pPr>
        <w:pStyle w:val="EndNoteBibliography"/>
      </w:pPr>
      <w:r w:rsidRPr="00026725">
        <w:t>44.</w:t>
      </w:r>
      <w:r w:rsidRPr="00026725">
        <w:tab/>
        <w:t>Navarro K, Wainwright E, Rodham K, Jordan A. Parenting young people with complex regional pain syndrome: an analysis of the process of parental online communication. Pain Rep. 2018;3(Suppl 1):e681.</w:t>
      </w:r>
    </w:p>
    <w:p w14:paraId="10080DA7" w14:textId="77777777" w:rsidR="00026725" w:rsidRPr="00026725" w:rsidRDefault="00026725" w:rsidP="00026725">
      <w:pPr>
        <w:pStyle w:val="EndNoteBibliography"/>
      </w:pPr>
      <w:r w:rsidRPr="00026725">
        <w:t>45.</w:t>
      </w:r>
      <w:r w:rsidRPr="00026725">
        <w:tab/>
        <w:t>Caes L, Fisher E, Clinch J, Eccleston C. Current Evidence-Based Interdisciplinary Treatment Options for Pediatric Musculoskeletal Pain. Current Treatment Options in Rheumatology. 2018.</w:t>
      </w:r>
    </w:p>
    <w:p w14:paraId="4E7BCB06" w14:textId="77777777" w:rsidR="00026725" w:rsidRPr="00026725" w:rsidRDefault="00026725" w:rsidP="00026725">
      <w:pPr>
        <w:pStyle w:val="EndNoteBibliography"/>
      </w:pPr>
      <w:r w:rsidRPr="00026725">
        <w:t>46.</w:t>
      </w:r>
      <w:r w:rsidRPr="00026725">
        <w:tab/>
        <w:t>Eccleston C, Fisher E, Cooper TE, Grégoire M-C, Heathcote LC, Krane E, et al. Pharmacological interventions for chronic pain in children: an overview of systematic reviews. PAIN. 2019;160(8).</w:t>
      </w:r>
    </w:p>
    <w:p w14:paraId="640968A3" w14:textId="77777777" w:rsidR="00026725" w:rsidRPr="00026725" w:rsidRDefault="00026725" w:rsidP="00026725">
      <w:pPr>
        <w:pStyle w:val="EndNoteBibliography"/>
      </w:pPr>
      <w:r w:rsidRPr="00026725">
        <w:t>47.</w:t>
      </w:r>
      <w:r w:rsidRPr="00026725">
        <w:tab/>
        <w:t>Cooper TE, Fisher E, Anderson B, Wilkinson NMR, Williams DG, Eccleston C. Paracetamol (acetaminophen) for chronic non</w:t>
      </w:r>
      <w:r w:rsidRPr="00026725">
        <w:rPr>
          <w:rFonts w:ascii="Cambria Math" w:hAnsi="Cambria Math" w:cs="Cambria Math"/>
        </w:rPr>
        <w:t>‐</w:t>
      </w:r>
      <w:r w:rsidRPr="00026725">
        <w:t>cancer pain in children and adolescents. Cochrane Database of Systematic Reviews. 2017(8).</w:t>
      </w:r>
    </w:p>
    <w:p w14:paraId="73C21FD1" w14:textId="77777777" w:rsidR="00026725" w:rsidRPr="00026725" w:rsidRDefault="00026725" w:rsidP="00026725">
      <w:pPr>
        <w:pStyle w:val="EndNoteBibliography"/>
      </w:pPr>
      <w:r w:rsidRPr="00026725">
        <w:t>48.</w:t>
      </w:r>
      <w:r w:rsidRPr="00026725">
        <w:tab/>
        <w:t>Cooper TE, Heathcote LC, Clinch J, Gold JI, Howard R, Lord SM, et al. Antidepressants for chronic non</w:t>
      </w:r>
      <w:r w:rsidRPr="00026725">
        <w:rPr>
          <w:rFonts w:ascii="Cambria Math" w:hAnsi="Cambria Math" w:cs="Cambria Math"/>
        </w:rPr>
        <w:t>‐</w:t>
      </w:r>
      <w:r w:rsidRPr="00026725">
        <w:t>cancer pain in children and adolescents. Cochrane Database of Systematic Reviews. 2017(8).</w:t>
      </w:r>
    </w:p>
    <w:p w14:paraId="2E8FDA7F" w14:textId="77777777" w:rsidR="00026725" w:rsidRPr="00026725" w:rsidRDefault="00026725" w:rsidP="00026725">
      <w:pPr>
        <w:pStyle w:val="EndNoteBibliography"/>
      </w:pPr>
      <w:r w:rsidRPr="00026725">
        <w:t>49.</w:t>
      </w:r>
      <w:r w:rsidRPr="00026725">
        <w:tab/>
        <w:t>Eccleston C, Cooper TE, Fisher E, Anderson B, Wilkinson NMR. Non</w:t>
      </w:r>
      <w:r w:rsidRPr="00026725">
        <w:rPr>
          <w:rFonts w:ascii="Cambria Math" w:hAnsi="Cambria Math" w:cs="Cambria Math"/>
        </w:rPr>
        <w:t>‐</w:t>
      </w:r>
      <w:r w:rsidRPr="00026725">
        <w:t>steroidal anti</w:t>
      </w:r>
      <w:r w:rsidRPr="00026725">
        <w:rPr>
          <w:rFonts w:ascii="Cambria Math" w:hAnsi="Cambria Math" w:cs="Cambria Math"/>
        </w:rPr>
        <w:t>‐</w:t>
      </w:r>
      <w:r w:rsidRPr="00026725">
        <w:t>inflammatory drugs (NSAIDs) for chronic non</w:t>
      </w:r>
      <w:r w:rsidRPr="00026725">
        <w:rPr>
          <w:rFonts w:ascii="Cambria Math" w:hAnsi="Cambria Math" w:cs="Cambria Math"/>
        </w:rPr>
        <w:t>‐</w:t>
      </w:r>
      <w:r w:rsidRPr="00026725">
        <w:t>cancer pain in children and adolescents. Cochrane Database of Systematic Reviews. 2017(8).</w:t>
      </w:r>
    </w:p>
    <w:p w14:paraId="171771C4" w14:textId="77777777" w:rsidR="00026725" w:rsidRPr="00026725" w:rsidRDefault="00026725" w:rsidP="00026725">
      <w:pPr>
        <w:pStyle w:val="EndNoteBibliography"/>
      </w:pPr>
      <w:r w:rsidRPr="00026725">
        <w:t>50.</w:t>
      </w:r>
      <w:r w:rsidRPr="00026725">
        <w:tab/>
        <w:t>Hurley-Wallace A, Wood C, Franck LS, Howard RF, Liossi C. Paediatric pain education for health care professionals. PAIN Reports. 2018;Latest Articles.</w:t>
      </w:r>
    </w:p>
    <w:p w14:paraId="544D4317" w14:textId="77777777" w:rsidR="00026725" w:rsidRPr="00026725" w:rsidRDefault="00026725" w:rsidP="00026725">
      <w:pPr>
        <w:pStyle w:val="EndNoteBibliography"/>
      </w:pPr>
      <w:r w:rsidRPr="00026725">
        <w:t>51.</w:t>
      </w:r>
      <w:r w:rsidRPr="00026725">
        <w:tab/>
        <w:t>Forgeron PA, McGrath P, Stevens B, Evans J, Dick B, Finley GA, et al. Social information processing in adolescents with chronic pain: My friends don’t really understand me. PAIN. 2011;152(12):2773-80.</w:t>
      </w:r>
    </w:p>
    <w:p w14:paraId="220AB063" w14:textId="77777777" w:rsidR="00026725" w:rsidRPr="00026725" w:rsidRDefault="00026725" w:rsidP="00026725">
      <w:pPr>
        <w:pStyle w:val="EndNoteBibliography"/>
      </w:pPr>
      <w:r w:rsidRPr="00026725">
        <w:t>52.</w:t>
      </w:r>
      <w:r w:rsidRPr="00026725">
        <w:tab/>
        <w:t>Eccleston C, Wastell S, Crombez G, Jordan A. Adolescent social development and chronic pain. European Journal of Pain. 2008;12(6):765-74.</w:t>
      </w:r>
    </w:p>
    <w:p w14:paraId="5053AACF" w14:textId="77777777" w:rsidR="00026725" w:rsidRPr="00026725" w:rsidRDefault="00026725" w:rsidP="00026725">
      <w:pPr>
        <w:pStyle w:val="EndNoteBibliography"/>
      </w:pPr>
      <w:r w:rsidRPr="00026725">
        <w:t>53.</w:t>
      </w:r>
      <w:r w:rsidRPr="00026725">
        <w:tab/>
        <w:t>Palermo TM, Wilson AC, Lewandowski AS, Toliver-Sokol M, Murray CB. Behavioral and psychosocial factors associated with insomnia in adolescents with chronic pain. Pain. 2011;152(1):89-94.</w:t>
      </w:r>
    </w:p>
    <w:p w14:paraId="29D4C819" w14:textId="77777777" w:rsidR="00026725" w:rsidRPr="00026725" w:rsidRDefault="00026725" w:rsidP="00026725">
      <w:pPr>
        <w:pStyle w:val="EndNoteBibliography"/>
      </w:pPr>
      <w:r w:rsidRPr="00026725">
        <w:t>54.</w:t>
      </w:r>
      <w:r w:rsidRPr="00026725">
        <w:tab/>
        <w:t>Fales J, Palermo TM, Law EF, Wilson AC. Sleep Outcomes in Youth With Chronic Pain Participating in a Randomized Controlled Trial of Online Cognitive-Behavioral Therapy for Pain Management. Behavioral Sleep Medicine. 2015;13(2):107-23.</w:t>
      </w:r>
    </w:p>
    <w:p w14:paraId="64972F92" w14:textId="77777777" w:rsidR="00026725" w:rsidRPr="00026725" w:rsidRDefault="00026725" w:rsidP="00026725">
      <w:pPr>
        <w:pStyle w:val="EndNoteBibliography"/>
      </w:pPr>
      <w:r w:rsidRPr="00026725">
        <w:t>55.</w:t>
      </w:r>
      <w:r w:rsidRPr="00026725">
        <w:tab/>
        <w:t>Kotagal S, Pianosi P. Sleep disorders in children and adolescents. BMJ. 2006;332(7545):828.</w:t>
      </w:r>
    </w:p>
    <w:p w14:paraId="065BE58A" w14:textId="77777777" w:rsidR="00026725" w:rsidRPr="00026725" w:rsidRDefault="00026725" w:rsidP="00026725">
      <w:pPr>
        <w:pStyle w:val="EndNoteBibliography"/>
      </w:pPr>
      <w:r w:rsidRPr="00026725">
        <w:t>56.</w:t>
      </w:r>
      <w:r w:rsidRPr="00026725">
        <w:tab/>
        <w:t>Ahola Kohut S, Stinson JN, Ruskin D, Forgeron P, Harris L, van Wyk M, et al. iPeer2Peer program: a pilot feasibility study in adolescents with chronic pain. PAIN. 2016;157(5):1146-55.</w:t>
      </w:r>
    </w:p>
    <w:p w14:paraId="1BCB3D61" w14:textId="77777777" w:rsidR="00026725" w:rsidRPr="00026725" w:rsidRDefault="00026725" w:rsidP="00026725">
      <w:pPr>
        <w:pStyle w:val="EndNoteBibliography"/>
      </w:pPr>
      <w:r w:rsidRPr="00026725">
        <w:t>57.</w:t>
      </w:r>
      <w:r w:rsidRPr="00026725">
        <w:tab/>
        <w:t>Stinson JN, Ahola Kohut S, Forgeron P, Amaria K, Bell M, Kaufman M, et al. The iPeer2Peer Program: a pilot randomized controlled trial in adolescents with Juvenile Idiopathic Arthritis. Pediatric Rheumatology. 2016;14(1):48.</w:t>
      </w:r>
    </w:p>
    <w:p w14:paraId="2693091B" w14:textId="77777777" w:rsidR="00026725" w:rsidRPr="00026725" w:rsidRDefault="00026725" w:rsidP="00026725">
      <w:pPr>
        <w:pStyle w:val="EndNoteBibliography"/>
      </w:pPr>
      <w:r w:rsidRPr="00026725">
        <w:t>58.</w:t>
      </w:r>
      <w:r w:rsidRPr="00026725">
        <w:tab/>
        <w:t>Sawyer SM, Azzopardi PS, Wickremarathne D, Patton GC. The age of adolescence. The Lancet Child &amp; Adolescent Health. 2018;2(3):223-8.</w:t>
      </w:r>
    </w:p>
    <w:p w14:paraId="7851F0E4" w14:textId="77777777" w:rsidR="00026725" w:rsidRPr="00026725" w:rsidRDefault="00026725" w:rsidP="00026725">
      <w:pPr>
        <w:pStyle w:val="EndNoteBibliography"/>
      </w:pPr>
      <w:r w:rsidRPr="00026725">
        <w:t>59.</w:t>
      </w:r>
      <w:r w:rsidRPr="00026725">
        <w:tab/>
        <w:t>Spear LP. The adolescent brain and age-related behavioral manifestations. Neuroscience &amp; Biobehavioral Reviews. 2000;24(4):417-63.</w:t>
      </w:r>
    </w:p>
    <w:p w14:paraId="7F8E70E1" w14:textId="77777777" w:rsidR="00026725" w:rsidRPr="00026725" w:rsidRDefault="00026725" w:rsidP="00026725">
      <w:pPr>
        <w:pStyle w:val="EndNoteBibliography"/>
      </w:pPr>
      <w:r w:rsidRPr="00026725">
        <w:t>60.</w:t>
      </w:r>
      <w:r w:rsidRPr="00026725">
        <w:tab/>
        <w:t>Pfeifer JH, Blakemore S-J. Adolescent social cognitive and affective neuroscience: past, present, and future. Social Cognitive and Affective Neuroscience. 2012;7(1):1-10.</w:t>
      </w:r>
    </w:p>
    <w:p w14:paraId="38D950CD" w14:textId="77777777" w:rsidR="00026725" w:rsidRPr="00026725" w:rsidRDefault="00026725" w:rsidP="00026725">
      <w:pPr>
        <w:pStyle w:val="EndNoteBibliography"/>
      </w:pPr>
      <w:r w:rsidRPr="00026725">
        <w:t>61.</w:t>
      </w:r>
      <w:r w:rsidRPr="00026725">
        <w:tab/>
        <w:t>Kelley K, Clark B, Brown V, Sitzia J. Good practice in the conduct and reporting of survey research. International Journal for Quality in Health Care. 2003;15(3):261-6.</w:t>
      </w:r>
    </w:p>
    <w:p w14:paraId="33573399" w14:textId="77777777" w:rsidR="00026725" w:rsidRPr="00026725" w:rsidRDefault="00026725" w:rsidP="00026725">
      <w:pPr>
        <w:pStyle w:val="EndNoteBibliography"/>
      </w:pPr>
      <w:r w:rsidRPr="00026725">
        <w:t>62.</w:t>
      </w:r>
      <w:r w:rsidRPr="00026725">
        <w:tab/>
        <w:t>Bengtsson M. How to plan and perform a qualitative study using content analysis. NursingPlus Open. 2016;2:8-14.</w:t>
      </w:r>
    </w:p>
    <w:p w14:paraId="33ED5704" w14:textId="77777777" w:rsidR="00026725" w:rsidRPr="00026725" w:rsidRDefault="00026725" w:rsidP="00026725">
      <w:pPr>
        <w:pStyle w:val="EndNoteBibliography"/>
      </w:pPr>
      <w:r w:rsidRPr="00026725">
        <w:t>63.</w:t>
      </w:r>
      <w:r w:rsidRPr="00026725">
        <w:tab/>
        <w:t>King S, Chambers CT, Huguet A, MacNevin RC, McGrath PJ, Parker L, et al. The epidemiology of chronic pain in children and adolescents revisited: A systematic review:. Pain. 2011;152:2729-38.</w:t>
      </w:r>
    </w:p>
    <w:p w14:paraId="1900F24F" w14:textId="49E00848" w:rsidR="008C0883" w:rsidRPr="007C5C41" w:rsidRDefault="00AD17BE" w:rsidP="00026725">
      <w:pPr>
        <w:rPr>
          <w:sz w:val="22"/>
        </w:rPr>
      </w:pPr>
      <w:r w:rsidRPr="007C5C41">
        <w:rPr>
          <w:sz w:val="22"/>
        </w:rPr>
        <w:fldChar w:fldCharType="end"/>
      </w:r>
    </w:p>
    <w:sectPr w:rsidR="008C0883" w:rsidRPr="007C5C4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3A1388" w16cid:durableId="221DCD2E"/>
  <w16cid:commentId w16cid:paraId="59BC896B" w16cid:durableId="221DCD2F"/>
  <w16cid:commentId w16cid:paraId="62E2131C" w16cid:durableId="221DCD30"/>
  <w16cid:commentId w16cid:paraId="405A5267" w16cid:durableId="221DCD31"/>
  <w16cid:commentId w16cid:paraId="3F6D8037" w16cid:durableId="221DCD32"/>
  <w16cid:commentId w16cid:paraId="3C803C1C" w16cid:durableId="221DCD33"/>
  <w16cid:commentId w16cid:paraId="49D47BDF" w16cid:durableId="221DCD34"/>
  <w16cid:commentId w16cid:paraId="4484092D" w16cid:durableId="221DCD35"/>
  <w16cid:commentId w16cid:paraId="4FA149B0" w16cid:durableId="221DCD36"/>
  <w16cid:commentId w16cid:paraId="6C67C648" w16cid:durableId="221DCD37"/>
  <w16cid:commentId w16cid:paraId="67AA1CC8" w16cid:durableId="221DCD38"/>
  <w16cid:commentId w16cid:paraId="5877FC2C" w16cid:durableId="221DCD39"/>
  <w16cid:commentId w16cid:paraId="24E583CC" w16cid:durableId="221DCD3A"/>
  <w16cid:commentId w16cid:paraId="36694EFB" w16cid:durableId="221DCD3B"/>
  <w16cid:commentId w16cid:paraId="29560F1C" w16cid:durableId="221DCD3C"/>
  <w16cid:commentId w16cid:paraId="1D1092BD" w16cid:durableId="221DCD3D"/>
  <w16cid:commentId w16cid:paraId="724F5019" w16cid:durableId="221DCD3E"/>
  <w16cid:commentId w16cid:paraId="449D705E" w16cid:durableId="221DCD3F"/>
  <w16cid:commentId w16cid:paraId="17202DAC" w16cid:durableId="221DCD40"/>
  <w16cid:commentId w16cid:paraId="04DA5741" w16cid:durableId="221DCD41"/>
  <w16cid:commentId w16cid:paraId="2694198F" w16cid:durableId="221DCD42"/>
  <w16cid:commentId w16cid:paraId="4ED7766B" w16cid:durableId="221DCD43"/>
  <w16cid:commentId w16cid:paraId="3A04634C" w16cid:durableId="221DCD44"/>
  <w16cid:commentId w16cid:paraId="05AFC1DC" w16cid:durableId="221DCD45"/>
  <w16cid:commentId w16cid:paraId="79CFEA01" w16cid:durableId="221DCD46"/>
  <w16cid:commentId w16cid:paraId="1A320F03" w16cid:durableId="221DCD4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D2BA8F" w14:textId="77777777" w:rsidR="008E71C6" w:rsidRDefault="008E71C6" w:rsidP="003716C6">
      <w:pPr>
        <w:spacing w:before="0" w:line="240" w:lineRule="auto"/>
      </w:pPr>
      <w:r>
        <w:separator/>
      </w:r>
    </w:p>
  </w:endnote>
  <w:endnote w:type="continuationSeparator" w:id="0">
    <w:p w14:paraId="4C70C8C4" w14:textId="77777777" w:rsidR="008E71C6" w:rsidRDefault="008E71C6" w:rsidP="003716C6">
      <w:pPr>
        <w:spacing w:before="0" w:line="240" w:lineRule="auto"/>
      </w:pPr>
      <w:r>
        <w:continuationSeparator/>
      </w:r>
    </w:p>
  </w:endnote>
  <w:endnote w:type="continuationNotice" w:id="1">
    <w:p w14:paraId="3D1EBF88" w14:textId="77777777" w:rsidR="008E71C6" w:rsidRDefault="008E71C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55277A" w14:textId="77777777" w:rsidR="008E71C6" w:rsidRDefault="008E71C6" w:rsidP="003716C6">
      <w:pPr>
        <w:spacing w:before="0" w:line="240" w:lineRule="auto"/>
      </w:pPr>
      <w:r>
        <w:separator/>
      </w:r>
    </w:p>
  </w:footnote>
  <w:footnote w:type="continuationSeparator" w:id="0">
    <w:p w14:paraId="245483BE" w14:textId="77777777" w:rsidR="008E71C6" w:rsidRDefault="008E71C6" w:rsidP="003716C6">
      <w:pPr>
        <w:spacing w:before="0" w:line="240" w:lineRule="auto"/>
      </w:pPr>
      <w:r>
        <w:continuationSeparator/>
      </w:r>
    </w:p>
  </w:footnote>
  <w:footnote w:type="continuationNotice" w:id="1">
    <w:p w14:paraId="41F8E5C5" w14:textId="77777777" w:rsidR="008E71C6" w:rsidRDefault="008E71C6">
      <w:pPr>
        <w:spacing w:before="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992EC7" w14:textId="7FA947D0" w:rsidR="00F90E57" w:rsidRDefault="00F90E57" w:rsidP="006C3512">
    <w:pPr>
      <w:pStyle w:val="Header"/>
    </w:pPr>
    <w:r>
      <w:t xml:space="preserve">ONLINE PAEDIATRIC </w:t>
    </w:r>
    <w:r w:rsidRPr="00CB299E">
      <w:t>PAIN MANAGEMENT: ADOLESCENT NEEDS</w:t>
    </w:r>
    <w:r>
      <w:tab/>
    </w:r>
    <w:r>
      <w:fldChar w:fldCharType="begin"/>
    </w:r>
    <w:r>
      <w:instrText xml:space="preserve"> PAGE  \* Arabic  \* MERGEFORMAT </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6F0BD7" w14:textId="77777777" w:rsidR="00F90E57" w:rsidRPr="00095273" w:rsidRDefault="00F90E57" w:rsidP="00966516">
    <w:pPr>
      <w:pStyle w:val="Header"/>
    </w:pPr>
    <w:r w:rsidRPr="00095273">
      <w:t>Running head: ONLINE PAEDIATRIC PAIN MANAGEMENT: ADOLESCENT NEEDS</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F5EF6" w14:textId="16D8F893" w:rsidR="00F90E57" w:rsidRDefault="00F90E57" w:rsidP="006C3512">
    <w:pPr>
      <w:pStyle w:val="Header"/>
    </w:pPr>
    <w:r>
      <w:t xml:space="preserve">ONLINE PAEDIATRIC </w:t>
    </w:r>
    <w:r w:rsidRPr="00CB299E">
      <w:t>PAIN MANAGEMENT: ADOLESCENT NEEDS</w:t>
    </w:r>
    <w:r>
      <w:tab/>
    </w:r>
    <w:r>
      <w:fldChar w:fldCharType="begin"/>
    </w:r>
    <w:r>
      <w:instrText xml:space="preserve"> PAGE  \* Arabic  \* MERGEFORMAT </w:instrText>
    </w:r>
    <w:r>
      <w:fldChar w:fldCharType="separate"/>
    </w:r>
    <w:r w:rsidR="00101697">
      <w:rPr>
        <w:noProof/>
      </w:rPr>
      <w:t>24</w:t>
    </w:r>
    <w: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D546B" w14:textId="77777777" w:rsidR="00F90E57" w:rsidRPr="00095273" w:rsidRDefault="00F90E57" w:rsidP="00966516">
    <w:pPr>
      <w:pStyle w:val="Header"/>
    </w:pPr>
    <w:r w:rsidRPr="00095273">
      <w:t>Running head: ONLINE PAEDIATRIC PAIN MANAGEMENT: ADOLESCENT NEED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72C5B"/>
    <w:multiLevelType w:val="hybridMultilevel"/>
    <w:tmpl w:val="C69A9A1A"/>
    <w:lvl w:ilvl="0" w:tplc="BC0235AE">
      <w:start w:val="9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92184A"/>
    <w:multiLevelType w:val="hybridMultilevel"/>
    <w:tmpl w:val="E334D4D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6978E7"/>
    <w:multiLevelType w:val="hybridMultilevel"/>
    <w:tmpl w:val="3FE0CBBC"/>
    <w:lvl w:ilvl="0" w:tplc="18CA71C6">
      <w:start w:val="1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FB4CCB"/>
    <w:multiLevelType w:val="hybridMultilevel"/>
    <w:tmpl w:val="4080D648"/>
    <w:lvl w:ilvl="0" w:tplc="08090001">
      <w:start w:val="8"/>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B82054"/>
    <w:multiLevelType w:val="hybridMultilevel"/>
    <w:tmpl w:val="E334D4D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216D9A"/>
    <w:multiLevelType w:val="hybridMultilevel"/>
    <w:tmpl w:val="3BC08798"/>
    <w:lvl w:ilvl="0" w:tplc="08090001">
      <w:start w:val="8"/>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AA20AF"/>
    <w:multiLevelType w:val="hybridMultilevel"/>
    <w:tmpl w:val="E334D4D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203511"/>
    <w:multiLevelType w:val="hybridMultilevel"/>
    <w:tmpl w:val="ED964534"/>
    <w:lvl w:ilvl="0" w:tplc="2196DD86">
      <w:start w:val="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1F0023"/>
    <w:multiLevelType w:val="multilevel"/>
    <w:tmpl w:val="9F06244C"/>
    <w:lvl w:ilvl="0">
      <w:start w:val="1"/>
      <w:numFmt w:val="decimal"/>
      <w:pStyle w:val="Heading1"/>
      <w:lvlText w:val="Chapter %1"/>
      <w:lvlJc w:val="left"/>
      <w:pPr>
        <w:tabs>
          <w:tab w:val="num" w:pos="1985"/>
        </w:tabs>
        <w:ind w:left="567" w:hanging="567"/>
      </w:pPr>
      <w:rPr>
        <w:rFonts w:ascii="Arial" w:eastAsia="Times New Roman" w:hAnsi="Arial" w:cs="Arial"/>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9" w15:restartNumberingAfterBreak="0">
    <w:nsid w:val="579D685A"/>
    <w:multiLevelType w:val="hybridMultilevel"/>
    <w:tmpl w:val="040A5482"/>
    <w:lvl w:ilvl="0" w:tplc="08090001">
      <w:start w:val="8"/>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99703DC"/>
    <w:multiLevelType w:val="hybridMultilevel"/>
    <w:tmpl w:val="9A7E7A12"/>
    <w:lvl w:ilvl="0" w:tplc="C5C0FDA0">
      <w:start w:val="1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B87447"/>
    <w:multiLevelType w:val="hybridMultilevel"/>
    <w:tmpl w:val="B516AA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FDF1EE6"/>
    <w:multiLevelType w:val="hybridMultilevel"/>
    <w:tmpl w:val="E334D4D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0"/>
  </w:num>
  <w:num w:numId="3">
    <w:abstractNumId w:val="1"/>
  </w:num>
  <w:num w:numId="4">
    <w:abstractNumId w:val="10"/>
  </w:num>
  <w:num w:numId="5">
    <w:abstractNumId w:val="2"/>
  </w:num>
  <w:num w:numId="6">
    <w:abstractNumId w:val="3"/>
  </w:num>
  <w:num w:numId="7">
    <w:abstractNumId w:val="5"/>
  </w:num>
  <w:num w:numId="8">
    <w:abstractNumId w:val="9"/>
  </w:num>
  <w:num w:numId="9">
    <w:abstractNumId w:val="7"/>
  </w:num>
  <w:num w:numId="10">
    <w:abstractNumId w:val="6"/>
  </w:num>
  <w:num w:numId="11">
    <w:abstractNumId w:val="12"/>
  </w:num>
  <w:num w:numId="12">
    <w:abstractNumId w:val="4"/>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en-GB" w:vendorID="64" w:dllVersion="131078"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References&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zezxfsa7sx5sde520upzrzofe0xwzdfz29r&quot;&gt;survey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050333"/>
    <w:rsid w:val="00000416"/>
    <w:rsid w:val="0000055B"/>
    <w:rsid w:val="000012F0"/>
    <w:rsid w:val="0000191D"/>
    <w:rsid w:val="00003797"/>
    <w:rsid w:val="00004188"/>
    <w:rsid w:val="00004E59"/>
    <w:rsid w:val="0000528B"/>
    <w:rsid w:val="00005D10"/>
    <w:rsid w:val="00005F2B"/>
    <w:rsid w:val="00006A70"/>
    <w:rsid w:val="000100C1"/>
    <w:rsid w:val="000104CA"/>
    <w:rsid w:val="00010ED6"/>
    <w:rsid w:val="00010EF5"/>
    <w:rsid w:val="00012179"/>
    <w:rsid w:val="00012319"/>
    <w:rsid w:val="00013A5A"/>
    <w:rsid w:val="00014260"/>
    <w:rsid w:val="000151A2"/>
    <w:rsid w:val="00015BB8"/>
    <w:rsid w:val="0001605A"/>
    <w:rsid w:val="000174EE"/>
    <w:rsid w:val="000203C3"/>
    <w:rsid w:val="00020605"/>
    <w:rsid w:val="00023B58"/>
    <w:rsid w:val="00024C8C"/>
    <w:rsid w:val="000264F9"/>
    <w:rsid w:val="00026725"/>
    <w:rsid w:val="0002677C"/>
    <w:rsid w:val="0002677E"/>
    <w:rsid w:val="00030D51"/>
    <w:rsid w:val="00031432"/>
    <w:rsid w:val="000319C6"/>
    <w:rsid w:val="00032882"/>
    <w:rsid w:val="00032AFB"/>
    <w:rsid w:val="000339E8"/>
    <w:rsid w:val="00033F18"/>
    <w:rsid w:val="00034130"/>
    <w:rsid w:val="00034CC7"/>
    <w:rsid w:val="00035076"/>
    <w:rsid w:val="00035087"/>
    <w:rsid w:val="0003641D"/>
    <w:rsid w:val="00036BF1"/>
    <w:rsid w:val="00036F7D"/>
    <w:rsid w:val="0003767E"/>
    <w:rsid w:val="00037828"/>
    <w:rsid w:val="000378B4"/>
    <w:rsid w:val="00037E11"/>
    <w:rsid w:val="000402EE"/>
    <w:rsid w:val="0004101A"/>
    <w:rsid w:val="0004168E"/>
    <w:rsid w:val="00043E1D"/>
    <w:rsid w:val="00044EDB"/>
    <w:rsid w:val="00045C5B"/>
    <w:rsid w:val="00046610"/>
    <w:rsid w:val="000469E1"/>
    <w:rsid w:val="00047AF7"/>
    <w:rsid w:val="00050333"/>
    <w:rsid w:val="000517AE"/>
    <w:rsid w:val="000518A7"/>
    <w:rsid w:val="00051995"/>
    <w:rsid w:val="0005231C"/>
    <w:rsid w:val="000528F6"/>
    <w:rsid w:val="00053D6E"/>
    <w:rsid w:val="00054DFE"/>
    <w:rsid w:val="00055E19"/>
    <w:rsid w:val="000560E2"/>
    <w:rsid w:val="00056887"/>
    <w:rsid w:val="00056EA5"/>
    <w:rsid w:val="00057193"/>
    <w:rsid w:val="0005762D"/>
    <w:rsid w:val="00057A8A"/>
    <w:rsid w:val="00060050"/>
    <w:rsid w:val="000601CF"/>
    <w:rsid w:val="00060D38"/>
    <w:rsid w:val="00062399"/>
    <w:rsid w:val="00063086"/>
    <w:rsid w:val="0006311B"/>
    <w:rsid w:val="0006442B"/>
    <w:rsid w:val="00064497"/>
    <w:rsid w:val="00064610"/>
    <w:rsid w:val="00064CBC"/>
    <w:rsid w:val="000657B2"/>
    <w:rsid w:val="0006592A"/>
    <w:rsid w:val="00066264"/>
    <w:rsid w:val="00066ACB"/>
    <w:rsid w:val="00067698"/>
    <w:rsid w:val="0007012D"/>
    <w:rsid w:val="00070684"/>
    <w:rsid w:val="00070A4F"/>
    <w:rsid w:val="000713BA"/>
    <w:rsid w:val="000727D9"/>
    <w:rsid w:val="000731F0"/>
    <w:rsid w:val="000739A3"/>
    <w:rsid w:val="000739BD"/>
    <w:rsid w:val="00074436"/>
    <w:rsid w:val="000746BC"/>
    <w:rsid w:val="00074714"/>
    <w:rsid w:val="00074E6F"/>
    <w:rsid w:val="00075148"/>
    <w:rsid w:val="0007680A"/>
    <w:rsid w:val="00077353"/>
    <w:rsid w:val="000773B8"/>
    <w:rsid w:val="00077446"/>
    <w:rsid w:val="00077F1A"/>
    <w:rsid w:val="00077FC2"/>
    <w:rsid w:val="000802AA"/>
    <w:rsid w:val="000807FD"/>
    <w:rsid w:val="000817A5"/>
    <w:rsid w:val="00081CCB"/>
    <w:rsid w:val="00082459"/>
    <w:rsid w:val="00082679"/>
    <w:rsid w:val="000827D6"/>
    <w:rsid w:val="00082C47"/>
    <w:rsid w:val="000833F9"/>
    <w:rsid w:val="00083CA2"/>
    <w:rsid w:val="00083F8A"/>
    <w:rsid w:val="000844B8"/>
    <w:rsid w:val="0008497E"/>
    <w:rsid w:val="0008521B"/>
    <w:rsid w:val="0008534A"/>
    <w:rsid w:val="000853DD"/>
    <w:rsid w:val="000854C6"/>
    <w:rsid w:val="00085B45"/>
    <w:rsid w:val="00086A2B"/>
    <w:rsid w:val="0008774B"/>
    <w:rsid w:val="0008797A"/>
    <w:rsid w:val="00090034"/>
    <w:rsid w:val="0009010B"/>
    <w:rsid w:val="000901CA"/>
    <w:rsid w:val="00090B86"/>
    <w:rsid w:val="00090E25"/>
    <w:rsid w:val="0009125B"/>
    <w:rsid w:val="00091AD6"/>
    <w:rsid w:val="0009257D"/>
    <w:rsid w:val="00092B83"/>
    <w:rsid w:val="00092F30"/>
    <w:rsid w:val="00094D47"/>
    <w:rsid w:val="00095191"/>
    <w:rsid w:val="00095273"/>
    <w:rsid w:val="00095A4E"/>
    <w:rsid w:val="00095D54"/>
    <w:rsid w:val="0009613B"/>
    <w:rsid w:val="000962DB"/>
    <w:rsid w:val="000A0533"/>
    <w:rsid w:val="000A0F9F"/>
    <w:rsid w:val="000A184A"/>
    <w:rsid w:val="000A2568"/>
    <w:rsid w:val="000A313D"/>
    <w:rsid w:val="000A3419"/>
    <w:rsid w:val="000A34E2"/>
    <w:rsid w:val="000A36F1"/>
    <w:rsid w:val="000A3EF8"/>
    <w:rsid w:val="000A498D"/>
    <w:rsid w:val="000A5188"/>
    <w:rsid w:val="000A554D"/>
    <w:rsid w:val="000A6C8A"/>
    <w:rsid w:val="000A71DF"/>
    <w:rsid w:val="000A7708"/>
    <w:rsid w:val="000A7A45"/>
    <w:rsid w:val="000B05A8"/>
    <w:rsid w:val="000B08F6"/>
    <w:rsid w:val="000B1E07"/>
    <w:rsid w:val="000B4064"/>
    <w:rsid w:val="000B40C9"/>
    <w:rsid w:val="000B5320"/>
    <w:rsid w:val="000B575E"/>
    <w:rsid w:val="000B6EFB"/>
    <w:rsid w:val="000B7926"/>
    <w:rsid w:val="000C03D9"/>
    <w:rsid w:val="000C250A"/>
    <w:rsid w:val="000C53ED"/>
    <w:rsid w:val="000C5779"/>
    <w:rsid w:val="000C5E81"/>
    <w:rsid w:val="000C66AA"/>
    <w:rsid w:val="000C77BE"/>
    <w:rsid w:val="000C7F0E"/>
    <w:rsid w:val="000D0F3B"/>
    <w:rsid w:val="000D1C76"/>
    <w:rsid w:val="000D2DD7"/>
    <w:rsid w:val="000D3668"/>
    <w:rsid w:val="000D3AFB"/>
    <w:rsid w:val="000D521C"/>
    <w:rsid w:val="000D5D2B"/>
    <w:rsid w:val="000D650B"/>
    <w:rsid w:val="000D6666"/>
    <w:rsid w:val="000D7817"/>
    <w:rsid w:val="000D7D4C"/>
    <w:rsid w:val="000E0131"/>
    <w:rsid w:val="000E02A5"/>
    <w:rsid w:val="000E0872"/>
    <w:rsid w:val="000E0B74"/>
    <w:rsid w:val="000E1E5F"/>
    <w:rsid w:val="000E1F6C"/>
    <w:rsid w:val="000E2231"/>
    <w:rsid w:val="000E30C5"/>
    <w:rsid w:val="000E3111"/>
    <w:rsid w:val="000E36C6"/>
    <w:rsid w:val="000E36CE"/>
    <w:rsid w:val="000E472D"/>
    <w:rsid w:val="000E4ADB"/>
    <w:rsid w:val="000E6DD6"/>
    <w:rsid w:val="000F09D1"/>
    <w:rsid w:val="000F0A97"/>
    <w:rsid w:val="000F2003"/>
    <w:rsid w:val="000F2B44"/>
    <w:rsid w:val="000F44D5"/>
    <w:rsid w:val="000F4767"/>
    <w:rsid w:val="000F5397"/>
    <w:rsid w:val="000F6CB9"/>
    <w:rsid w:val="000F6F14"/>
    <w:rsid w:val="00101280"/>
    <w:rsid w:val="00101697"/>
    <w:rsid w:val="001028CE"/>
    <w:rsid w:val="0010491F"/>
    <w:rsid w:val="00104E7B"/>
    <w:rsid w:val="00106077"/>
    <w:rsid w:val="00106307"/>
    <w:rsid w:val="0010718D"/>
    <w:rsid w:val="0010745F"/>
    <w:rsid w:val="0011179B"/>
    <w:rsid w:val="0011184E"/>
    <w:rsid w:val="00111871"/>
    <w:rsid w:val="001118A6"/>
    <w:rsid w:val="00111FD2"/>
    <w:rsid w:val="0011291B"/>
    <w:rsid w:val="00113195"/>
    <w:rsid w:val="001132C8"/>
    <w:rsid w:val="00114681"/>
    <w:rsid w:val="00114A27"/>
    <w:rsid w:val="00115961"/>
    <w:rsid w:val="001165A9"/>
    <w:rsid w:val="001168AF"/>
    <w:rsid w:val="00116E77"/>
    <w:rsid w:val="0012053B"/>
    <w:rsid w:val="0012085C"/>
    <w:rsid w:val="001236F0"/>
    <w:rsid w:val="00124021"/>
    <w:rsid w:val="0012420E"/>
    <w:rsid w:val="00124261"/>
    <w:rsid w:val="001264E0"/>
    <w:rsid w:val="00126B06"/>
    <w:rsid w:val="00127A0A"/>
    <w:rsid w:val="00127E5B"/>
    <w:rsid w:val="0013039E"/>
    <w:rsid w:val="00130806"/>
    <w:rsid w:val="001311AF"/>
    <w:rsid w:val="00131238"/>
    <w:rsid w:val="00131FF5"/>
    <w:rsid w:val="00132182"/>
    <w:rsid w:val="00132AA6"/>
    <w:rsid w:val="001330C4"/>
    <w:rsid w:val="0013403D"/>
    <w:rsid w:val="00134059"/>
    <w:rsid w:val="00134689"/>
    <w:rsid w:val="0013680F"/>
    <w:rsid w:val="001404DF"/>
    <w:rsid w:val="00140658"/>
    <w:rsid w:val="0014067E"/>
    <w:rsid w:val="0014085E"/>
    <w:rsid w:val="00140869"/>
    <w:rsid w:val="0014107D"/>
    <w:rsid w:val="00141BBC"/>
    <w:rsid w:val="001421AC"/>
    <w:rsid w:val="001432F5"/>
    <w:rsid w:val="00143813"/>
    <w:rsid w:val="00143DA5"/>
    <w:rsid w:val="0014478C"/>
    <w:rsid w:val="00145AB5"/>
    <w:rsid w:val="00146018"/>
    <w:rsid w:val="00146BAB"/>
    <w:rsid w:val="00147962"/>
    <w:rsid w:val="0015037A"/>
    <w:rsid w:val="00151B24"/>
    <w:rsid w:val="00151C8F"/>
    <w:rsid w:val="00152863"/>
    <w:rsid w:val="001529C2"/>
    <w:rsid w:val="00152B28"/>
    <w:rsid w:val="00152B77"/>
    <w:rsid w:val="00152CAC"/>
    <w:rsid w:val="00152E68"/>
    <w:rsid w:val="00153C4A"/>
    <w:rsid w:val="0015409B"/>
    <w:rsid w:val="00155C0E"/>
    <w:rsid w:val="00156717"/>
    <w:rsid w:val="00156DE8"/>
    <w:rsid w:val="0015708D"/>
    <w:rsid w:val="00157478"/>
    <w:rsid w:val="00157F77"/>
    <w:rsid w:val="00162052"/>
    <w:rsid w:val="001621B6"/>
    <w:rsid w:val="00163411"/>
    <w:rsid w:val="0016482B"/>
    <w:rsid w:val="00164C9E"/>
    <w:rsid w:val="001650E8"/>
    <w:rsid w:val="00165621"/>
    <w:rsid w:val="0016570E"/>
    <w:rsid w:val="0016590A"/>
    <w:rsid w:val="0016636D"/>
    <w:rsid w:val="0016657D"/>
    <w:rsid w:val="001673F0"/>
    <w:rsid w:val="00167D9A"/>
    <w:rsid w:val="00167DDF"/>
    <w:rsid w:val="0017006B"/>
    <w:rsid w:val="00170196"/>
    <w:rsid w:val="00170AE1"/>
    <w:rsid w:val="00170F3F"/>
    <w:rsid w:val="00170F4A"/>
    <w:rsid w:val="00173123"/>
    <w:rsid w:val="00173D78"/>
    <w:rsid w:val="0017496D"/>
    <w:rsid w:val="00175416"/>
    <w:rsid w:val="00175ABE"/>
    <w:rsid w:val="00175B6E"/>
    <w:rsid w:val="001769F1"/>
    <w:rsid w:val="00180790"/>
    <w:rsid w:val="00180FD4"/>
    <w:rsid w:val="00181965"/>
    <w:rsid w:val="001825A1"/>
    <w:rsid w:val="00183642"/>
    <w:rsid w:val="0018399A"/>
    <w:rsid w:val="00183C16"/>
    <w:rsid w:val="00183F6B"/>
    <w:rsid w:val="0018456E"/>
    <w:rsid w:val="001845A6"/>
    <w:rsid w:val="00184902"/>
    <w:rsid w:val="00184932"/>
    <w:rsid w:val="00185C60"/>
    <w:rsid w:val="00185F5A"/>
    <w:rsid w:val="0018611E"/>
    <w:rsid w:val="00190043"/>
    <w:rsid w:val="001900FD"/>
    <w:rsid w:val="001904DC"/>
    <w:rsid w:val="00190B16"/>
    <w:rsid w:val="00190CB4"/>
    <w:rsid w:val="0019118A"/>
    <w:rsid w:val="001915E1"/>
    <w:rsid w:val="00191C02"/>
    <w:rsid w:val="00192BD6"/>
    <w:rsid w:val="00192BDC"/>
    <w:rsid w:val="00192C12"/>
    <w:rsid w:val="001937F0"/>
    <w:rsid w:val="00193A33"/>
    <w:rsid w:val="0019488A"/>
    <w:rsid w:val="0019505E"/>
    <w:rsid w:val="0019531F"/>
    <w:rsid w:val="001955B0"/>
    <w:rsid w:val="00196296"/>
    <w:rsid w:val="001967E6"/>
    <w:rsid w:val="001968EC"/>
    <w:rsid w:val="001971BD"/>
    <w:rsid w:val="0019762A"/>
    <w:rsid w:val="00197A41"/>
    <w:rsid w:val="00197AB7"/>
    <w:rsid w:val="001A25AB"/>
    <w:rsid w:val="001A281C"/>
    <w:rsid w:val="001A2EF5"/>
    <w:rsid w:val="001A43C3"/>
    <w:rsid w:val="001A44FE"/>
    <w:rsid w:val="001A48B0"/>
    <w:rsid w:val="001A4F91"/>
    <w:rsid w:val="001A5B13"/>
    <w:rsid w:val="001A6070"/>
    <w:rsid w:val="001A63AF"/>
    <w:rsid w:val="001A7007"/>
    <w:rsid w:val="001A7014"/>
    <w:rsid w:val="001A7ADC"/>
    <w:rsid w:val="001A7D8B"/>
    <w:rsid w:val="001B0F90"/>
    <w:rsid w:val="001B1614"/>
    <w:rsid w:val="001B1F8B"/>
    <w:rsid w:val="001B30FD"/>
    <w:rsid w:val="001B5B83"/>
    <w:rsid w:val="001C0A64"/>
    <w:rsid w:val="001C0FAA"/>
    <w:rsid w:val="001C1308"/>
    <w:rsid w:val="001C3342"/>
    <w:rsid w:val="001C37F7"/>
    <w:rsid w:val="001C4384"/>
    <w:rsid w:val="001C43B8"/>
    <w:rsid w:val="001C4C26"/>
    <w:rsid w:val="001C4CFF"/>
    <w:rsid w:val="001C4E63"/>
    <w:rsid w:val="001C6D02"/>
    <w:rsid w:val="001C6EF1"/>
    <w:rsid w:val="001C7565"/>
    <w:rsid w:val="001C758B"/>
    <w:rsid w:val="001C75E5"/>
    <w:rsid w:val="001C7D99"/>
    <w:rsid w:val="001D0075"/>
    <w:rsid w:val="001D0274"/>
    <w:rsid w:val="001D0A36"/>
    <w:rsid w:val="001D0E02"/>
    <w:rsid w:val="001D1EB6"/>
    <w:rsid w:val="001D2677"/>
    <w:rsid w:val="001D27C9"/>
    <w:rsid w:val="001D29D3"/>
    <w:rsid w:val="001D2A3B"/>
    <w:rsid w:val="001D2FE2"/>
    <w:rsid w:val="001D3088"/>
    <w:rsid w:val="001D3B28"/>
    <w:rsid w:val="001D3F56"/>
    <w:rsid w:val="001D42A9"/>
    <w:rsid w:val="001D4916"/>
    <w:rsid w:val="001D4D50"/>
    <w:rsid w:val="001D5114"/>
    <w:rsid w:val="001D5855"/>
    <w:rsid w:val="001D58FC"/>
    <w:rsid w:val="001D6197"/>
    <w:rsid w:val="001D6658"/>
    <w:rsid w:val="001D6E0F"/>
    <w:rsid w:val="001D7067"/>
    <w:rsid w:val="001D71D0"/>
    <w:rsid w:val="001D74CB"/>
    <w:rsid w:val="001D7545"/>
    <w:rsid w:val="001D77A6"/>
    <w:rsid w:val="001E0C41"/>
    <w:rsid w:val="001E2065"/>
    <w:rsid w:val="001E2A69"/>
    <w:rsid w:val="001E3211"/>
    <w:rsid w:val="001E3750"/>
    <w:rsid w:val="001E3758"/>
    <w:rsid w:val="001E55C1"/>
    <w:rsid w:val="001E5FA1"/>
    <w:rsid w:val="001E63CC"/>
    <w:rsid w:val="001E676B"/>
    <w:rsid w:val="001E679D"/>
    <w:rsid w:val="001F0507"/>
    <w:rsid w:val="001F067B"/>
    <w:rsid w:val="001F0CF1"/>
    <w:rsid w:val="001F1300"/>
    <w:rsid w:val="001F1501"/>
    <w:rsid w:val="001F1E80"/>
    <w:rsid w:val="001F20B0"/>
    <w:rsid w:val="001F23DE"/>
    <w:rsid w:val="001F42F6"/>
    <w:rsid w:val="001F46E7"/>
    <w:rsid w:val="001F48ED"/>
    <w:rsid w:val="001F4980"/>
    <w:rsid w:val="001F58FC"/>
    <w:rsid w:val="001F59F0"/>
    <w:rsid w:val="001F5B77"/>
    <w:rsid w:val="001F680B"/>
    <w:rsid w:val="001F6BF3"/>
    <w:rsid w:val="001F6D74"/>
    <w:rsid w:val="001F6F2B"/>
    <w:rsid w:val="001F744B"/>
    <w:rsid w:val="002001EE"/>
    <w:rsid w:val="0020030A"/>
    <w:rsid w:val="00200316"/>
    <w:rsid w:val="0020062E"/>
    <w:rsid w:val="0020068F"/>
    <w:rsid w:val="00200906"/>
    <w:rsid w:val="00200FC0"/>
    <w:rsid w:val="00201586"/>
    <w:rsid w:val="00202E72"/>
    <w:rsid w:val="00203739"/>
    <w:rsid w:val="002046D1"/>
    <w:rsid w:val="00204CF4"/>
    <w:rsid w:val="00204E6C"/>
    <w:rsid w:val="00205071"/>
    <w:rsid w:val="00205DAD"/>
    <w:rsid w:val="002062B1"/>
    <w:rsid w:val="002069F8"/>
    <w:rsid w:val="00207A05"/>
    <w:rsid w:val="00210A5C"/>
    <w:rsid w:val="002110DA"/>
    <w:rsid w:val="002111DD"/>
    <w:rsid w:val="0021165B"/>
    <w:rsid w:val="0021267C"/>
    <w:rsid w:val="00212B5E"/>
    <w:rsid w:val="0021321B"/>
    <w:rsid w:val="00213F74"/>
    <w:rsid w:val="00214053"/>
    <w:rsid w:val="0021420E"/>
    <w:rsid w:val="002142B9"/>
    <w:rsid w:val="00215253"/>
    <w:rsid w:val="0021579C"/>
    <w:rsid w:val="00215DAA"/>
    <w:rsid w:val="00216A61"/>
    <w:rsid w:val="00216EB1"/>
    <w:rsid w:val="00216FA2"/>
    <w:rsid w:val="002209DC"/>
    <w:rsid w:val="00221893"/>
    <w:rsid w:val="00221DF8"/>
    <w:rsid w:val="002226B1"/>
    <w:rsid w:val="00222ACA"/>
    <w:rsid w:val="0022377F"/>
    <w:rsid w:val="002238C3"/>
    <w:rsid w:val="00223DB3"/>
    <w:rsid w:val="00225B4E"/>
    <w:rsid w:val="00225E6C"/>
    <w:rsid w:val="00225FC3"/>
    <w:rsid w:val="00226F24"/>
    <w:rsid w:val="002276B1"/>
    <w:rsid w:val="002303A2"/>
    <w:rsid w:val="002314D4"/>
    <w:rsid w:val="00231636"/>
    <w:rsid w:val="00232086"/>
    <w:rsid w:val="00232B16"/>
    <w:rsid w:val="0023332E"/>
    <w:rsid w:val="002337C3"/>
    <w:rsid w:val="00234277"/>
    <w:rsid w:val="0023475E"/>
    <w:rsid w:val="00234C54"/>
    <w:rsid w:val="00235932"/>
    <w:rsid w:val="00235BCF"/>
    <w:rsid w:val="002373EF"/>
    <w:rsid w:val="00241370"/>
    <w:rsid w:val="00241471"/>
    <w:rsid w:val="002423D3"/>
    <w:rsid w:val="00242486"/>
    <w:rsid w:val="002444D8"/>
    <w:rsid w:val="00244A4E"/>
    <w:rsid w:val="002458F7"/>
    <w:rsid w:val="00245BEA"/>
    <w:rsid w:val="0024622B"/>
    <w:rsid w:val="0024631E"/>
    <w:rsid w:val="00246646"/>
    <w:rsid w:val="00246956"/>
    <w:rsid w:val="00247135"/>
    <w:rsid w:val="00247CC6"/>
    <w:rsid w:val="00252658"/>
    <w:rsid w:val="002526CF"/>
    <w:rsid w:val="002532F5"/>
    <w:rsid w:val="00253337"/>
    <w:rsid w:val="002538B5"/>
    <w:rsid w:val="0025397C"/>
    <w:rsid w:val="00253AAE"/>
    <w:rsid w:val="00253E89"/>
    <w:rsid w:val="002545CA"/>
    <w:rsid w:val="00254AD3"/>
    <w:rsid w:val="00254DAE"/>
    <w:rsid w:val="00255183"/>
    <w:rsid w:val="0025526E"/>
    <w:rsid w:val="00255BEA"/>
    <w:rsid w:val="00256C2A"/>
    <w:rsid w:val="00256D57"/>
    <w:rsid w:val="00256F15"/>
    <w:rsid w:val="00257A3F"/>
    <w:rsid w:val="00257B86"/>
    <w:rsid w:val="00260583"/>
    <w:rsid w:val="002617E9"/>
    <w:rsid w:val="002620BA"/>
    <w:rsid w:val="00262C4E"/>
    <w:rsid w:val="00263250"/>
    <w:rsid w:val="002633CA"/>
    <w:rsid w:val="002637E1"/>
    <w:rsid w:val="00263CFD"/>
    <w:rsid w:val="00263D8B"/>
    <w:rsid w:val="002643CB"/>
    <w:rsid w:val="00264D53"/>
    <w:rsid w:val="0026789B"/>
    <w:rsid w:val="00270584"/>
    <w:rsid w:val="002708A8"/>
    <w:rsid w:val="002727F1"/>
    <w:rsid w:val="002735C4"/>
    <w:rsid w:val="00274390"/>
    <w:rsid w:val="00274CAD"/>
    <w:rsid w:val="002757A7"/>
    <w:rsid w:val="0027591C"/>
    <w:rsid w:val="002762D9"/>
    <w:rsid w:val="002762DC"/>
    <w:rsid w:val="00276684"/>
    <w:rsid w:val="0028010A"/>
    <w:rsid w:val="00281030"/>
    <w:rsid w:val="00282C09"/>
    <w:rsid w:val="00282E56"/>
    <w:rsid w:val="00284060"/>
    <w:rsid w:val="002840FD"/>
    <w:rsid w:val="00284311"/>
    <w:rsid w:val="0028650E"/>
    <w:rsid w:val="002865B9"/>
    <w:rsid w:val="00290577"/>
    <w:rsid w:val="0029099F"/>
    <w:rsid w:val="00290F46"/>
    <w:rsid w:val="00291045"/>
    <w:rsid w:val="002919A5"/>
    <w:rsid w:val="002922D3"/>
    <w:rsid w:val="00292D7C"/>
    <w:rsid w:val="00293586"/>
    <w:rsid w:val="00294747"/>
    <w:rsid w:val="00294A5A"/>
    <w:rsid w:val="00294D96"/>
    <w:rsid w:val="00294DB2"/>
    <w:rsid w:val="002951EC"/>
    <w:rsid w:val="00295574"/>
    <w:rsid w:val="00296AE7"/>
    <w:rsid w:val="0029726A"/>
    <w:rsid w:val="002979A7"/>
    <w:rsid w:val="002A2BD6"/>
    <w:rsid w:val="002A2C58"/>
    <w:rsid w:val="002A3348"/>
    <w:rsid w:val="002A386E"/>
    <w:rsid w:val="002A39B7"/>
    <w:rsid w:val="002A50D9"/>
    <w:rsid w:val="002A52EC"/>
    <w:rsid w:val="002A65CA"/>
    <w:rsid w:val="002B0CE9"/>
    <w:rsid w:val="002B11CB"/>
    <w:rsid w:val="002B2296"/>
    <w:rsid w:val="002B3BD9"/>
    <w:rsid w:val="002B5834"/>
    <w:rsid w:val="002B6305"/>
    <w:rsid w:val="002B695C"/>
    <w:rsid w:val="002B73D0"/>
    <w:rsid w:val="002B7EFB"/>
    <w:rsid w:val="002C12AC"/>
    <w:rsid w:val="002C12D6"/>
    <w:rsid w:val="002C19F5"/>
    <w:rsid w:val="002C236A"/>
    <w:rsid w:val="002C2C8B"/>
    <w:rsid w:val="002C2CE7"/>
    <w:rsid w:val="002C365C"/>
    <w:rsid w:val="002C45D8"/>
    <w:rsid w:val="002C4C2D"/>
    <w:rsid w:val="002C505D"/>
    <w:rsid w:val="002C50E0"/>
    <w:rsid w:val="002C50FE"/>
    <w:rsid w:val="002C578B"/>
    <w:rsid w:val="002C65AC"/>
    <w:rsid w:val="002C673E"/>
    <w:rsid w:val="002C764F"/>
    <w:rsid w:val="002D05DE"/>
    <w:rsid w:val="002D0F20"/>
    <w:rsid w:val="002D1795"/>
    <w:rsid w:val="002D1CBA"/>
    <w:rsid w:val="002D2E08"/>
    <w:rsid w:val="002D4BE4"/>
    <w:rsid w:val="002D54E6"/>
    <w:rsid w:val="002D5A19"/>
    <w:rsid w:val="002D64CC"/>
    <w:rsid w:val="002D6962"/>
    <w:rsid w:val="002D74BA"/>
    <w:rsid w:val="002E039D"/>
    <w:rsid w:val="002E0960"/>
    <w:rsid w:val="002E0B79"/>
    <w:rsid w:val="002E206B"/>
    <w:rsid w:val="002E310B"/>
    <w:rsid w:val="002E3B8B"/>
    <w:rsid w:val="002E4B31"/>
    <w:rsid w:val="002E4E5B"/>
    <w:rsid w:val="002E57E4"/>
    <w:rsid w:val="002E5B00"/>
    <w:rsid w:val="002E60D0"/>
    <w:rsid w:val="002E650F"/>
    <w:rsid w:val="002E657D"/>
    <w:rsid w:val="002E65BA"/>
    <w:rsid w:val="002E6B15"/>
    <w:rsid w:val="002E6C40"/>
    <w:rsid w:val="002E78A3"/>
    <w:rsid w:val="002F00BD"/>
    <w:rsid w:val="002F2F00"/>
    <w:rsid w:val="002F32BC"/>
    <w:rsid w:val="002F458C"/>
    <w:rsid w:val="002F46A7"/>
    <w:rsid w:val="002F4D49"/>
    <w:rsid w:val="002F5AE8"/>
    <w:rsid w:val="002F5D4E"/>
    <w:rsid w:val="002F7108"/>
    <w:rsid w:val="002F77D2"/>
    <w:rsid w:val="003006A4"/>
    <w:rsid w:val="003010B6"/>
    <w:rsid w:val="003021E8"/>
    <w:rsid w:val="00302355"/>
    <w:rsid w:val="00302866"/>
    <w:rsid w:val="00303008"/>
    <w:rsid w:val="00303923"/>
    <w:rsid w:val="00304C0A"/>
    <w:rsid w:val="0030516A"/>
    <w:rsid w:val="00305487"/>
    <w:rsid w:val="00306949"/>
    <w:rsid w:val="00307730"/>
    <w:rsid w:val="00307BD8"/>
    <w:rsid w:val="00310201"/>
    <w:rsid w:val="00311140"/>
    <w:rsid w:val="00311F63"/>
    <w:rsid w:val="00312CEF"/>
    <w:rsid w:val="003135E7"/>
    <w:rsid w:val="00314F82"/>
    <w:rsid w:val="0031577A"/>
    <w:rsid w:val="00315938"/>
    <w:rsid w:val="00316687"/>
    <w:rsid w:val="00316764"/>
    <w:rsid w:val="00316A80"/>
    <w:rsid w:val="00316C77"/>
    <w:rsid w:val="003171B0"/>
    <w:rsid w:val="003172F6"/>
    <w:rsid w:val="00320628"/>
    <w:rsid w:val="00320A05"/>
    <w:rsid w:val="00320C52"/>
    <w:rsid w:val="00321603"/>
    <w:rsid w:val="003224F9"/>
    <w:rsid w:val="003224FC"/>
    <w:rsid w:val="003226F8"/>
    <w:rsid w:val="00322E41"/>
    <w:rsid w:val="00323504"/>
    <w:rsid w:val="00323E4F"/>
    <w:rsid w:val="00325B80"/>
    <w:rsid w:val="003260B3"/>
    <w:rsid w:val="003269CA"/>
    <w:rsid w:val="003271D7"/>
    <w:rsid w:val="00327803"/>
    <w:rsid w:val="003278E4"/>
    <w:rsid w:val="00327925"/>
    <w:rsid w:val="003279F7"/>
    <w:rsid w:val="00330572"/>
    <w:rsid w:val="0033149E"/>
    <w:rsid w:val="00332BCE"/>
    <w:rsid w:val="00332C04"/>
    <w:rsid w:val="00332D0D"/>
    <w:rsid w:val="00332D4D"/>
    <w:rsid w:val="00333FB6"/>
    <w:rsid w:val="003342BF"/>
    <w:rsid w:val="003342F7"/>
    <w:rsid w:val="0033544B"/>
    <w:rsid w:val="00335E1C"/>
    <w:rsid w:val="00335E7E"/>
    <w:rsid w:val="0033642C"/>
    <w:rsid w:val="00337491"/>
    <w:rsid w:val="00341229"/>
    <w:rsid w:val="00341C80"/>
    <w:rsid w:val="00341E14"/>
    <w:rsid w:val="003421AE"/>
    <w:rsid w:val="0034280E"/>
    <w:rsid w:val="0034286E"/>
    <w:rsid w:val="003428A9"/>
    <w:rsid w:val="00342B9A"/>
    <w:rsid w:val="00342F47"/>
    <w:rsid w:val="00343238"/>
    <w:rsid w:val="00343536"/>
    <w:rsid w:val="0034398C"/>
    <w:rsid w:val="003442F6"/>
    <w:rsid w:val="0034574F"/>
    <w:rsid w:val="00346BCB"/>
    <w:rsid w:val="00346FED"/>
    <w:rsid w:val="0034779D"/>
    <w:rsid w:val="0034780B"/>
    <w:rsid w:val="0034787F"/>
    <w:rsid w:val="00350CA9"/>
    <w:rsid w:val="00351E44"/>
    <w:rsid w:val="003528D2"/>
    <w:rsid w:val="00352EBE"/>
    <w:rsid w:val="0035348C"/>
    <w:rsid w:val="00354102"/>
    <w:rsid w:val="003546E9"/>
    <w:rsid w:val="00355074"/>
    <w:rsid w:val="0036098D"/>
    <w:rsid w:val="00361206"/>
    <w:rsid w:val="00361247"/>
    <w:rsid w:val="00361D3D"/>
    <w:rsid w:val="00362059"/>
    <w:rsid w:val="00362349"/>
    <w:rsid w:val="003623F9"/>
    <w:rsid w:val="00362903"/>
    <w:rsid w:val="00363BA5"/>
    <w:rsid w:val="00363C5E"/>
    <w:rsid w:val="00363E20"/>
    <w:rsid w:val="00364064"/>
    <w:rsid w:val="00364292"/>
    <w:rsid w:val="003646A3"/>
    <w:rsid w:val="003648F8"/>
    <w:rsid w:val="00364B95"/>
    <w:rsid w:val="00366253"/>
    <w:rsid w:val="00366481"/>
    <w:rsid w:val="00366AE3"/>
    <w:rsid w:val="0036723B"/>
    <w:rsid w:val="003674CA"/>
    <w:rsid w:val="00367B3F"/>
    <w:rsid w:val="00367C22"/>
    <w:rsid w:val="00367C83"/>
    <w:rsid w:val="00371130"/>
    <w:rsid w:val="003716C6"/>
    <w:rsid w:val="0037181C"/>
    <w:rsid w:val="00371FC7"/>
    <w:rsid w:val="003725DC"/>
    <w:rsid w:val="00374132"/>
    <w:rsid w:val="003742B5"/>
    <w:rsid w:val="003744F0"/>
    <w:rsid w:val="003745EB"/>
    <w:rsid w:val="0037470E"/>
    <w:rsid w:val="00374722"/>
    <w:rsid w:val="00374723"/>
    <w:rsid w:val="00374F5B"/>
    <w:rsid w:val="0037532E"/>
    <w:rsid w:val="00377216"/>
    <w:rsid w:val="003772F1"/>
    <w:rsid w:val="00377CDD"/>
    <w:rsid w:val="00380690"/>
    <w:rsid w:val="003817F7"/>
    <w:rsid w:val="0038191A"/>
    <w:rsid w:val="003819F1"/>
    <w:rsid w:val="0038246D"/>
    <w:rsid w:val="00382DC5"/>
    <w:rsid w:val="0038480E"/>
    <w:rsid w:val="00384F58"/>
    <w:rsid w:val="00384FBE"/>
    <w:rsid w:val="003851B4"/>
    <w:rsid w:val="00385D67"/>
    <w:rsid w:val="00386817"/>
    <w:rsid w:val="00386B78"/>
    <w:rsid w:val="00387A25"/>
    <w:rsid w:val="003901C4"/>
    <w:rsid w:val="0039029C"/>
    <w:rsid w:val="003908C2"/>
    <w:rsid w:val="003930C8"/>
    <w:rsid w:val="00393536"/>
    <w:rsid w:val="00393FB4"/>
    <w:rsid w:val="00395527"/>
    <w:rsid w:val="00395EE9"/>
    <w:rsid w:val="0039656B"/>
    <w:rsid w:val="00396AEB"/>
    <w:rsid w:val="00397629"/>
    <w:rsid w:val="003978EF"/>
    <w:rsid w:val="003A114C"/>
    <w:rsid w:val="003A14F8"/>
    <w:rsid w:val="003A1561"/>
    <w:rsid w:val="003A1F1A"/>
    <w:rsid w:val="003A2011"/>
    <w:rsid w:val="003A29F7"/>
    <w:rsid w:val="003A38AF"/>
    <w:rsid w:val="003A4940"/>
    <w:rsid w:val="003A4DFB"/>
    <w:rsid w:val="003A515A"/>
    <w:rsid w:val="003A655B"/>
    <w:rsid w:val="003A65B0"/>
    <w:rsid w:val="003A681B"/>
    <w:rsid w:val="003A6D7E"/>
    <w:rsid w:val="003A6EE2"/>
    <w:rsid w:val="003A7504"/>
    <w:rsid w:val="003A7A43"/>
    <w:rsid w:val="003B0708"/>
    <w:rsid w:val="003B080A"/>
    <w:rsid w:val="003B0BE5"/>
    <w:rsid w:val="003B0D1C"/>
    <w:rsid w:val="003B28FA"/>
    <w:rsid w:val="003B4300"/>
    <w:rsid w:val="003B4540"/>
    <w:rsid w:val="003B4667"/>
    <w:rsid w:val="003B489B"/>
    <w:rsid w:val="003B4C33"/>
    <w:rsid w:val="003B4F27"/>
    <w:rsid w:val="003B5013"/>
    <w:rsid w:val="003B58E4"/>
    <w:rsid w:val="003B598D"/>
    <w:rsid w:val="003B59F2"/>
    <w:rsid w:val="003B77B6"/>
    <w:rsid w:val="003C0DCA"/>
    <w:rsid w:val="003C204C"/>
    <w:rsid w:val="003C3514"/>
    <w:rsid w:val="003C3D2A"/>
    <w:rsid w:val="003C4321"/>
    <w:rsid w:val="003C57F7"/>
    <w:rsid w:val="003C609E"/>
    <w:rsid w:val="003C6513"/>
    <w:rsid w:val="003C694F"/>
    <w:rsid w:val="003C6FAC"/>
    <w:rsid w:val="003C7301"/>
    <w:rsid w:val="003C7A9A"/>
    <w:rsid w:val="003C7C50"/>
    <w:rsid w:val="003C7E99"/>
    <w:rsid w:val="003D0021"/>
    <w:rsid w:val="003D08E7"/>
    <w:rsid w:val="003D1515"/>
    <w:rsid w:val="003D1961"/>
    <w:rsid w:val="003D1D43"/>
    <w:rsid w:val="003D1F3F"/>
    <w:rsid w:val="003D246F"/>
    <w:rsid w:val="003D322E"/>
    <w:rsid w:val="003D3249"/>
    <w:rsid w:val="003D348D"/>
    <w:rsid w:val="003D4E51"/>
    <w:rsid w:val="003D4E9C"/>
    <w:rsid w:val="003D4F67"/>
    <w:rsid w:val="003D4F83"/>
    <w:rsid w:val="003D544B"/>
    <w:rsid w:val="003D57CE"/>
    <w:rsid w:val="003D59E2"/>
    <w:rsid w:val="003D5B67"/>
    <w:rsid w:val="003D682B"/>
    <w:rsid w:val="003D6E49"/>
    <w:rsid w:val="003D7659"/>
    <w:rsid w:val="003E028E"/>
    <w:rsid w:val="003E111A"/>
    <w:rsid w:val="003E15C8"/>
    <w:rsid w:val="003E1885"/>
    <w:rsid w:val="003E1DA0"/>
    <w:rsid w:val="003E1E6E"/>
    <w:rsid w:val="003E2D52"/>
    <w:rsid w:val="003E2FC9"/>
    <w:rsid w:val="003E3A26"/>
    <w:rsid w:val="003E3B38"/>
    <w:rsid w:val="003E484A"/>
    <w:rsid w:val="003E499D"/>
    <w:rsid w:val="003E4DA0"/>
    <w:rsid w:val="003E4DF7"/>
    <w:rsid w:val="003E56AB"/>
    <w:rsid w:val="003E5D82"/>
    <w:rsid w:val="003E6627"/>
    <w:rsid w:val="003E6910"/>
    <w:rsid w:val="003F2215"/>
    <w:rsid w:val="003F2C1A"/>
    <w:rsid w:val="003F34E0"/>
    <w:rsid w:val="003F4C2F"/>
    <w:rsid w:val="003F4E41"/>
    <w:rsid w:val="003F59F2"/>
    <w:rsid w:val="003F66E0"/>
    <w:rsid w:val="003F7277"/>
    <w:rsid w:val="003F73FA"/>
    <w:rsid w:val="003F7939"/>
    <w:rsid w:val="003F79CB"/>
    <w:rsid w:val="0040233C"/>
    <w:rsid w:val="0040233D"/>
    <w:rsid w:val="0040282E"/>
    <w:rsid w:val="00403A26"/>
    <w:rsid w:val="00404D94"/>
    <w:rsid w:val="00405912"/>
    <w:rsid w:val="00406463"/>
    <w:rsid w:val="00406BBE"/>
    <w:rsid w:val="00406D4A"/>
    <w:rsid w:val="00406E62"/>
    <w:rsid w:val="00406EF9"/>
    <w:rsid w:val="00407925"/>
    <w:rsid w:val="00407F46"/>
    <w:rsid w:val="0041041D"/>
    <w:rsid w:val="004106B3"/>
    <w:rsid w:val="004109A6"/>
    <w:rsid w:val="00410F16"/>
    <w:rsid w:val="00410F19"/>
    <w:rsid w:val="004111EF"/>
    <w:rsid w:val="00411B1C"/>
    <w:rsid w:val="004129DC"/>
    <w:rsid w:val="00413CE9"/>
    <w:rsid w:val="00414338"/>
    <w:rsid w:val="00415141"/>
    <w:rsid w:val="00415967"/>
    <w:rsid w:val="00415E91"/>
    <w:rsid w:val="004163A5"/>
    <w:rsid w:val="00416796"/>
    <w:rsid w:val="00417330"/>
    <w:rsid w:val="0041782E"/>
    <w:rsid w:val="00420983"/>
    <w:rsid w:val="00420F57"/>
    <w:rsid w:val="00420FD2"/>
    <w:rsid w:val="00421BE3"/>
    <w:rsid w:val="00422143"/>
    <w:rsid w:val="00422F3B"/>
    <w:rsid w:val="0042324B"/>
    <w:rsid w:val="00423A38"/>
    <w:rsid w:val="004242DD"/>
    <w:rsid w:val="00424371"/>
    <w:rsid w:val="0042452A"/>
    <w:rsid w:val="00425A6D"/>
    <w:rsid w:val="004264BE"/>
    <w:rsid w:val="004266C0"/>
    <w:rsid w:val="00426736"/>
    <w:rsid w:val="004269BE"/>
    <w:rsid w:val="00427234"/>
    <w:rsid w:val="00427516"/>
    <w:rsid w:val="004275BE"/>
    <w:rsid w:val="0043149E"/>
    <w:rsid w:val="00432202"/>
    <w:rsid w:val="00432AFC"/>
    <w:rsid w:val="004330A0"/>
    <w:rsid w:val="00433B95"/>
    <w:rsid w:val="00433FC0"/>
    <w:rsid w:val="00434A3D"/>
    <w:rsid w:val="00434CBE"/>
    <w:rsid w:val="00435562"/>
    <w:rsid w:val="00435732"/>
    <w:rsid w:val="004372CB"/>
    <w:rsid w:val="004376EF"/>
    <w:rsid w:val="004409D6"/>
    <w:rsid w:val="00441461"/>
    <w:rsid w:val="0044170B"/>
    <w:rsid w:val="00441852"/>
    <w:rsid w:val="00442100"/>
    <w:rsid w:val="004427A8"/>
    <w:rsid w:val="00442C07"/>
    <w:rsid w:val="004451C9"/>
    <w:rsid w:val="00446849"/>
    <w:rsid w:val="00446E8E"/>
    <w:rsid w:val="00447052"/>
    <w:rsid w:val="00447768"/>
    <w:rsid w:val="00447874"/>
    <w:rsid w:val="00447F45"/>
    <w:rsid w:val="004501FA"/>
    <w:rsid w:val="0045063D"/>
    <w:rsid w:val="00450940"/>
    <w:rsid w:val="00450F23"/>
    <w:rsid w:val="004513EF"/>
    <w:rsid w:val="00451E63"/>
    <w:rsid w:val="0045241C"/>
    <w:rsid w:val="004533FC"/>
    <w:rsid w:val="004542DF"/>
    <w:rsid w:val="0045470A"/>
    <w:rsid w:val="004549D9"/>
    <w:rsid w:val="00454A9B"/>
    <w:rsid w:val="00454E16"/>
    <w:rsid w:val="00454F11"/>
    <w:rsid w:val="00455D51"/>
    <w:rsid w:val="0045669E"/>
    <w:rsid w:val="00456A38"/>
    <w:rsid w:val="00456B02"/>
    <w:rsid w:val="00457640"/>
    <w:rsid w:val="00460006"/>
    <w:rsid w:val="00460181"/>
    <w:rsid w:val="0046022C"/>
    <w:rsid w:val="004602A9"/>
    <w:rsid w:val="004618E1"/>
    <w:rsid w:val="00461A41"/>
    <w:rsid w:val="00461C98"/>
    <w:rsid w:val="004622F7"/>
    <w:rsid w:val="00462BB2"/>
    <w:rsid w:val="004638A6"/>
    <w:rsid w:val="0046463A"/>
    <w:rsid w:val="004647BA"/>
    <w:rsid w:val="004650BE"/>
    <w:rsid w:val="004653A2"/>
    <w:rsid w:val="0046616A"/>
    <w:rsid w:val="00466438"/>
    <w:rsid w:val="00466784"/>
    <w:rsid w:val="00466ED5"/>
    <w:rsid w:val="00470472"/>
    <w:rsid w:val="0047065E"/>
    <w:rsid w:val="0047093C"/>
    <w:rsid w:val="00470B18"/>
    <w:rsid w:val="00470C6A"/>
    <w:rsid w:val="00471D1F"/>
    <w:rsid w:val="00471D88"/>
    <w:rsid w:val="004722F1"/>
    <w:rsid w:val="00472C68"/>
    <w:rsid w:val="00472E1D"/>
    <w:rsid w:val="004740A4"/>
    <w:rsid w:val="00474BB7"/>
    <w:rsid w:val="004769C9"/>
    <w:rsid w:val="00477020"/>
    <w:rsid w:val="004779CE"/>
    <w:rsid w:val="004829CF"/>
    <w:rsid w:val="00483363"/>
    <w:rsid w:val="00483BD0"/>
    <w:rsid w:val="00483ED4"/>
    <w:rsid w:val="00484E66"/>
    <w:rsid w:val="00485003"/>
    <w:rsid w:val="0048538E"/>
    <w:rsid w:val="0048650F"/>
    <w:rsid w:val="00486A29"/>
    <w:rsid w:val="00487017"/>
    <w:rsid w:val="00487DF1"/>
    <w:rsid w:val="00490227"/>
    <w:rsid w:val="004908EC"/>
    <w:rsid w:val="00490BD3"/>
    <w:rsid w:val="00491867"/>
    <w:rsid w:val="004920AF"/>
    <w:rsid w:val="004924C0"/>
    <w:rsid w:val="00493976"/>
    <w:rsid w:val="00494117"/>
    <w:rsid w:val="0049503B"/>
    <w:rsid w:val="00495DB0"/>
    <w:rsid w:val="00495E8B"/>
    <w:rsid w:val="00495EDC"/>
    <w:rsid w:val="004963CE"/>
    <w:rsid w:val="00496BC4"/>
    <w:rsid w:val="00497605"/>
    <w:rsid w:val="00497FEA"/>
    <w:rsid w:val="004A0B8B"/>
    <w:rsid w:val="004A128E"/>
    <w:rsid w:val="004A182F"/>
    <w:rsid w:val="004A214D"/>
    <w:rsid w:val="004A2B12"/>
    <w:rsid w:val="004A3150"/>
    <w:rsid w:val="004A4E15"/>
    <w:rsid w:val="004A4FBF"/>
    <w:rsid w:val="004A561F"/>
    <w:rsid w:val="004A56BB"/>
    <w:rsid w:val="004A577C"/>
    <w:rsid w:val="004A69C5"/>
    <w:rsid w:val="004A7490"/>
    <w:rsid w:val="004A7723"/>
    <w:rsid w:val="004A793F"/>
    <w:rsid w:val="004B0608"/>
    <w:rsid w:val="004B1063"/>
    <w:rsid w:val="004B12A6"/>
    <w:rsid w:val="004B17CE"/>
    <w:rsid w:val="004B1AE0"/>
    <w:rsid w:val="004B1EA1"/>
    <w:rsid w:val="004B1F06"/>
    <w:rsid w:val="004B20B8"/>
    <w:rsid w:val="004B20BD"/>
    <w:rsid w:val="004B30C3"/>
    <w:rsid w:val="004B326F"/>
    <w:rsid w:val="004B3363"/>
    <w:rsid w:val="004B358B"/>
    <w:rsid w:val="004B385F"/>
    <w:rsid w:val="004B4D35"/>
    <w:rsid w:val="004B5580"/>
    <w:rsid w:val="004B5667"/>
    <w:rsid w:val="004B58F2"/>
    <w:rsid w:val="004B5DDE"/>
    <w:rsid w:val="004B6AD4"/>
    <w:rsid w:val="004B6C80"/>
    <w:rsid w:val="004B6EE5"/>
    <w:rsid w:val="004B75FC"/>
    <w:rsid w:val="004C090A"/>
    <w:rsid w:val="004C093D"/>
    <w:rsid w:val="004C0C27"/>
    <w:rsid w:val="004C179B"/>
    <w:rsid w:val="004C189F"/>
    <w:rsid w:val="004C355F"/>
    <w:rsid w:val="004C3C02"/>
    <w:rsid w:val="004C3C22"/>
    <w:rsid w:val="004C402E"/>
    <w:rsid w:val="004C46DE"/>
    <w:rsid w:val="004C4942"/>
    <w:rsid w:val="004C579D"/>
    <w:rsid w:val="004C60CF"/>
    <w:rsid w:val="004C628A"/>
    <w:rsid w:val="004C63DE"/>
    <w:rsid w:val="004C69C5"/>
    <w:rsid w:val="004C7D25"/>
    <w:rsid w:val="004C7F0A"/>
    <w:rsid w:val="004D1D01"/>
    <w:rsid w:val="004D219E"/>
    <w:rsid w:val="004D21FC"/>
    <w:rsid w:val="004D2316"/>
    <w:rsid w:val="004D36EA"/>
    <w:rsid w:val="004D39B7"/>
    <w:rsid w:val="004D3C44"/>
    <w:rsid w:val="004D3DF6"/>
    <w:rsid w:val="004D3E4A"/>
    <w:rsid w:val="004D418C"/>
    <w:rsid w:val="004D4E9E"/>
    <w:rsid w:val="004D5FAB"/>
    <w:rsid w:val="004D7128"/>
    <w:rsid w:val="004E1CDA"/>
    <w:rsid w:val="004E275E"/>
    <w:rsid w:val="004E2CD8"/>
    <w:rsid w:val="004E3020"/>
    <w:rsid w:val="004E4759"/>
    <w:rsid w:val="004E47AB"/>
    <w:rsid w:val="004E492B"/>
    <w:rsid w:val="004E5AE9"/>
    <w:rsid w:val="004E5BC5"/>
    <w:rsid w:val="004E6991"/>
    <w:rsid w:val="004E70C2"/>
    <w:rsid w:val="004E718E"/>
    <w:rsid w:val="004E7265"/>
    <w:rsid w:val="004F0C34"/>
    <w:rsid w:val="004F22CA"/>
    <w:rsid w:val="004F2BB6"/>
    <w:rsid w:val="004F3E30"/>
    <w:rsid w:val="004F4405"/>
    <w:rsid w:val="004F69D2"/>
    <w:rsid w:val="0050086D"/>
    <w:rsid w:val="00501320"/>
    <w:rsid w:val="005025E4"/>
    <w:rsid w:val="00502B56"/>
    <w:rsid w:val="005031F0"/>
    <w:rsid w:val="00504232"/>
    <w:rsid w:val="005058F3"/>
    <w:rsid w:val="00505A93"/>
    <w:rsid w:val="005067A6"/>
    <w:rsid w:val="005073E9"/>
    <w:rsid w:val="005079A3"/>
    <w:rsid w:val="00507F13"/>
    <w:rsid w:val="00512364"/>
    <w:rsid w:val="00512487"/>
    <w:rsid w:val="0051254E"/>
    <w:rsid w:val="00513B38"/>
    <w:rsid w:val="0051430D"/>
    <w:rsid w:val="005151A6"/>
    <w:rsid w:val="00515DDF"/>
    <w:rsid w:val="005160FE"/>
    <w:rsid w:val="0051619C"/>
    <w:rsid w:val="0051629E"/>
    <w:rsid w:val="005164A3"/>
    <w:rsid w:val="00516B67"/>
    <w:rsid w:val="0051766E"/>
    <w:rsid w:val="0051782C"/>
    <w:rsid w:val="00517A20"/>
    <w:rsid w:val="00517B1E"/>
    <w:rsid w:val="00517D78"/>
    <w:rsid w:val="00520021"/>
    <w:rsid w:val="00520498"/>
    <w:rsid w:val="005211B9"/>
    <w:rsid w:val="00521B72"/>
    <w:rsid w:val="00522308"/>
    <w:rsid w:val="005223E9"/>
    <w:rsid w:val="0052327D"/>
    <w:rsid w:val="005232FF"/>
    <w:rsid w:val="0052364C"/>
    <w:rsid w:val="00523C88"/>
    <w:rsid w:val="00524723"/>
    <w:rsid w:val="00526550"/>
    <w:rsid w:val="0052669B"/>
    <w:rsid w:val="0052679A"/>
    <w:rsid w:val="00526EDA"/>
    <w:rsid w:val="00527083"/>
    <w:rsid w:val="005275D2"/>
    <w:rsid w:val="0053097E"/>
    <w:rsid w:val="00530A30"/>
    <w:rsid w:val="00530AEB"/>
    <w:rsid w:val="00532079"/>
    <w:rsid w:val="00532095"/>
    <w:rsid w:val="00532611"/>
    <w:rsid w:val="00532908"/>
    <w:rsid w:val="00532AF9"/>
    <w:rsid w:val="0053301F"/>
    <w:rsid w:val="00533D02"/>
    <w:rsid w:val="00534C7A"/>
    <w:rsid w:val="00534CAD"/>
    <w:rsid w:val="00534FF1"/>
    <w:rsid w:val="0053595D"/>
    <w:rsid w:val="00535CD5"/>
    <w:rsid w:val="00536579"/>
    <w:rsid w:val="00536FD3"/>
    <w:rsid w:val="00537005"/>
    <w:rsid w:val="005400AB"/>
    <w:rsid w:val="00540305"/>
    <w:rsid w:val="005406EE"/>
    <w:rsid w:val="00540C53"/>
    <w:rsid w:val="005410F9"/>
    <w:rsid w:val="00541370"/>
    <w:rsid w:val="00541CF0"/>
    <w:rsid w:val="00542D63"/>
    <w:rsid w:val="00542D6E"/>
    <w:rsid w:val="005437D7"/>
    <w:rsid w:val="0054439B"/>
    <w:rsid w:val="005458A8"/>
    <w:rsid w:val="00547866"/>
    <w:rsid w:val="005500F4"/>
    <w:rsid w:val="005507A9"/>
    <w:rsid w:val="00550906"/>
    <w:rsid w:val="005511C5"/>
    <w:rsid w:val="00551BCF"/>
    <w:rsid w:val="00553419"/>
    <w:rsid w:val="0055351C"/>
    <w:rsid w:val="0055359C"/>
    <w:rsid w:val="0055402B"/>
    <w:rsid w:val="00554849"/>
    <w:rsid w:val="00554D44"/>
    <w:rsid w:val="00554E17"/>
    <w:rsid w:val="005559F9"/>
    <w:rsid w:val="0055640D"/>
    <w:rsid w:val="00556551"/>
    <w:rsid w:val="00557F6D"/>
    <w:rsid w:val="0056140B"/>
    <w:rsid w:val="005619A1"/>
    <w:rsid w:val="00561B98"/>
    <w:rsid w:val="00562BCF"/>
    <w:rsid w:val="00563316"/>
    <w:rsid w:val="0056364A"/>
    <w:rsid w:val="00563BCE"/>
    <w:rsid w:val="00564069"/>
    <w:rsid w:val="0056432F"/>
    <w:rsid w:val="005643C7"/>
    <w:rsid w:val="00564C9B"/>
    <w:rsid w:val="00564DCF"/>
    <w:rsid w:val="00564E19"/>
    <w:rsid w:val="00564F5E"/>
    <w:rsid w:val="00564F65"/>
    <w:rsid w:val="005659D6"/>
    <w:rsid w:val="00565D34"/>
    <w:rsid w:val="00565DDB"/>
    <w:rsid w:val="0056606D"/>
    <w:rsid w:val="0056705A"/>
    <w:rsid w:val="00567496"/>
    <w:rsid w:val="005702D8"/>
    <w:rsid w:val="00570F22"/>
    <w:rsid w:val="00571582"/>
    <w:rsid w:val="00571794"/>
    <w:rsid w:val="00571D28"/>
    <w:rsid w:val="00572B83"/>
    <w:rsid w:val="00572D3C"/>
    <w:rsid w:val="005743A9"/>
    <w:rsid w:val="00574D99"/>
    <w:rsid w:val="00575274"/>
    <w:rsid w:val="00575761"/>
    <w:rsid w:val="00575EF0"/>
    <w:rsid w:val="00577877"/>
    <w:rsid w:val="00577D59"/>
    <w:rsid w:val="005804A5"/>
    <w:rsid w:val="00580549"/>
    <w:rsid w:val="00580D12"/>
    <w:rsid w:val="0058152A"/>
    <w:rsid w:val="00581DFD"/>
    <w:rsid w:val="0058227C"/>
    <w:rsid w:val="0058249A"/>
    <w:rsid w:val="005829B4"/>
    <w:rsid w:val="00582F66"/>
    <w:rsid w:val="00584593"/>
    <w:rsid w:val="00584BEA"/>
    <w:rsid w:val="005859E1"/>
    <w:rsid w:val="00585B02"/>
    <w:rsid w:val="005868B1"/>
    <w:rsid w:val="00586E56"/>
    <w:rsid w:val="005874F2"/>
    <w:rsid w:val="00591CA8"/>
    <w:rsid w:val="0059207B"/>
    <w:rsid w:val="00592337"/>
    <w:rsid w:val="00594A48"/>
    <w:rsid w:val="00594B28"/>
    <w:rsid w:val="00594F32"/>
    <w:rsid w:val="005957F1"/>
    <w:rsid w:val="005969E7"/>
    <w:rsid w:val="005977B6"/>
    <w:rsid w:val="00597A45"/>
    <w:rsid w:val="005A0347"/>
    <w:rsid w:val="005A0C90"/>
    <w:rsid w:val="005A0FDD"/>
    <w:rsid w:val="005A10B2"/>
    <w:rsid w:val="005A11F7"/>
    <w:rsid w:val="005A13E0"/>
    <w:rsid w:val="005A1A0A"/>
    <w:rsid w:val="005A1D45"/>
    <w:rsid w:val="005A21E7"/>
    <w:rsid w:val="005A2B87"/>
    <w:rsid w:val="005A2C70"/>
    <w:rsid w:val="005A360C"/>
    <w:rsid w:val="005A3655"/>
    <w:rsid w:val="005A4ED7"/>
    <w:rsid w:val="005A5E10"/>
    <w:rsid w:val="005A7843"/>
    <w:rsid w:val="005B03C8"/>
    <w:rsid w:val="005B0CEC"/>
    <w:rsid w:val="005B1888"/>
    <w:rsid w:val="005B1B4B"/>
    <w:rsid w:val="005B20E0"/>
    <w:rsid w:val="005B223D"/>
    <w:rsid w:val="005B2329"/>
    <w:rsid w:val="005B27F6"/>
    <w:rsid w:val="005B3364"/>
    <w:rsid w:val="005B5B3A"/>
    <w:rsid w:val="005B602E"/>
    <w:rsid w:val="005B69A2"/>
    <w:rsid w:val="005B729F"/>
    <w:rsid w:val="005C181B"/>
    <w:rsid w:val="005C41EA"/>
    <w:rsid w:val="005C43B3"/>
    <w:rsid w:val="005C463D"/>
    <w:rsid w:val="005C516B"/>
    <w:rsid w:val="005C535E"/>
    <w:rsid w:val="005C65BD"/>
    <w:rsid w:val="005C69DD"/>
    <w:rsid w:val="005C6E7E"/>
    <w:rsid w:val="005C7DC2"/>
    <w:rsid w:val="005D10A8"/>
    <w:rsid w:val="005D1926"/>
    <w:rsid w:val="005D2727"/>
    <w:rsid w:val="005D2ABD"/>
    <w:rsid w:val="005D3460"/>
    <w:rsid w:val="005D36D7"/>
    <w:rsid w:val="005D3FF0"/>
    <w:rsid w:val="005D47BE"/>
    <w:rsid w:val="005D5977"/>
    <w:rsid w:val="005D5D76"/>
    <w:rsid w:val="005D6168"/>
    <w:rsid w:val="005D6A21"/>
    <w:rsid w:val="005E23D6"/>
    <w:rsid w:val="005E2D29"/>
    <w:rsid w:val="005E2E09"/>
    <w:rsid w:val="005E31A8"/>
    <w:rsid w:val="005E3D6E"/>
    <w:rsid w:val="005E3DB4"/>
    <w:rsid w:val="005E3E80"/>
    <w:rsid w:val="005E400B"/>
    <w:rsid w:val="005E56FC"/>
    <w:rsid w:val="005E5C09"/>
    <w:rsid w:val="005E6400"/>
    <w:rsid w:val="005F1F64"/>
    <w:rsid w:val="005F27EA"/>
    <w:rsid w:val="005F3504"/>
    <w:rsid w:val="005F35A4"/>
    <w:rsid w:val="005F35FD"/>
    <w:rsid w:val="005F365E"/>
    <w:rsid w:val="005F3777"/>
    <w:rsid w:val="005F392E"/>
    <w:rsid w:val="005F3FAA"/>
    <w:rsid w:val="005F4845"/>
    <w:rsid w:val="005F5B1E"/>
    <w:rsid w:val="005F722A"/>
    <w:rsid w:val="005F787B"/>
    <w:rsid w:val="006000C1"/>
    <w:rsid w:val="00600A3C"/>
    <w:rsid w:val="006013F6"/>
    <w:rsid w:val="006019CD"/>
    <w:rsid w:val="00602721"/>
    <w:rsid w:val="00603A36"/>
    <w:rsid w:val="00603C40"/>
    <w:rsid w:val="00604037"/>
    <w:rsid w:val="00605180"/>
    <w:rsid w:val="00605824"/>
    <w:rsid w:val="00606093"/>
    <w:rsid w:val="006062F4"/>
    <w:rsid w:val="00606F2D"/>
    <w:rsid w:val="00607B5E"/>
    <w:rsid w:val="006100D4"/>
    <w:rsid w:val="00610C03"/>
    <w:rsid w:val="00612496"/>
    <w:rsid w:val="00613133"/>
    <w:rsid w:val="00614CBF"/>
    <w:rsid w:val="006150BF"/>
    <w:rsid w:val="0061597A"/>
    <w:rsid w:val="0061617A"/>
    <w:rsid w:val="00616231"/>
    <w:rsid w:val="00616DA8"/>
    <w:rsid w:val="0061725F"/>
    <w:rsid w:val="006176E8"/>
    <w:rsid w:val="00617804"/>
    <w:rsid w:val="00617D36"/>
    <w:rsid w:val="00620770"/>
    <w:rsid w:val="00621F8D"/>
    <w:rsid w:val="006225E3"/>
    <w:rsid w:val="00622602"/>
    <w:rsid w:val="006239F8"/>
    <w:rsid w:val="0062607A"/>
    <w:rsid w:val="00626874"/>
    <w:rsid w:val="006269C0"/>
    <w:rsid w:val="006269CF"/>
    <w:rsid w:val="006276EA"/>
    <w:rsid w:val="00630778"/>
    <w:rsid w:val="0063097F"/>
    <w:rsid w:val="00630AFF"/>
    <w:rsid w:val="006316C7"/>
    <w:rsid w:val="006322D2"/>
    <w:rsid w:val="00632717"/>
    <w:rsid w:val="0063286E"/>
    <w:rsid w:val="00632C13"/>
    <w:rsid w:val="0063327C"/>
    <w:rsid w:val="006336B9"/>
    <w:rsid w:val="00633FC2"/>
    <w:rsid w:val="00634095"/>
    <w:rsid w:val="00635495"/>
    <w:rsid w:val="00635759"/>
    <w:rsid w:val="00635B6E"/>
    <w:rsid w:val="00636335"/>
    <w:rsid w:val="00636837"/>
    <w:rsid w:val="00637E51"/>
    <w:rsid w:val="00637F6C"/>
    <w:rsid w:val="0064028F"/>
    <w:rsid w:val="00641769"/>
    <w:rsid w:val="00641FB8"/>
    <w:rsid w:val="00643D42"/>
    <w:rsid w:val="00644E95"/>
    <w:rsid w:val="00645601"/>
    <w:rsid w:val="00645B28"/>
    <w:rsid w:val="00645F66"/>
    <w:rsid w:val="00646019"/>
    <w:rsid w:val="006476E8"/>
    <w:rsid w:val="0064770E"/>
    <w:rsid w:val="00650670"/>
    <w:rsid w:val="00650F07"/>
    <w:rsid w:val="006511AA"/>
    <w:rsid w:val="006513C6"/>
    <w:rsid w:val="0065234A"/>
    <w:rsid w:val="006525A6"/>
    <w:rsid w:val="00653330"/>
    <w:rsid w:val="00653981"/>
    <w:rsid w:val="00653C1F"/>
    <w:rsid w:val="00653D0A"/>
    <w:rsid w:val="00653D45"/>
    <w:rsid w:val="0065515E"/>
    <w:rsid w:val="006555B0"/>
    <w:rsid w:val="00655824"/>
    <w:rsid w:val="00656BCF"/>
    <w:rsid w:val="00657D34"/>
    <w:rsid w:val="00661210"/>
    <w:rsid w:val="0066138D"/>
    <w:rsid w:val="00661D35"/>
    <w:rsid w:val="00662076"/>
    <w:rsid w:val="006621AD"/>
    <w:rsid w:val="00662B76"/>
    <w:rsid w:val="00662F3B"/>
    <w:rsid w:val="00663316"/>
    <w:rsid w:val="00663584"/>
    <w:rsid w:val="00663F6A"/>
    <w:rsid w:val="0066416B"/>
    <w:rsid w:val="00664AA7"/>
    <w:rsid w:val="00664DC7"/>
    <w:rsid w:val="006652F1"/>
    <w:rsid w:val="00666015"/>
    <w:rsid w:val="00666256"/>
    <w:rsid w:val="006708F3"/>
    <w:rsid w:val="00670C6C"/>
    <w:rsid w:val="00671525"/>
    <w:rsid w:val="00672512"/>
    <w:rsid w:val="00673275"/>
    <w:rsid w:val="006749E3"/>
    <w:rsid w:val="00674AC5"/>
    <w:rsid w:val="00676B97"/>
    <w:rsid w:val="00676C41"/>
    <w:rsid w:val="00677112"/>
    <w:rsid w:val="00677DC7"/>
    <w:rsid w:val="006802B0"/>
    <w:rsid w:val="006803AF"/>
    <w:rsid w:val="00680980"/>
    <w:rsid w:val="00681CA6"/>
    <w:rsid w:val="00682CDF"/>
    <w:rsid w:val="00685647"/>
    <w:rsid w:val="00686580"/>
    <w:rsid w:val="00687068"/>
    <w:rsid w:val="006871B4"/>
    <w:rsid w:val="006872CA"/>
    <w:rsid w:val="00687713"/>
    <w:rsid w:val="0068793A"/>
    <w:rsid w:val="00690009"/>
    <w:rsid w:val="006900F9"/>
    <w:rsid w:val="006908FE"/>
    <w:rsid w:val="00690983"/>
    <w:rsid w:val="00690CA1"/>
    <w:rsid w:val="0069108D"/>
    <w:rsid w:val="0069223F"/>
    <w:rsid w:val="00692B96"/>
    <w:rsid w:val="00694071"/>
    <w:rsid w:val="006943AB"/>
    <w:rsid w:val="006943C6"/>
    <w:rsid w:val="00694DA8"/>
    <w:rsid w:val="006961C6"/>
    <w:rsid w:val="006963FD"/>
    <w:rsid w:val="00696C5D"/>
    <w:rsid w:val="00696E02"/>
    <w:rsid w:val="00696FFA"/>
    <w:rsid w:val="0069709C"/>
    <w:rsid w:val="00697110"/>
    <w:rsid w:val="006A09E0"/>
    <w:rsid w:val="006A0AB9"/>
    <w:rsid w:val="006A0AE9"/>
    <w:rsid w:val="006A1D9C"/>
    <w:rsid w:val="006A29D8"/>
    <w:rsid w:val="006A2A25"/>
    <w:rsid w:val="006A50BC"/>
    <w:rsid w:val="006A55C6"/>
    <w:rsid w:val="006A5756"/>
    <w:rsid w:val="006A699D"/>
    <w:rsid w:val="006A6B59"/>
    <w:rsid w:val="006A6FBF"/>
    <w:rsid w:val="006A7176"/>
    <w:rsid w:val="006B0011"/>
    <w:rsid w:val="006B2246"/>
    <w:rsid w:val="006B24AB"/>
    <w:rsid w:val="006B2A7F"/>
    <w:rsid w:val="006B2F27"/>
    <w:rsid w:val="006B4685"/>
    <w:rsid w:val="006B4C54"/>
    <w:rsid w:val="006B59BC"/>
    <w:rsid w:val="006B650C"/>
    <w:rsid w:val="006B6CDD"/>
    <w:rsid w:val="006B7679"/>
    <w:rsid w:val="006B7E23"/>
    <w:rsid w:val="006C0C8A"/>
    <w:rsid w:val="006C14AD"/>
    <w:rsid w:val="006C2100"/>
    <w:rsid w:val="006C2428"/>
    <w:rsid w:val="006C34B3"/>
    <w:rsid w:val="006C3512"/>
    <w:rsid w:val="006C3866"/>
    <w:rsid w:val="006C3C12"/>
    <w:rsid w:val="006C3C5E"/>
    <w:rsid w:val="006C4738"/>
    <w:rsid w:val="006C57D5"/>
    <w:rsid w:val="006C5AC3"/>
    <w:rsid w:val="006C60DE"/>
    <w:rsid w:val="006C6FD8"/>
    <w:rsid w:val="006C7E01"/>
    <w:rsid w:val="006D0342"/>
    <w:rsid w:val="006D1125"/>
    <w:rsid w:val="006D1FE4"/>
    <w:rsid w:val="006D243D"/>
    <w:rsid w:val="006D312B"/>
    <w:rsid w:val="006D37F5"/>
    <w:rsid w:val="006D5079"/>
    <w:rsid w:val="006D6B81"/>
    <w:rsid w:val="006D7D26"/>
    <w:rsid w:val="006D7F0F"/>
    <w:rsid w:val="006E036C"/>
    <w:rsid w:val="006E062B"/>
    <w:rsid w:val="006E0B61"/>
    <w:rsid w:val="006E2699"/>
    <w:rsid w:val="006E3F97"/>
    <w:rsid w:val="006E437A"/>
    <w:rsid w:val="006E4F5D"/>
    <w:rsid w:val="006E540F"/>
    <w:rsid w:val="006E581E"/>
    <w:rsid w:val="006E7148"/>
    <w:rsid w:val="006E7274"/>
    <w:rsid w:val="006E7845"/>
    <w:rsid w:val="006E7A9A"/>
    <w:rsid w:val="006F0B8C"/>
    <w:rsid w:val="006F2A86"/>
    <w:rsid w:val="006F2FA7"/>
    <w:rsid w:val="006F30D1"/>
    <w:rsid w:val="006F3E55"/>
    <w:rsid w:val="006F5275"/>
    <w:rsid w:val="006F7C24"/>
    <w:rsid w:val="00700591"/>
    <w:rsid w:val="00700EA5"/>
    <w:rsid w:val="00701202"/>
    <w:rsid w:val="00701A5B"/>
    <w:rsid w:val="0070260A"/>
    <w:rsid w:val="00702991"/>
    <w:rsid w:val="00702C26"/>
    <w:rsid w:val="00702F52"/>
    <w:rsid w:val="007035E3"/>
    <w:rsid w:val="007041DB"/>
    <w:rsid w:val="00705543"/>
    <w:rsid w:val="0070727C"/>
    <w:rsid w:val="00707D7A"/>
    <w:rsid w:val="00707EA8"/>
    <w:rsid w:val="007112F7"/>
    <w:rsid w:val="00711417"/>
    <w:rsid w:val="00711C3A"/>
    <w:rsid w:val="007137A6"/>
    <w:rsid w:val="007139A0"/>
    <w:rsid w:val="00714018"/>
    <w:rsid w:val="007153BA"/>
    <w:rsid w:val="00715596"/>
    <w:rsid w:val="00716394"/>
    <w:rsid w:val="007163D3"/>
    <w:rsid w:val="00716C01"/>
    <w:rsid w:val="00717621"/>
    <w:rsid w:val="00717733"/>
    <w:rsid w:val="00717A33"/>
    <w:rsid w:val="00717F47"/>
    <w:rsid w:val="007201BB"/>
    <w:rsid w:val="00720E56"/>
    <w:rsid w:val="00721165"/>
    <w:rsid w:val="00721642"/>
    <w:rsid w:val="007217DF"/>
    <w:rsid w:val="0072293C"/>
    <w:rsid w:val="00724745"/>
    <w:rsid w:val="00724ABF"/>
    <w:rsid w:val="00724C15"/>
    <w:rsid w:val="0072767B"/>
    <w:rsid w:val="00730A4F"/>
    <w:rsid w:val="00731433"/>
    <w:rsid w:val="00731582"/>
    <w:rsid w:val="00731CE2"/>
    <w:rsid w:val="00732006"/>
    <w:rsid w:val="00732F9B"/>
    <w:rsid w:val="00733418"/>
    <w:rsid w:val="00733B8E"/>
    <w:rsid w:val="00733E42"/>
    <w:rsid w:val="007340D1"/>
    <w:rsid w:val="0073437B"/>
    <w:rsid w:val="00736CF8"/>
    <w:rsid w:val="00736E1A"/>
    <w:rsid w:val="007374D9"/>
    <w:rsid w:val="00741AD9"/>
    <w:rsid w:val="0074314B"/>
    <w:rsid w:val="0074373E"/>
    <w:rsid w:val="007439E0"/>
    <w:rsid w:val="00743A25"/>
    <w:rsid w:val="00743BCF"/>
    <w:rsid w:val="00743C94"/>
    <w:rsid w:val="00744421"/>
    <w:rsid w:val="0074570C"/>
    <w:rsid w:val="00746273"/>
    <w:rsid w:val="0074686E"/>
    <w:rsid w:val="00746E91"/>
    <w:rsid w:val="00747743"/>
    <w:rsid w:val="00747A6A"/>
    <w:rsid w:val="00747CEF"/>
    <w:rsid w:val="007502E0"/>
    <w:rsid w:val="00750479"/>
    <w:rsid w:val="00751775"/>
    <w:rsid w:val="00752F8B"/>
    <w:rsid w:val="00753DEA"/>
    <w:rsid w:val="0075492C"/>
    <w:rsid w:val="00754B9E"/>
    <w:rsid w:val="00754F87"/>
    <w:rsid w:val="00755780"/>
    <w:rsid w:val="00755905"/>
    <w:rsid w:val="00755D6D"/>
    <w:rsid w:val="007565B0"/>
    <w:rsid w:val="00756BB6"/>
    <w:rsid w:val="007572E2"/>
    <w:rsid w:val="007609B6"/>
    <w:rsid w:val="00760A43"/>
    <w:rsid w:val="00761EBA"/>
    <w:rsid w:val="00762547"/>
    <w:rsid w:val="00762E85"/>
    <w:rsid w:val="00763AE9"/>
    <w:rsid w:val="00763FEC"/>
    <w:rsid w:val="00764084"/>
    <w:rsid w:val="007641F3"/>
    <w:rsid w:val="0076449C"/>
    <w:rsid w:val="007647C9"/>
    <w:rsid w:val="00764975"/>
    <w:rsid w:val="007650BD"/>
    <w:rsid w:val="00765F81"/>
    <w:rsid w:val="0076655C"/>
    <w:rsid w:val="00766F3B"/>
    <w:rsid w:val="00770985"/>
    <w:rsid w:val="00770BE2"/>
    <w:rsid w:val="00771122"/>
    <w:rsid w:val="00771CB2"/>
    <w:rsid w:val="00771E41"/>
    <w:rsid w:val="00772DF0"/>
    <w:rsid w:val="007731C5"/>
    <w:rsid w:val="00773420"/>
    <w:rsid w:val="0077420A"/>
    <w:rsid w:val="0077500E"/>
    <w:rsid w:val="00775753"/>
    <w:rsid w:val="0077582D"/>
    <w:rsid w:val="007758AF"/>
    <w:rsid w:val="007758B7"/>
    <w:rsid w:val="00775990"/>
    <w:rsid w:val="00775C13"/>
    <w:rsid w:val="007762AA"/>
    <w:rsid w:val="00776973"/>
    <w:rsid w:val="00776BB7"/>
    <w:rsid w:val="007772EA"/>
    <w:rsid w:val="0077740C"/>
    <w:rsid w:val="00777D5F"/>
    <w:rsid w:val="00777DB8"/>
    <w:rsid w:val="00781603"/>
    <w:rsid w:val="007819D0"/>
    <w:rsid w:val="00782BD1"/>
    <w:rsid w:val="00782F9D"/>
    <w:rsid w:val="0078308B"/>
    <w:rsid w:val="00783C8F"/>
    <w:rsid w:val="00783FD0"/>
    <w:rsid w:val="00784BF3"/>
    <w:rsid w:val="0078528D"/>
    <w:rsid w:val="007853E7"/>
    <w:rsid w:val="00785D6B"/>
    <w:rsid w:val="00786C39"/>
    <w:rsid w:val="007904A7"/>
    <w:rsid w:val="00790732"/>
    <w:rsid w:val="00790984"/>
    <w:rsid w:val="00791704"/>
    <w:rsid w:val="00793765"/>
    <w:rsid w:val="00793852"/>
    <w:rsid w:val="00793B42"/>
    <w:rsid w:val="00793FD6"/>
    <w:rsid w:val="007941DA"/>
    <w:rsid w:val="007943AD"/>
    <w:rsid w:val="007948AB"/>
    <w:rsid w:val="00795995"/>
    <w:rsid w:val="00795B7C"/>
    <w:rsid w:val="00795CAC"/>
    <w:rsid w:val="00795D1C"/>
    <w:rsid w:val="00795F01"/>
    <w:rsid w:val="00796311"/>
    <w:rsid w:val="0079635B"/>
    <w:rsid w:val="00796EE4"/>
    <w:rsid w:val="00797079"/>
    <w:rsid w:val="00797F5E"/>
    <w:rsid w:val="007A08F4"/>
    <w:rsid w:val="007A235F"/>
    <w:rsid w:val="007A37E3"/>
    <w:rsid w:val="007A3B28"/>
    <w:rsid w:val="007A417A"/>
    <w:rsid w:val="007A47A2"/>
    <w:rsid w:val="007A5E4B"/>
    <w:rsid w:val="007A60B2"/>
    <w:rsid w:val="007A6C5B"/>
    <w:rsid w:val="007A6DE1"/>
    <w:rsid w:val="007A7FE6"/>
    <w:rsid w:val="007B13BC"/>
    <w:rsid w:val="007B383F"/>
    <w:rsid w:val="007B3E8F"/>
    <w:rsid w:val="007B5CF8"/>
    <w:rsid w:val="007B6C7D"/>
    <w:rsid w:val="007B72D0"/>
    <w:rsid w:val="007B78F6"/>
    <w:rsid w:val="007C070F"/>
    <w:rsid w:val="007C07A6"/>
    <w:rsid w:val="007C0D28"/>
    <w:rsid w:val="007C2799"/>
    <w:rsid w:val="007C36C4"/>
    <w:rsid w:val="007C525C"/>
    <w:rsid w:val="007C5275"/>
    <w:rsid w:val="007C57EE"/>
    <w:rsid w:val="007C5BD3"/>
    <w:rsid w:val="007C5C41"/>
    <w:rsid w:val="007C64BE"/>
    <w:rsid w:val="007C6586"/>
    <w:rsid w:val="007C78D6"/>
    <w:rsid w:val="007C79F2"/>
    <w:rsid w:val="007C7A19"/>
    <w:rsid w:val="007C7A5A"/>
    <w:rsid w:val="007D0A52"/>
    <w:rsid w:val="007D114C"/>
    <w:rsid w:val="007D119A"/>
    <w:rsid w:val="007D1479"/>
    <w:rsid w:val="007D1700"/>
    <w:rsid w:val="007D1785"/>
    <w:rsid w:val="007D21A0"/>
    <w:rsid w:val="007D2EF2"/>
    <w:rsid w:val="007D3048"/>
    <w:rsid w:val="007D3AA3"/>
    <w:rsid w:val="007D433D"/>
    <w:rsid w:val="007D4D4B"/>
    <w:rsid w:val="007D4DF2"/>
    <w:rsid w:val="007D4EAD"/>
    <w:rsid w:val="007D5215"/>
    <w:rsid w:val="007D5297"/>
    <w:rsid w:val="007D5524"/>
    <w:rsid w:val="007D6B10"/>
    <w:rsid w:val="007D6C9C"/>
    <w:rsid w:val="007D7119"/>
    <w:rsid w:val="007D716C"/>
    <w:rsid w:val="007D7191"/>
    <w:rsid w:val="007D755B"/>
    <w:rsid w:val="007D7650"/>
    <w:rsid w:val="007D7D46"/>
    <w:rsid w:val="007D7F64"/>
    <w:rsid w:val="007E0606"/>
    <w:rsid w:val="007E064E"/>
    <w:rsid w:val="007E06E5"/>
    <w:rsid w:val="007E0707"/>
    <w:rsid w:val="007E23F1"/>
    <w:rsid w:val="007E250F"/>
    <w:rsid w:val="007E2C13"/>
    <w:rsid w:val="007E2D4B"/>
    <w:rsid w:val="007E418F"/>
    <w:rsid w:val="007E434E"/>
    <w:rsid w:val="007E46BB"/>
    <w:rsid w:val="007E5A3E"/>
    <w:rsid w:val="007E6BBA"/>
    <w:rsid w:val="007E7368"/>
    <w:rsid w:val="007E7B53"/>
    <w:rsid w:val="007F092F"/>
    <w:rsid w:val="007F1205"/>
    <w:rsid w:val="007F1399"/>
    <w:rsid w:val="007F175C"/>
    <w:rsid w:val="007F1F1B"/>
    <w:rsid w:val="007F1F93"/>
    <w:rsid w:val="007F1FF0"/>
    <w:rsid w:val="007F304B"/>
    <w:rsid w:val="007F325E"/>
    <w:rsid w:val="007F491A"/>
    <w:rsid w:val="007F49E2"/>
    <w:rsid w:val="007F4F28"/>
    <w:rsid w:val="007F59BA"/>
    <w:rsid w:val="007F5F6E"/>
    <w:rsid w:val="007F67C7"/>
    <w:rsid w:val="007F76FC"/>
    <w:rsid w:val="008009D7"/>
    <w:rsid w:val="008015FA"/>
    <w:rsid w:val="00801ED1"/>
    <w:rsid w:val="00802714"/>
    <w:rsid w:val="00803168"/>
    <w:rsid w:val="008035FC"/>
    <w:rsid w:val="008036AA"/>
    <w:rsid w:val="00803CC5"/>
    <w:rsid w:val="0080560B"/>
    <w:rsid w:val="00805761"/>
    <w:rsid w:val="008058CF"/>
    <w:rsid w:val="00805AA1"/>
    <w:rsid w:val="00805EDB"/>
    <w:rsid w:val="00807B6F"/>
    <w:rsid w:val="008107E5"/>
    <w:rsid w:val="00810C0B"/>
    <w:rsid w:val="00811035"/>
    <w:rsid w:val="008116EC"/>
    <w:rsid w:val="00811781"/>
    <w:rsid w:val="00811D47"/>
    <w:rsid w:val="00812077"/>
    <w:rsid w:val="00812426"/>
    <w:rsid w:val="008125F1"/>
    <w:rsid w:val="00812AA9"/>
    <w:rsid w:val="00812F25"/>
    <w:rsid w:val="00813378"/>
    <w:rsid w:val="008140B0"/>
    <w:rsid w:val="00815422"/>
    <w:rsid w:val="00815BBF"/>
    <w:rsid w:val="00815D57"/>
    <w:rsid w:val="008162EC"/>
    <w:rsid w:val="008164B0"/>
    <w:rsid w:val="0081658E"/>
    <w:rsid w:val="00816855"/>
    <w:rsid w:val="008173A5"/>
    <w:rsid w:val="00817F00"/>
    <w:rsid w:val="008206B5"/>
    <w:rsid w:val="00822416"/>
    <w:rsid w:val="0082323B"/>
    <w:rsid w:val="00823E6E"/>
    <w:rsid w:val="00823FF2"/>
    <w:rsid w:val="00824A3D"/>
    <w:rsid w:val="00824AD3"/>
    <w:rsid w:val="008250E8"/>
    <w:rsid w:val="00825715"/>
    <w:rsid w:val="00825B87"/>
    <w:rsid w:val="0082666E"/>
    <w:rsid w:val="00826C97"/>
    <w:rsid w:val="00826E33"/>
    <w:rsid w:val="00827D67"/>
    <w:rsid w:val="0083142F"/>
    <w:rsid w:val="00833D96"/>
    <w:rsid w:val="008342AD"/>
    <w:rsid w:val="0083482D"/>
    <w:rsid w:val="00834C3F"/>
    <w:rsid w:val="00837053"/>
    <w:rsid w:val="00837FDC"/>
    <w:rsid w:val="0084016F"/>
    <w:rsid w:val="00840638"/>
    <w:rsid w:val="00840780"/>
    <w:rsid w:val="008416E4"/>
    <w:rsid w:val="00841F19"/>
    <w:rsid w:val="00842C23"/>
    <w:rsid w:val="00844327"/>
    <w:rsid w:val="00844891"/>
    <w:rsid w:val="008449CB"/>
    <w:rsid w:val="00845346"/>
    <w:rsid w:val="00845CAD"/>
    <w:rsid w:val="008467AE"/>
    <w:rsid w:val="00846999"/>
    <w:rsid w:val="008472A5"/>
    <w:rsid w:val="0084730F"/>
    <w:rsid w:val="00847D1A"/>
    <w:rsid w:val="00850A5D"/>
    <w:rsid w:val="00850B10"/>
    <w:rsid w:val="0085125C"/>
    <w:rsid w:val="0085137E"/>
    <w:rsid w:val="0085239D"/>
    <w:rsid w:val="0085285C"/>
    <w:rsid w:val="00852AB2"/>
    <w:rsid w:val="00852C46"/>
    <w:rsid w:val="00853678"/>
    <w:rsid w:val="00854F7D"/>
    <w:rsid w:val="0085509C"/>
    <w:rsid w:val="00855F52"/>
    <w:rsid w:val="00855FB2"/>
    <w:rsid w:val="00856DEF"/>
    <w:rsid w:val="00857F14"/>
    <w:rsid w:val="0086171D"/>
    <w:rsid w:val="008630C8"/>
    <w:rsid w:val="008633E2"/>
    <w:rsid w:val="008638FC"/>
    <w:rsid w:val="00864195"/>
    <w:rsid w:val="00864D69"/>
    <w:rsid w:val="00865C04"/>
    <w:rsid w:val="0086745B"/>
    <w:rsid w:val="0086746D"/>
    <w:rsid w:val="0086777A"/>
    <w:rsid w:val="00867C3A"/>
    <w:rsid w:val="00870126"/>
    <w:rsid w:val="00872987"/>
    <w:rsid w:val="00872B23"/>
    <w:rsid w:val="00872D54"/>
    <w:rsid w:val="00873034"/>
    <w:rsid w:val="00873AC9"/>
    <w:rsid w:val="00873C15"/>
    <w:rsid w:val="00873F0F"/>
    <w:rsid w:val="008741B5"/>
    <w:rsid w:val="0087439D"/>
    <w:rsid w:val="008746DB"/>
    <w:rsid w:val="00875006"/>
    <w:rsid w:val="00875812"/>
    <w:rsid w:val="008801B8"/>
    <w:rsid w:val="008807F4"/>
    <w:rsid w:val="00880A71"/>
    <w:rsid w:val="00880E97"/>
    <w:rsid w:val="008810BC"/>
    <w:rsid w:val="00881297"/>
    <w:rsid w:val="00881BA2"/>
    <w:rsid w:val="00881C02"/>
    <w:rsid w:val="00881D0B"/>
    <w:rsid w:val="00882AB4"/>
    <w:rsid w:val="00882C51"/>
    <w:rsid w:val="00882D55"/>
    <w:rsid w:val="00882D87"/>
    <w:rsid w:val="0088357C"/>
    <w:rsid w:val="00885392"/>
    <w:rsid w:val="008859EB"/>
    <w:rsid w:val="008861B0"/>
    <w:rsid w:val="008861B1"/>
    <w:rsid w:val="008866F4"/>
    <w:rsid w:val="00886DF8"/>
    <w:rsid w:val="0088745E"/>
    <w:rsid w:val="008879B3"/>
    <w:rsid w:val="00887AC0"/>
    <w:rsid w:val="008903C4"/>
    <w:rsid w:val="00890CD8"/>
    <w:rsid w:val="0089194D"/>
    <w:rsid w:val="00892C54"/>
    <w:rsid w:val="00892C6B"/>
    <w:rsid w:val="00892DDE"/>
    <w:rsid w:val="00893126"/>
    <w:rsid w:val="008942E5"/>
    <w:rsid w:val="00894375"/>
    <w:rsid w:val="00894820"/>
    <w:rsid w:val="00894D9D"/>
    <w:rsid w:val="00895DA2"/>
    <w:rsid w:val="0089605C"/>
    <w:rsid w:val="00897A9C"/>
    <w:rsid w:val="008A0C43"/>
    <w:rsid w:val="008A1B23"/>
    <w:rsid w:val="008A247A"/>
    <w:rsid w:val="008A259F"/>
    <w:rsid w:val="008A2A61"/>
    <w:rsid w:val="008A35FF"/>
    <w:rsid w:val="008A4243"/>
    <w:rsid w:val="008A4C02"/>
    <w:rsid w:val="008A4C48"/>
    <w:rsid w:val="008A4CF0"/>
    <w:rsid w:val="008A4CF2"/>
    <w:rsid w:val="008A4FB7"/>
    <w:rsid w:val="008B05DE"/>
    <w:rsid w:val="008B1AE7"/>
    <w:rsid w:val="008B2BEF"/>
    <w:rsid w:val="008B2F56"/>
    <w:rsid w:val="008B366E"/>
    <w:rsid w:val="008B3E2F"/>
    <w:rsid w:val="008B4169"/>
    <w:rsid w:val="008B446F"/>
    <w:rsid w:val="008B5E73"/>
    <w:rsid w:val="008B5FE3"/>
    <w:rsid w:val="008B7BAF"/>
    <w:rsid w:val="008C0883"/>
    <w:rsid w:val="008C08B4"/>
    <w:rsid w:val="008C0C6C"/>
    <w:rsid w:val="008C1079"/>
    <w:rsid w:val="008C1738"/>
    <w:rsid w:val="008C1EFC"/>
    <w:rsid w:val="008C27AB"/>
    <w:rsid w:val="008C2A73"/>
    <w:rsid w:val="008C2AC3"/>
    <w:rsid w:val="008C3013"/>
    <w:rsid w:val="008C309E"/>
    <w:rsid w:val="008C37C2"/>
    <w:rsid w:val="008C3D55"/>
    <w:rsid w:val="008C5801"/>
    <w:rsid w:val="008C7230"/>
    <w:rsid w:val="008C7C5B"/>
    <w:rsid w:val="008D060D"/>
    <w:rsid w:val="008D0883"/>
    <w:rsid w:val="008D1828"/>
    <w:rsid w:val="008D3130"/>
    <w:rsid w:val="008D37AC"/>
    <w:rsid w:val="008D4257"/>
    <w:rsid w:val="008D4AAC"/>
    <w:rsid w:val="008D524E"/>
    <w:rsid w:val="008D5AFA"/>
    <w:rsid w:val="008D621C"/>
    <w:rsid w:val="008D685D"/>
    <w:rsid w:val="008E07A3"/>
    <w:rsid w:val="008E241A"/>
    <w:rsid w:val="008E27F3"/>
    <w:rsid w:val="008E2AD6"/>
    <w:rsid w:val="008E2BE4"/>
    <w:rsid w:val="008E343C"/>
    <w:rsid w:val="008E4209"/>
    <w:rsid w:val="008E46F6"/>
    <w:rsid w:val="008E474B"/>
    <w:rsid w:val="008E480E"/>
    <w:rsid w:val="008E4B6E"/>
    <w:rsid w:val="008E4F0E"/>
    <w:rsid w:val="008E676D"/>
    <w:rsid w:val="008E71C6"/>
    <w:rsid w:val="008E7F80"/>
    <w:rsid w:val="008F2854"/>
    <w:rsid w:val="008F4EFE"/>
    <w:rsid w:val="008F5240"/>
    <w:rsid w:val="008F5A0A"/>
    <w:rsid w:val="008F5E6E"/>
    <w:rsid w:val="008F76A2"/>
    <w:rsid w:val="00900049"/>
    <w:rsid w:val="0090069C"/>
    <w:rsid w:val="00900C32"/>
    <w:rsid w:val="00901B6B"/>
    <w:rsid w:val="00901BAB"/>
    <w:rsid w:val="00901FF3"/>
    <w:rsid w:val="009021C1"/>
    <w:rsid w:val="009021F4"/>
    <w:rsid w:val="0090249B"/>
    <w:rsid w:val="009030F2"/>
    <w:rsid w:val="00903E1C"/>
    <w:rsid w:val="00903EC3"/>
    <w:rsid w:val="00904D53"/>
    <w:rsid w:val="00904DE1"/>
    <w:rsid w:val="0090526C"/>
    <w:rsid w:val="009064BE"/>
    <w:rsid w:val="00906CB9"/>
    <w:rsid w:val="00906FA8"/>
    <w:rsid w:val="009104C9"/>
    <w:rsid w:val="00910516"/>
    <w:rsid w:val="0091093F"/>
    <w:rsid w:val="00910D46"/>
    <w:rsid w:val="00910DFF"/>
    <w:rsid w:val="00911071"/>
    <w:rsid w:val="009111FA"/>
    <w:rsid w:val="0091149A"/>
    <w:rsid w:val="00911703"/>
    <w:rsid w:val="00911C23"/>
    <w:rsid w:val="0091208E"/>
    <w:rsid w:val="00912242"/>
    <w:rsid w:val="00912F17"/>
    <w:rsid w:val="00913EC1"/>
    <w:rsid w:val="00914F69"/>
    <w:rsid w:val="00915108"/>
    <w:rsid w:val="009159CE"/>
    <w:rsid w:val="009170A0"/>
    <w:rsid w:val="009171A6"/>
    <w:rsid w:val="00917384"/>
    <w:rsid w:val="009173E3"/>
    <w:rsid w:val="009177D6"/>
    <w:rsid w:val="00917AB1"/>
    <w:rsid w:val="00917F85"/>
    <w:rsid w:val="009214C2"/>
    <w:rsid w:val="00921998"/>
    <w:rsid w:val="00921E7C"/>
    <w:rsid w:val="00922E72"/>
    <w:rsid w:val="00922E97"/>
    <w:rsid w:val="009231FF"/>
    <w:rsid w:val="009238DC"/>
    <w:rsid w:val="00923E8E"/>
    <w:rsid w:val="009245C3"/>
    <w:rsid w:val="0092490E"/>
    <w:rsid w:val="0092582B"/>
    <w:rsid w:val="00925892"/>
    <w:rsid w:val="009264E8"/>
    <w:rsid w:val="00927132"/>
    <w:rsid w:val="00927FF3"/>
    <w:rsid w:val="0093114B"/>
    <w:rsid w:val="00932325"/>
    <w:rsid w:val="00933853"/>
    <w:rsid w:val="00933D44"/>
    <w:rsid w:val="00933E56"/>
    <w:rsid w:val="00934224"/>
    <w:rsid w:val="00934453"/>
    <w:rsid w:val="00934A48"/>
    <w:rsid w:val="00935346"/>
    <w:rsid w:val="00935DEE"/>
    <w:rsid w:val="00937589"/>
    <w:rsid w:val="00937855"/>
    <w:rsid w:val="00937CEF"/>
    <w:rsid w:val="0094018F"/>
    <w:rsid w:val="00940C55"/>
    <w:rsid w:val="00941571"/>
    <w:rsid w:val="0094237A"/>
    <w:rsid w:val="0094246A"/>
    <w:rsid w:val="009426E9"/>
    <w:rsid w:val="00942997"/>
    <w:rsid w:val="009438F3"/>
    <w:rsid w:val="00944AAB"/>
    <w:rsid w:val="00946EF5"/>
    <w:rsid w:val="0094703A"/>
    <w:rsid w:val="00947A16"/>
    <w:rsid w:val="00947BD0"/>
    <w:rsid w:val="00947C4A"/>
    <w:rsid w:val="00947C6D"/>
    <w:rsid w:val="009509C8"/>
    <w:rsid w:val="00950F38"/>
    <w:rsid w:val="009518BE"/>
    <w:rsid w:val="009525D2"/>
    <w:rsid w:val="00953697"/>
    <w:rsid w:val="00953DD6"/>
    <w:rsid w:val="00954B98"/>
    <w:rsid w:val="00955068"/>
    <w:rsid w:val="00955085"/>
    <w:rsid w:val="009554AB"/>
    <w:rsid w:val="00955525"/>
    <w:rsid w:val="00956A5C"/>
    <w:rsid w:val="00957BC2"/>
    <w:rsid w:val="0096110B"/>
    <w:rsid w:val="009612AE"/>
    <w:rsid w:val="0096137D"/>
    <w:rsid w:val="0096139A"/>
    <w:rsid w:val="00961D5E"/>
    <w:rsid w:val="00962EAA"/>
    <w:rsid w:val="009632AA"/>
    <w:rsid w:val="00963B1D"/>
    <w:rsid w:val="00964007"/>
    <w:rsid w:val="00964056"/>
    <w:rsid w:val="00964815"/>
    <w:rsid w:val="00966516"/>
    <w:rsid w:val="00966D64"/>
    <w:rsid w:val="00966EFB"/>
    <w:rsid w:val="009670C4"/>
    <w:rsid w:val="009675E9"/>
    <w:rsid w:val="00971314"/>
    <w:rsid w:val="00971871"/>
    <w:rsid w:val="0097289D"/>
    <w:rsid w:val="00973758"/>
    <w:rsid w:val="009740C3"/>
    <w:rsid w:val="00974126"/>
    <w:rsid w:val="00974755"/>
    <w:rsid w:val="009749A7"/>
    <w:rsid w:val="00974C1A"/>
    <w:rsid w:val="00975658"/>
    <w:rsid w:val="00975A82"/>
    <w:rsid w:val="00976077"/>
    <w:rsid w:val="00976CB6"/>
    <w:rsid w:val="00977332"/>
    <w:rsid w:val="00977435"/>
    <w:rsid w:val="00977852"/>
    <w:rsid w:val="00977870"/>
    <w:rsid w:val="00977AA5"/>
    <w:rsid w:val="00977BFF"/>
    <w:rsid w:val="009807F8"/>
    <w:rsid w:val="009808ED"/>
    <w:rsid w:val="00980DE0"/>
    <w:rsid w:val="00980DEE"/>
    <w:rsid w:val="00982B2D"/>
    <w:rsid w:val="00984CA8"/>
    <w:rsid w:val="00984CAE"/>
    <w:rsid w:val="00984D7C"/>
    <w:rsid w:val="009853E1"/>
    <w:rsid w:val="00985F3E"/>
    <w:rsid w:val="009860F9"/>
    <w:rsid w:val="00986F13"/>
    <w:rsid w:val="00986FAA"/>
    <w:rsid w:val="0098713A"/>
    <w:rsid w:val="00987852"/>
    <w:rsid w:val="00987E69"/>
    <w:rsid w:val="00992051"/>
    <w:rsid w:val="00992416"/>
    <w:rsid w:val="009929AA"/>
    <w:rsid w:val="009929C4"/>
    <w:rsid w:val="009929FD"/>
    <w:rsid w:val="0099428D"/>
    <w:rsid w:val="00994597"/>
    <w:rsid w:val="00996998"/>
    <w:rsid w:val="00997AB3"/>
    <w:rsid w:val="00997C6E"/>
    <w:rsid w:val="00997FB8"/>
    <w:rsid w:val="009A00A1"/>
    <w:rsid w:val="009A014A"/>
    <w:rsid w:val="009A0471"/>
    <w:rsid w:val="009A07DE"/>
    <w:rsid w:val="009A0AF3"/>
    <w:rsid w:val="009A0B1B"/>
    <w:rsid w:val="009A0F43"/>
    <w:rsid w:val="009A1195"/>
    <w:rsid w:val="009A12A4"/>
    <w:rsid w:val="009A148E"/>
    <w:rsid w:val="009A198F"/>
    <w:rsid w:val="009A1C33"/>
    <w:rsid w:val="009A2428"/>
    <w:rsid w:val="009A2CEF"/>
    <w:rsid w:val="009A4389"/>
    <w:rsid w:val="009A44A2"/>
    <w:rsid w:val="009A4F30"/>
    <w:rsid w:val="009A6049"/>
    <w:rsid w:val="009A6568"/>
    <w:rsid w:val="009A6DEA"/>
    <w:rsid w:val="009A6F2B"/>
    <w:rsid w:val="009A7088"/>
    <w:rsid w:val="009A79F1"/>
    <w:rsid w:val="009A7C64"/>
    <w:rsid w:val="009A7E5A"/>
    <w:rsid w:val="009A7E6A"/>
    <w:rsid w:val="009B17C5"/>
    <w:rsid w:val="009B2213"/>
    <w:rsid w:val="009B2D8A"/>
    <w:rsid w:val="009B3295"/>
    <w:rsid w:val="009B3467"/>
    <w:rsid w:val="009B41D4"/>
    <w:rsid w:val="009B4721"/>
    <w:rsid w:val="009B558C"/>
    <w:rsid w:val="009B59F2"/>
    <w:rsid w:val="009B6AA5"/>
    <w:rsid w:val="009B76E7"/>
    <w:rsid w:val="009B7DAF"/>
    <w:rsid w:val="009C07C6"/>
    <w:rsid w:val="009C1F3D"/>
    <w:rsid w:val="009C23F1"/>
    <w:rsid w:val="009C3813"/>
    <w:rsid w:val="009C3F7F"/>
    <w:rsid w:val="009C3FFB"/>
    <w:rsid w:val="009C4AAB"/>
    <w:rsid w:val="009C4F2F"/>
    <w:rsid w:val="009C56E0"/>
    <w:rsid w:val="009C5A2B"/>
    <w:rsid w:val="009C5C34"/>
    <w:rsid w:val="009C5ECB"/>
    <w:rsid w:val="009C7EA3"/>
    <w:rsid w:val="009D014B"/>
    <w:rsid w:val="009D0490"/>
    <w:rsid w:val="009D0630"/>
    <w:rsid w:val="009D2703"/>
    <w:rsid w:val="009D2B20"/>
    <w:rsid w:val="009D3319"/>
    <w:rsid w:val="009D3D94"/>
    <w:rsid w:val="009D4B8E"/>
    <w:rsid w:val="009D4E7E"/>
    <w:rsid w:val="009D514C"/>
    <w:rsid w:val="009D5E5D"/>
    <w:rsid w:val="009D5ECE"/>
    <w:rsid w:val="009D65F3"/>
    <w:rsid w:val="009D660F"/>
    <w:rsid w:val="009D6C97"/>
    <w:rsid w:val="009D75EF"/>
    <w:rsid w:val="009D7E97"/>
    <w:rsid w:val="009D7F21"/>
    <w:rsid w:val="009E0777"/>
    <w:rsid w:val="009E1944"/>
    <w:rsid w:val="009E2DAF"/>
    <w:rsid w:val="009E31E6"/>
    <w:rsid w:val="009E3E4A"/>
    <w:rsid w:val="009E3F24"/>
    <w:rsid w:val="009E5027"/>
    <w:rsid w:val="009E5DA7"/>
    <w:rsid w:val="009E5FEB"/>
    <w:rsid w:val="009E6760"/>
    <w:rsid w:val="009E7605"/>
    <w:rsid w:val="009E7A19"/>
    <w:rsid w:val="009F017F"/>
    <w:rsid w:val="009F1200"/>
    <w:rsid w:val="009F20BA"/>
    <w:rsid w:val="009F2CE7"/>
    <w:rsid w:val="009F2CED"/>
    <w:rsid w:val="009F2D20"/>
    <w:rsid w:val="009F3EBB"/>
    <w:rsid w:val="009F4CC6"/>
    <w:rsid w:val="009F6986"/>
    <w:rsid w:val="009F72FE"/>
    <w:rsid w:val="009F7CC3"/>
    <w:rsid w:val="009F7CDC"/>
    <w:rsid w:val="009F7CFB"/>
    <w:rsid w:val="00A009DB"/>
    <w:rsid w:val="00A01370"/>
    <w:rsid w:val="00A01D4F"/>
    <w:rsid w:val="00A01FDC"/>
    <w:rsid w:val="00A0253D"/>
    <w:rsid w:val="00A03219"/>
    <w:rsid w:val="00A03C1D"/>
    <w:rsid w:val="00A04804"/>
    <w:rsid w:val="00A06587"/>
    <w:rsid w:val="00A073C6"/>
    <w:rsid w:val="00A078FD"/>
    <w:rsid w:val="00A079D6"/>
    <w:rsid w:val="00A10C20"/>
    <w:rsid w:val="00A1166A"/>
    <w:rsid w:val="00A116E6"/>
    <w:rsid w:val="00A12B5D"/>
    <w:rsid w:val="00A14409"/>
    <w:rsid w:val="00A14658"/>
    <w:rsid w:val="00A14A1B"/>
    <w:rsid w:val="00A152D8"/>
    <w:rsid w:val="00A159E3"/>
    <w:rsid w:val="00A17439"/>
    <w:rsid w:val="00A17C5F"/>
    <w:rsid w:val="00A20533"/>
    <w:rsid w:val="00A206EC"/>
    <w:rsid w:val="00A20E49"/>
    <w:rsid w:val="00A21320"/>
    <w:rsid w:val="00A213D9"/>
    <w:rsid w:val="00A22065"/>
    <w:rsid w:val="00A221F2"/>
    <w:rsid w:val="00A224C4"/>
    <w:rsid w:val="00A2284D"/>
    <w:rsid w:val="00A22DE5"/>
    <w:rsid w:val="00A236E1"/>
    <w:rsid w:val="00A24287"/>
    <w:rsid w:val="00A2441D"/>
    <w:rsid w:val="00A24466"/>
    <w:rsid w:val="00A2477F"/>
    <w:rsid w:val="00A24CE5"/>
    <w:rsid w:val="00A25B64"/>
    <w:rsid w:val="00A26C3D"/>
    <w:rsid w:val="00A2731C"/>
    <w:rsid w:val="00A277F2"/>
    <w:rsid w:val="00A2783E"/>
    <w:rsid w:val="00A27BBB"/>
    <w:rsid w:val="00A27DF4"/>
    <w:rsid w:val="00A30C74"/>
    <w:rsid w:val="00A32423"/>
    <w:rsid w:val="00A32504"/>
    <w:rsid w:val="00A32AB6"/>
    <w:rsid w:val="00A332AA"/>
    <w:rsid w:val="00A3429C"/>
    <w:rsid w:val="00A34C57"/>
    <w:rsid w:val="00A36527"/>
    <w:rsid w:val="00A3661E"/>
    <w:rsid w:val="00A36D19"/>
    <w:rsid w:val="00A36E93"/>
    <w:rsid w:val="00A3769E"/>
    <w:rsid w:val="00A40394"/>
    <w:rsid w:val="00A411B3"/>
    <w:rsid w:val="00A415C4"/>
    <w:rsid w:val="00A416E1"/>
    <w:rsid w:val="00A4224D"/>
    <w:rsid w:val="00A425A9"/>
    <w:rsid w:val="00A44286"/>
    <w:rsid w:val="00A473AB"/>
    <w:rsid w:val="00A474B4"/>
    <w:rsid w:val="00A47DF5"/>
    <w:rsid w:val="00A516FF"/>
    <w:rsid w:val="00A51BF9"/>
    <w:rsid w:val="00A5242F"/>
    <w:rsid w:val="00A53A2F"/>
    <w:rsid w:val="00A53F9C"/>
    <w:rsid w:val="00A54CD7"/>
    <w:rsid w:val="00A55B2E"/>
    <w:rsid w:val="00A56271"/>
    <w:rsid w:val="00A56BE6"/>
    <w:rsid w:val="00A56C41"/>
    <w:rsid w:val="00A57430"/>
    <w:rsid w:val="00A57AA3"/>
    <w:rsid w:val="00A57AE0"/>
    <w:rsid w:val="00A60C99"/>
    <w:rsid w:val="00A61391"/>
    <w:rsid w:val="00A61746"/>
    <w:rsid w:val="00A61DA5"/>
    <w:rsid w:val="00A61E51"/>
    <w:rsid w:val="00A61F6C"/>
    <w:rsid w:val="00A6236D"/>
    <w:rsid w:val="00A63C81"/>
    <w:rsid w:val="00A6452C"/>
    <w:rsid w:val="00A6453F"/>
    <w:rsid w:val="00A6480B"/>
    <w:rsid w:val="00A654A8"/>
    <w:rsid w:val="00A65DF8"/>
    <w:rsid w:val="00A6631B"/>
    <w:rsid w:val="00A66889"/>
    <w:rsid w:val="00A6699A"/>
    <w:rsid w:val="00A669D3"/>
    <w:rsid w:val="00A701D9"/>
    <w:rsid w:val="00A70654"/>
    <w:rsid w:val="00A71379"/>
    <w:rsid w:val="00A720DF"/>
    <w:rsid w:val="00A721AA"/>
    <w:rsid w:val="00A728A0"/>
    <w:rsid w:val="00A7327C"/>
    <w:rsid w:val="00A736F9"/>
    <w:rsid w:val="00A73752"/>
    <w:rsid w:val="00A73823"/>
    <w:rsid w:val="00A74B42"/>
    <w:rsid w:val="00A74BC6"/>
    <w:rsid w:val="00A75864"/>
    <w:rsid w:val="00A75C2E"/>
    <w:rsid w:val="00A774D0"/>
    <w:rsid w:val="00A775D9"/>
    <w:rsid w:val="00A77F4A"/>
    <w:rsid w:val="00A805E4"/>
    <w:rsid w:val="00A808C2"/>
    <w:rsid w:val="00A80C46"/>
    <w:rsid w:val="00A8324C"/>
    <w:rsid w:val="00A844A4"/>
    <w:rsid w:val="00A84DEA"/>
    <w:rsid w:val="00A84E5D"/>
    <w:rsid w:val="00A85A13"/>
    <w:rsid w:val="00A85B31"/>
    <w:rsid w:val="00A85CCF"/>
    <w:rsid w:val="00A90CB4"/>
    <w:rsid w:val="00A931C5"/>
    <w:rsid w:val="00A95407"/>
    <w:rsid w:val="00A95A39"/>
    <w:rsid w:val="00A95ACE"/>
    <w:rsid w:val="00A964E5"/>
    <w:rsid w:val="00A96A19"/>
    <w:rsid w:val="00A96A4E"/>
    <w:rsid w:val="00A96E0A"/>
    <w:rsid w:val="00AA074D"/>
    <w:rsid w:val="00AA0BDE"/>
    <w:rsid w:val="00AA1EF7"/>
    <w:rsid w:val="00AA240B"/>
    <w:rsid w:val="00AA2501"/>
    <w:rsid w:val="00AA2E7B"/>
    <w:rsid w:val="00AA386B"/>
    <w:rsid w:val="00AA3DF3"/>
    <w:rsid w:val="00AA5452"/>
    <w:rsid w:val="00AA54A6"/>
    <w:rsid w:val="00AA5EA3"/>
    <w:rsid w:val="00AA6530"/>
    <w:rsid w:val="00AA6F48"/>
    <w:rsid w:val="00AA7AAB"/>
    <w:rsid w:val="00AA7CD8"/>
    <w:rsid w:val="00AB042D"/>
    <w:rsid w:val="00AB1594"/>
    <w:rsid w:val="00AB1D2C"/>
    <w:rsid w:val="00AB342A"/>
    <w:rsid w:val="00AB3661"/>
    <w:rsid w:val="00AB3ACD"/>
    <w:rsid w:val="00AB3AE5"/>
    <w:rsid w:val="00AB3C6E"/>
    <w:rsid w:val="00AB40F4"/>
    <w:rsid w:val="00AB4BFC"/>
    <w:rsid w:val="00AB4C08"/>
    <w:rsid w:val="00AB5E32"/>
    <w:rsid w:val="00AB6930"/>
    <w:rsid w:val="00AB6B78"/>
    <w:rsid w:val="00AB6ECB"/>
    <w:rsid w:val="00AB753A"/>
    <w:rsid w:val="00AB7705"/>
    <w:rsid w:val="00AC0B1D"/>
    <w:rsid w:val="00AC2F21"/>
    <w:rsid w:val="00AC3906"/>
    <w:rsid w:val="00AC3D5D"/>
    <w:rsid w:val="00AC4238"/>
    <w:rsid w:val="00AC4A51"/>
    <w:rsid w:val="00AC6CBC"/>
    <w:rsid w:val="00AD0997"/>
    <w:rsid w:val="00AD0AAC"/>
    <w:rsid w:val="00AD12C1"/>
    <w:rsid w:val="00AD12F6"/>
    <w:rsid w:val="00AD1690"/>
    <w:rsid w:val="00AD17BE"/>
    <w:rsid w:val="00AD32BF"/>
    <w:rsid w:val="00AD390F"/>
    <w:rsid w:val="00AD3A45"/>
    <w:rsid w:val="00AD3C11"/>
    <w:rsid w:val="00AD4004"/>
    <w:rsid w:val="00AD5013"/>
    <w:rsid w:val="00AD522C"/>
    <w:rsid w:val="00AD5447"/>
    <w:rsid w:val="00AD6700"/>
    <w:rsid w:val="00AD6A7D"/>
    <w:rsid w:val="00AE044E"/>
    <w:rsid w:val="00AE14B1"/>
    <w:rsid w:val="00AE2680"/>
    <w:rsid w:val="00AE3225"/>
    <w:rsid w:val="00AE3DA7"/>
    <w:rsid w:val="00AE43D2"/>
    <w:rsid w:val="00AE4797"/>
    <w:rsid w:val="00AE49D4"/>
    <w:rsid w:val="00AE4FE2"/>
    <w:rsid w:val="00AE59AF"/>
    <w:rsid w:val="00AE6092"/>
    <w:rsid w:val="00AE6528"/>
    <w:rsid w:val="00AE792E"/>
    <w:rsid w:val="00AF063B"/>
    <w:rsid w:val="00AF0856"/>
    <w:rsid w:val="00AF2078"/>
    <w:rsid w:val="00AF28AA"/>
    <w:rsid w:val="00AF2FA7"/>
    <w:rsid w:val="00AF333F"/>
    <w:rsid w:val="00AF34D3"/>
    <w:rsid w:val="00AF3830"/>
    <w:rsid w:val="00AF5676"/>
    <w:rsid w:val="00AF573D"/>
    <w:rsid w:val="00AF58F0"/>
    <w:rsid w:val="00AF67B6"/>
    <w:rsid w:val="00AF74ED"/>
    <w:rsid w:val="00B005DF"/>
    <w:rsid w:val="00B01562"/>
    <w:rsid w:val="00B01E79"/>
    <w:rsid w:val="00B023AA"/>
    <w:rsid w:val="00B023CB"/>
    <w:rsid w:val="00B02F3E"/>
    <w:rsid w:val="00B030F8"/>
    <w:rsid w:val="00B03825"/>
    <w:rsid w:val="00B042C1"/>
    <w:rsid w:val="00B047C0"/>
    <w:rsid w:val="00B049EA"/>
    <w:rsid w:val="00B050B8"/>
    <w:rsid w:val="00B05209"/>
    <w:rsid w:val="00B06745"/>
    <w:rsid w:val="00B06811"/>
    <w:rsid w:val="00B07D20"/>
    <w:rsid w:val="00B07DA1"/>
    <w:rsid w:val="00B102C6"/>
    <w:rsid w:val="00B10430"/>
    <w:rsid w:val="00B11D4E"/>
    <w:rsid w:val="00B11F4C"/>
    <w:rsid w:val="00B12E8E"/>
    <w:rsid w:val="00B130CA"/>
    <w:rsid w:val="00B1450B"/>
    <w:rsid w:val="00B14CD7"/>
    <w:rsid w:val="00B15A46"/>
    <w:rsid w:val="00B15F56"/>
    <w:rsid w:val="00B15FCB"/>
    <w:rsid w:val="00B16087"/>
    <w:rsid w:val="00B162C4"/>
    <w:rsid w:val="00B16F0B"/>
    <w:rsid w:val="00B174C4"/>
    <w:rsid w:val="00B17545"/>
    <w:rsid w:val="00B20357"/>
    <w:rsid w:val="00B20D59"/>
    <w:rsid w:val="00B21C3F"/>
    <w:rsid w:val="00B22131"/>
    <w:rsid w:val="00B224A2"/>
    <w:rsid w:val="00B22659"/>
    <w:rsid w:val="00B22A90"/>
    <w:rsid w:val="00B23322"/>
    <w:rsid w:val="00B23479"/>
    <w:rsid w:val="00B23E1A"/>
    <w:rsid w:val="00B24755"/>
    <w:rsid w:val="00B25995"/>
    <w:rsid w:val="00B26499"/>
    <w:rsid w:val="00B2737F"/>
    <w:rsid w:val="00B27B4D"/>
    <w:rsid w:val="00B31081"/>
    <w:rsid w:val="00B319C9"/>
    <w:rsid w:val="00B32A42"/>
    <w:rsid w:val="00B33D50"/>
    <w:rsid w:val="00B34903"/>
    <w:rsid w:val="00B34CB8"/>
    <w:rsid w:val="00B35126"/>
    <w:rsid w:val="00B352A1"/>
    <w:rsid w:val="00B353C9"/>
    <w:rsid w:val="00B35570"/>
    <w:rsid w:val="00B358F9"/>
    <w:rsid w:val="00B3618A"/>
    <w:rsid w:val="00B364EF"/>
    <w:rsid w:val="00B37165"/>
    <w:rsid w:val="00B400E4"/>
    <w:rsid w:val="00B4048D"/>
    <w:rsid w:val="00B416FB"/>
    <w:rsid w:val="00B41F27"/>
    <w:rsid w:val="00B4207D"/>
    <w:rsid w:val="00B4298D"/>
    <w:rsid w:val="00B42D48"/>
    <w:rsid w:val="00B4356C"/>
    <w:rsid w:val="00B435A5"/>
    <w:rsid w:val="00B43FA6"/>
    <w:rsid w:val="00B43FEC"/>
    <w:rsid w:val="00B4602B"/>
    <w:rsid w:val="00B47B13"/>
    <w:rsid w:val="00B47D92"/>
    <w:rsid w:val="00B51574"/>
    <w:rsid w:val="00B51C8C"/>
    <w:rsid w:val="00B52877"/>
    <w:rsid w:val="00B52BE9"/>
    <w:rsid w:val="00B53233"/>
    <w:rsid w:val="00B54C1F"/>
    <w:rsid w:val="00B55C71"/>
    <w:rsid w:val="00B56DE2"/>
    <w:rsid w:val="00B5730B"/>
    <w:rsid w:val="00B60872"/>
    <w:rsid w:val="00B60935"/>
    <w:rsid w:val="00B60D0F"/>
    <w:rsid w:val="00B61AA4"/>
    <w:rsid w:val="00B62447"/>
    <w:rsid w:val="00B64A59"/>
    <w:rsid w:val="00B6520D"/>
    <w:rsid w:val="00B65317"/>
    <w:rsid w:val="00B6593A"/>
    <w:rsid w:val="00B66360"/>
    <w:rsid w:val="00B663D0"/>
    <w:rsid w:val="00B66A05"/>
    <w:rsid w:val="00B70A48"/>
    <w:rsid w:val="00B70AD5"/>
    <w:rsid w:val="00B73437"/>
    <w:rsid w:val="00B73FC8"/>
    <w:rsid w:val="00B742CE"/>
    <w:rsid w:val="00B743CD"/>
    <w:rsid w:val="00B74EBC"/>
    <w:rsid w:val="00B76292"/>
    <w:rsid w:val="00B773E8"/>
    <w:rsid w:val="00B77BFF"/>
    <w:rsid w:val="00B81696"/>
    <w:rsid w:val="00B81AB7"/>
    <w:rsid w:val="00B81D05"/>
    <w:rsid w:val="00B830DC"/>
    <w:rsid w:val="00B83108"/>
    <w:rsid w:val="00B83343"/>
    <w:rsid w:val="00B84129"/>
    <w:rsid w:val="00B8441A"/>
    <w:rsid w:val="00B844AA"/>
    <w:rsid w:val="00B844E1"/>
    <w:rsid w:val="00B84A35"/>
    <w:rsid w:val="00B84B37"/>
    <w:rsid w:val="00B86A7D"/>
    <w:rsid w:val="00B876EE"/>
    <w:rsid w:val="00B8777C"/>
    <w:rsid w:val="00B901A7"/>
    <w:rsid w:val="00B90417"/>
    <w:rsid w:val="00B905EA"/>
    <w:rsid w:val="00B90AFD"/>
    <w:rsid w:val="00B918B6"/>
    <w:rsid w:val="00B92D07"/>
    <w:rsid w:val="00B938F5"/>
    <w:rsid w:val="00B94012"/>
    <w:rsid w:val="00B942CD"/>
    <w:rsid w:val="00B958F6"/>
    <w:rsid w:val="00B96060"/>
    <w:rsid w:val="00B96285"/>
    <w:rsid w:val="00B9640B"/>
    <w:rsid w:val="00B9679F"/>
    <w:rsid w:val="00B97843"/>
    <w:rsid w:val="00B97AE0"/>
    <w:rsid w:val="00BA0B5A"/>
    <w:rsid w:val="00BA2379"/>
    <w:rsid w:val="00BA249B"/>
    <w:rsid w:val="00BA2952"/>
    <w:rsid w:val="00BA32D3"/>
    <w:rsid w:val="00BA33C7"/>
    <w:rsid w:val="00BA3691"/>
    <w:rsid w:val="00BA3F04"/>
    <w:rsid w:val="00BA4ACB"/>
    <w:rsid w:val="00BA4B9A"/>
    <w:rsid w:val="00BA5038"/>
    <w:rsid w:val="00BA58FA"/>
    <w:rsid w:val="00BA5CBB"/>
    <w:rsid w:val="00BA6A18"/>
    <w:rsid w:val="00BA6F64"/>
    <w:rsid w:val="00BB0138"/>
    <w:rsid w:val="00BB036F"/>
    <w:rsid w:val="00BB1A69"/>
    <w:rsid w:val="00BB241A"/>
    <w:rsid w:val="00BB548D"/>
    <w:rsid w:val="00BB648B"/>
    <w:rsid w:val="00BB68C5"/>
    <w:rsid w:val="00BB782A"/>
    <w:rsid w:val="00BB7D3F"/>
    <w:rsid w:val="00BC0FF7"/>
    <w:rsid w:val="00BC17D1"/>
    <w:rsid w:val="00BC32BF"/>
    <w:rsid w:val="00BC37F3"/>
    <w:rsid w:val="00BC3A51"/>
    <w:rsid w:val="00BC4A10"/>
    <w:rsid w:val="00BC4B85"/>
    <w:rsid w:val="00BC6416"/>
    <w:rsid w:val="00BC64F9"/>
    <w:rsid w:val="00BC6B8B"/>
    <w:rsid w:val="00BC6B99"/>
    <w:rsid w:val="00BC6D33"/>
    <w:rsid w:val="00BC6D37"/>
    <w:rsid w:val="00BD0005"/>
    <w:rsid w:val="00BD07EF"/>
    <w:rsid w:val="00BD0A63"/>
    <w:rsid w:val="00BD0DC3"/>
    <w:rsid w:val="00BD121E"/>
    <w:rsid w:val="00BD1752"/>
    <w:rsid w:val="00BD175F"/>
    <w:rsid w:val="00BD1894"/>
    <w:rsid w:val="00BD34D1"/>
    <w:rsid w:val="00BD373D"/>
    <w:rsid w:val="00BD5B98"/>
    <w:rsid w:val="00BD6C59"/>
    <w:rsid w:val="00BD777E"/>
    <w:rsid w:val="00BD7C9E"/>
    <w:rsid w:val="00BE0157"/>
    <w:rsid w:val="00BE156A"/>
    <w:rsid w:val="00BE174B"/>
    <w:rsid w:val="00BE2803"/>
    <w:rsid w:val="00BE2CD4"/>
    <w:rsid w:val="00BE3AED"/>
    <w:rsid w:val="00BE410D"/>
    <w:rsid w:val="00BE46B6"/>
    <w:rsid w:val="00BE46C0"/>
    <w:rsid w:val="00BE480A"/>
    <w:rsid w:val="00BE4A3A"/>
    <w:rsid w:val="00BE4BD9"/>
    <w:rsid w:val="00BE5221"/>
    <w:rsid w:val="00BE54BD"/>
    <w:rsid w:val="00BE5CD1"/>
    <w:rsid w:val="00BE660C"/>
    <w:rsid w:val="00BE6ACF"/>
    <w:rsid w:val="00BE731A"/>
    <w:rsid w:val="00BE7BDA"/>
    <w:rsid w:val="00BF0BFB"/>
    <w:rsid w:val="00BF13BD"/>
    <w:rsid w:val="00BF1B77"/>
    <w:rsid w:val="00BF1BE8"/>
    <w:rsid w:val="00BF1EB5"/>
    <w:rsid w:val="00BF29F3"/>
    <w:rsid w:val="00BF2B5E"/>
    <w:rsid w:val="00BF3D23"/>
    <w:rsid w:val="00BF48BD"/>
    <w:rsid w:val="00BF498B"/>
    <w:rsid w:val="00BF5191"/>
    <w:rsid w:val="00BF5B7A"/>
    <w:rsid w:val="00BF70C2"/>
    <w:rsid w:val="00BF72AE"/>
    <w:rsid w:val="00C0008E"/>
    <w:rsid w:val="00C00A3B"/>
    <w:rsid w:val="00C03A54"/>
    <w:rsid w:val="00C0665E"/>
    <w:rsid w:val="00C06799"/>
    <w:rsid w:val="00C06BD3"/>
    <w:rsid w:val="00C07044"/>
    <w:rsid w:val="00C072B8"/>
    <w:rsid w:val="00C1037E"/>
    <w:rsid w:val="00C126BB"/>
    <w:rsid w:val="00C12F20"/>
    <w:rsid w:val="00C14395"/>
    <w:rsid w:val="00C14B64"/>
    <w:rsid w:val="00C1567F"/>
    <w:rsid w:val="00C156AD"/>
    <w:rsid w:val="00C1677D"/>
    <w:rsid w:val="00C16C84"/>
    <w:rsid w:val="00C16E0E"/>
    <w:rsid w:val="00C20036"/>
    <w:rsid w:val="00C20670"/>
    <w:rsid w:val="00C2125E"/>
    <w:rsid w:val="00C22619"/>
    <w:rsid w:val="00C22BBB"/>
    <w:rsid w:val="00C22BEE"/>
    <w:rsid w:val="00C236DD"/>
    <w:rsid w:val="00C23BBF"/>
    <w:rsid w:val="00C243C8"/>
    <w:rsid w:val="00C24D7B"/>
    <w:rsid w:val="00C2510C"/>
    <w:rsid w:val="00C25B54"/>
    <w:rsid w:val="00C26717"/>
    <w:rsid w:val="00C26805"/>
    <w:rsid w:val="00C269F8"/>
    <w:rsid w:val="00C2730C"/>
    <w:rsid w:val="00C27A45"/>
    <w:rsid w:val="00C30151"/>
    <w:rsid w:val="00C301D5"/>
    <w:rsid w:val="00C30E94"/>
    <w:rsid w:val="00C30F94"/>
    <w:rsid w:val="00C31024"/>
    <w:rsid w:val="00C31B04"/>
    <w:rsid w:val="00C321A3"/>
    <w:rsid w:val="00C32689"/>
    <w:rsid w:val="00C32700"/>
    <w:rsid w:val="00C32B12"/>
    <w:rsid w:val="00C32FFB"/>
    <w:rsid w:val="00C33054"/>
    <w:rsid w:val="00C332D9"/>
    <w:rsid w:val="00C3391B"/>
    <w:rsid w:val="00C34329"/>
    <w:rsid w:val="00C346AF"/>
    <w:rsid w:val="00C34E7D"/>
    <w:rsid w:val="00C3537D"/>
    <w:rsid w:val="00C353CF"/>
    <w:rsid w:val="00C3616E"/>
    <w:rsid w:val="00C361B4"/>
    <w:rsid w:val="00C367BE"/>
    <w:rsid w:val="00C36AC0"/>
    <w:rsid w:val="00C378B3"/>
    <w:rsid w:val="00C37D73"/>
    <w:rsid w:val="00C414B4"/>
    <w:rsid w:val="00C431BE"/>
    <w:rsid w:val="00C4401A"/>
    <w:rsid w:val="00C45814"/>
    <w:rsid w:val="00C461CD"/>
    <w:rsid w:val="00C46CCC"/>
    <w:rsid w:val="00C471E4"/>
    <w:rsid w:val="00C476BF"/>
    <w:rsid w:val="00C50298"/>
    <w:rsid w:val="00C503B5"/>
    <w:rsid w:val="00C50DB3"/>
    <w:rsid w:val="00C51472"/>
    <w:rsid w:val="00C52416"/>
    <w:rsid w:val="00C52699"/>
    <w:rsid w:val="00C536A8"/>
    <w:rsid w:val="00C539DB"/>
    <w:rsid w:val="00C5465F"/>
    <w:rsid w:val="00C5624E"/>
    <w:rsid w:val="00C562D7"/>
    <w:rsid w:val="00C56A08"/>
    <w:rsid w:val="00C57524"/>
    <w:rsid w:val="00C5776E"/>
    <w:rsid w:val="00C57C24"/>
    <w:rsid w:val="00C603AF"/>
    <w:rsid w:val="00C60752"/>
    <w:rsid w:val="00C614B0"/>
    <w:rsid w:val="00C620BF"/>
    <w:rsid w:val="00C623B5"/>
    <w:rsid w:val="00C626BC"/>
    <w:rsid w:val="00C62BC2"/>
    <w:rsid w:val="00C634F6"/>
    <w:rsid w:val="00C63CA8"/>
    <w:rsid w:val="00C6424A"/>
    <w:rsid w:val="00C64C74"/>
    <w:rsid w:val="00C650E3"/>
    <w:rsid w:val="00C65A12"/>
    <w:rsid w:val="00C67F37"/>
    <w:rsid w:val="00C70ED5"/>
    <w:rsid w:val="00C718F7"/>
    <w:rsid w:val="00C71ED7"/>
    <w:rsid w:val="00C722E9"/>
    <w:rsid w:val="00C739B2"/>
    <w:rsid w:val="00C73F02"/>
    <w:rsid w:val="00C747CF"/>
    <w:rsid w:val="00C74BC1"/>
    <w:rsid w:val="00C74DE1"/>
    <w:rsid w:val="00C759E2"/>
    <w:rsid w:val="00C75F20"/>
    <w:rsid w:val="00C7671A"/>
    <w:rsid w:val="00C76E83"/>
    <w:rsid w:val="00C76EA1"/>
    <w:rsid w:val="00C77136"/>
    <w:rsid w:val="00C77154"/>
    <w:rsid w:val="00C80DE0"/>
    <w:rsid w:val="00C81E84"/>
    <w:rsid w:val="00C820AA"/>
    <w:rsid w:val="00C82D6E"/>
    <w:rsid w:val="00C859FF"/>
    <w:rsid w:val="00C86118"/>
    <w:rsid w:val="00C90C48"/>
    <w:rsid w:val="00C91816"/>
    <w:rsid w:val="00C9206F"/>
    <w:rsid w:val="00C94369"/>
    <w:rsid w:val="00C95643"/>
    <w:rsid w:val="00C95BBF"/>
    <w:rsid w:val="00C95F39"/>
    <w:rsid w:val="00C95F3A"/>
    <w:rsid w:val="00C96575"/>
    <w:rsid w:val="00C97958"/>
    <w:rsid w:val="00C97CFF"/>
    <w:rsid w:val="00CA0D31"/>
    <w:rsid w:val="00CA1269"/>
    <w:rsid w:val="00CA161A"/>
    <w:rsid w:val="00CA1A22"/>
    <w:rsid w:val="00CA1C1A"/>
    <w:rsid w:val="00CA1FE5"/>
    <w:rsid w:val="00CA2041"/>
    <w:rsid w:val="00CA2605"/>
    <w:rsid w:val="00CA342A"/>
    <w:rsid w:val="00CA3AE8"/>
    <w:rsid w:val="00CA4A9D"/>
    <w:rsid w:val="00CA4C88"/>
    <w:rsid w:val="00CA55BF"/>
    <w:rsid w:val="00CA5FAD"/>
    <w:rsid w:val="00CA6067"/>
    <w:rsid w:val="00CA6A78"/>
    <w:rsid w:val="00CA7753"/>
    <w:rsid w:val="00CB0178"/>
    <w:rsid w:val="00CB0691"/>
    <w:rsid w:val="00CB073B"/>
    <w:rsid w:val="00CB0877"/>
    <w:rsid w:val="00CB1124"/>
    <w:rsid w:val="00CB26FE"/>
    <w:rsid w:val="00CB299E"/>
    <w:rsid w:val="00CB2EF6"/>
    <w:rsid w:val="00CB49F3"/>
    <w:rsid w:val="00CB58D3"/>
    <w:rsid w:val="00CB6C3D"/>
    <w:rsid w:val="00CB6C6F"/>
    <w:rsid w:val="00CB6CC4"/>
    <w:rsid w:val="00CB7281"/>
    <w:rsid w:val="00CB79FF"/>
    <w:rsid w:val="00CB7DB7"/>
    <w:rsid w:val="00CB7DDA"/>
    <w:rsid w:val="00CC0405"/>
    <w:rsid w:val="00CC10C9"/>
    <w:rsid w:val="00CC131B"/>
    <w:rsid w:val="00CC14EF"/>
    <w:rsid w:val="00CC24F8"/>
    <w:rsid w:val="00CC2692"/>
    <w:rsid w:val="00CC3024"/>
    <w:rsid w:val="00CC41FB"/>
    <w:rsid w:val="00CC57D9"/>
    <w:rsid w:val="00CC59C2"/>
    <w:rsid w:val="00CC5D68"/>
    <w:rsid w:val="00CC5E43"/>
    <w:rsid w:val="00CC6075"/>
    <w:rsid w:val="00CC6B44"/>
    <w:rsid w:val="00CC753D"/>
    <w:rsid w:val="00CD0E11"/>
    <w:rsid w:val="00CD1936"/>
    <w:rsid w:val="00CD1FF4"/>
    <w:rsid w:val="00CD49AB"/>
    <w:rsid w:val="00CD4BF5"/>
    <w:rsid w:val="00CD50FF"/>
    <w:rsid w:val="00CD5503"/>
    <w:rsid w:val="00CD697A"/>
    <w:rsid w:val="00CD6D58"/>
    <w:rsid w:val="00CD7522"/>
    <w:rsid w:val="00CE065F"/>
    <w:rsid w:val="00CE088B"/>
    <w:rsid w:val="00CE09D1"/>
    <w:rsid w:val="00CE15B6"/>
    <w:rsid w:val="00CE185A"/>
    <w:rsid w:val="00CE1B2F"/>
    <w:rsid w:val="00CE2500"/>
    <w:rsid w:val="00CE274C"/>
    <w:rsid w:val="00CE332E"/>
    <w:rsid w:val="00CE3C06"/>
    <w:rsid w:val="00CE485A"/>
    <w:rsid w:val="00CE49D9"/>
    <w:rsid w:val="00CE4D49"/>
    <w:rsid w:val="00CE5A53"/>
    <w:rsid w:val="00CE603C"/>
    <w:rsid w:val="00CE6703"/>
    <w:rsid w:val="00CE6C5D"/>
    <w:rsid w:val="00CE7E90"/>
    <w:rsid w:val="00CF0F26"/>
    <w:rsid w:val="00CF118F"/>
    <w:rsid w:val="00CF13DE"/>
    <w:rsid w:val="00CF23A3"/>
    <w:rsid w:val="00CF2842"/>
    <w:rsid w:val="00CF35E8"/>
    <w:rsid w:val="00CF393B"/>
    <w:rsid w:val="00CF3A63"/>
    <w:rsid w:val="00CF4CAF"/>
    <w:rsid w:val="00CF6187"/>
    <w:rsid w:val="00CF6CBC"/>
    <w:rsid w:val="00CF6FD6"/>
    <w:rsid w:val="00D00509"/>
    <w:rsid w:val="00D00E69"/>
    <w:rsid w:val="00D01C40"/>
    <w:rsid w:val="00D01E27"/>
    <w:rsid w:val="00D035CD"/>
    <w:rsid w:val="00D04200"/>
    <w:rsid w:val="00D04552"/>
    <w:rsid w:val="00D067EA"/>
    <w:rsid w:val="00D071DA"/>
    <w:rsid w:val="00D075C6"/>
    <w:rsid w:val="00D13F1D"/>
    <w:rsid w:val="00D14898"/>
    <w:rsid w:val="00D153AC"/>
    <w:rsid w:val="00D15706"/>
    <w:rsid w:val="00D17191"/>
    <w:rsid w:val="00D17916"/>
    <w:rsid w:val="00D17990"/>
    <w:rsid w:val="00D2113C"/>
    <w:rsid w:val="00D214B1"/>
    <w:rsid w:val="00D21D77"/>
    <w:rsid w:val="00D225E0"/>
    <w:rsid w:val="00D2408C"/>
    <w:rsid w:val="00D24242"/>
    <w:rsid w:val="00D242A5"/>
    <w:rsid w:val="00D24640"/>
    <w:rsid w:val="00D24A09"/>
    <w:rsid w:val="00D24E90"/>
    <w:rsid w:val="00D2611D"/>
    <w:rsid w:val="00D26D80"/>
    <w:rsid w:val="00D27C19"/>
    <w:rsid w:val="00D27E3A"/>
    <w:rsid w:val="00D27F79"/>
    <w:rsid w:val="00D27FCD"/>
    <w:rsid w:val="00D31456"/>
    <w:rsid w:val="00D314F9"/>
    <w:rsid w:val="00D31804"/>
    <w:rsid w:val="00D3242A"/>
    <w:rsid w:val="00D3256A"/>
    <w:rsid w:val="00D325FC"/>
    <w:rsid w:val="00D330F5"/>
    <w:rsid w:val="00D340B9"/>
    <w:rsid w:val="00D344F7"/>
    <w:rsid w:val="00D356E1"/>
    <w:rsid w:val="00D356FE"/>
    <w:rsid w:val="00D3581E"/>
    <w:rsid w:val="00D35921"/>
    <w:rsid w:val="00D36F14"/>
    <w:rsid w:val="00D37793"/>
    <w:rsid w:val="00D419F5"/>
    <w:rsid w:val="00D41D6E"/>
    <w:rsid w:val="00D41E6B"/>
    <w:rsid w:val="00D42618"/>
    <w:rsid w:val="00D42944"/>
    <w:rsid w:val="00D43B6B"/>
    <w:rsid w:val="00D43D2D"/>
    <w:rsid w:val="00D43E22"/>
    <w:rsid w:val="00D44529"/>
    <w:rsid w:val="00D44776"/>
    <w:rsid w:val="00D45DBB"/>
    <w:rsid w:val="00D4672B"/>
    <w:rsid w:val="00D46799"/>
    <w:rsid w:val="00D46930"/>
    <w:rsid w:val="00D46EE8"/>
    <w:rsid w:val="00D504DB"/>
    <w:rsid w:val="00D50C67"/>
    <w:rsid w:val="00D51210"/>
    <w:rsid w:val="00D51517"/>
    <w:rsid w:val="00D518B7"/>
    <w:rsid w:val="00D51D7B"/>
    <w:rsid w:val="00D51FFB"/>
    <w:rsid w:val="00D52D30"/>
    <w:rsid w:val="00D52E7E"/>
    <w:rsid w:val="00D5344B"/>
    <w:rsid w:val="00D5428D"/>
    <w:rsid w:val="00D550B0"/>
    <w:rsid w:val="00D550D7"/>
    <w:rsid w:val="00D56EF5"/>
    <w:rsid w:val="00D56EFC"/>
    <w:rsid w:val="00D60010"/>
    <w:rsid w:val="00D61C4B"/>
    <w:rsid w:val="00D6216D"/>
    <w:rsid w:val="00D627C8"/>
    <w:rsid w:val="00D63477"/>
    <w:rsid w:val="00D6390B"/>
    <w:rsid w:val="00D639B1"/>
    <w:rsid w:val="00D664DC"/>
    <w:rsid w:val="00D66955"/>
    <w:rsid w:val="00D710FF"/>
    <w:rsid w:val="00D738DF"/>
    <w:rsid w:val="00D74394"/>
    <w:rsid w:val="00D746A5"/>
    <w:rsid w:val="00D75130"/>
    <w:rsid w:val="00D76CE1"/>
    <w:rsid w:val="00D76EE9"/>
    <w:rsid w:val="00D77430"/>
    <w:rsid w:val="00D77F1A"/>
    <w:rsid w:val="00D804A5"/>
    <w:rsid w:val="00D80662"/>
    <w:rsid w:val="00D816DB"/>
    <w:rsid w:val="00D8249E"/>
    <w:rsid w:val="00D831E5"/>
    <w:rsid w:val="00D87165"/>
    <w:rsid w:val="00D900C4"/>
    <w:rsid w:val="00D90C54"/>
    <w:rsid w:val="00D91374"/>
    <w:rsid w:val="00D9230C"/>
    <w:rsid w:val="00D9304C"/>
    <w:rsid w:val="00D93BA9"/>
    <w:rsid w:val="00D94B42"/>
    <w:rsid w:val="00D94F45"/>
    <w:rsid w:val="00D95153"/>
    <w:rsid w:val="00D95384"/>
    <w:rsid w:val="00D95B3B"/>
    <w:rsid w:val="00D95CF5"/>
    <w:rsid w:val="00D95CFE"/>
    <w:rsid w:val="00D96051"/>
    <w:rsid w:val="00D96389"/>
    <w:rsid w:val="00D96B79"/>
    <w:rsid w:val="00D976EF"/>
    <w:rsid w:val="00D97CDF"/>
    <w:rsid w:val="00DA0677"/>
    <w:rsid w:val="00DA0C3F"/>
    <w:rsid w:val="00DA1FF5"/>
    <w:rsid w:val="00DA2599"/>
    <w:rsid w:val="00DA3059"/>
    <w:rsid w:val="00DA438C"/>
    <w:rsid w:val="00DA5268"/>
    <w:rsid w:val="00DA531B"/>
    <w:rsid w:val="00DA57B7"/>
    <w:rsid w:val="00DA5A1D"/>
    <w:rsid w:val="00DA5C3E"/>
    <w:rsid w:val="00DA6DD8"/>
    <w:rsid w:val="00DA77FB"/>
    <w:rsid w:val="00DB0749"/>
    <w:rsid w:val="00DB0A0F"/>
    <w:rsid w:val="00DB0DE5"/>
    <w:rsid w:val="00DB1725"/>
    <w:rsid w:val="00DB1DFA"/>
    <w:rsid w:val="00DB250A"/>
    <w:rsid w:val="00DB2DB6"/>
    <w:rsid w:val="00DB32C9"/>
    <w:rsid w:val="00DB5230"/>
    <w:rsid w:val="00DB53AC"/>
    <w:rsid w:val="00DB58B3"/>
    <w:rsid w:val="00DB5EBB"/>
    <w:rsid w:val="00DB638A"/>
    <w:rsid w:val="00DB6940"/>
    <w:rsid w:val="00DB7066"/>
    <w:rsid w:val="00DB7A33"/>
    <w:rsid w:val="00DB7D5E"/>
    <w:rsid w:val="00DB7E26"/>
    <w:rsid w:val="00DC0860"/>
    <w:rsid w:val="00DC09F5"/>
    <w:rsid w:val="00DC0B1F"/>
    <w:rsid w:val="00DC0FD6"/>
    <w:rsid w:val="00DC1D09"/>
    <w:rsid w:val="00DC20DF"/>
    <w:rsid w:val="00DC24C6"/>
    <w:rsid w:val="00DC35B5"/>
    <w:rsid w:val="00DC44EA"/>
    <w:rsid w:val="00DC50AF"/>
    <w:rsid w:val="00DC54E0"/>
    <w:rsid w:val="00DC61B8"/>
    <w:rsid w:val="00DC631D"/>
    <w:rsid w:val="00DC6D47"/>
    <w:rsid w:val="00DD0A42"/>
    <w:rsid w:val="00DD1323"/>
    <w:rsid w:val="00DD173C"/>
    <w:rsid w:val="00DD1BD9"/>
    <w:rsid w:val="00DD275E"/>
    <w:rsid w:val="00DD2FE8"/>
    <w:rsid w:val="00DD3D8B"/>
    <w:rsid w:val="00DD3E92"/>
    <w:rsid w:val="00DD40EE"/>
    <w:rsid w:val="00DD5A77"/>
    <w:rsid w:val="00DD6CB2"/>
    <w:rsid w:val="00DD73B4"/>
    <w:rsid w:val="00DD7775"/>
    <w:rsid w:val="00DE130F"/>
    <w:rsid w:val="00DE2257"/>
    <w:rsid w:val="00DE327E"/>
    <w:rsid w:val="00DE3395"/>
    <w:rsid w:val="00DE378B"/>
    <w:rsid w:val="00DE4DF9"/>
    <w:rsid w:val="00DE4F3C"/>
    <w:rsid w:val="00DE557E"/>
    <w:rsid w:val="00DE6267"/>
    <w:rsid w:val="00DE6CA8"/>
    <w:rsid w:val="00DE7220"/>
    <w:rsid w:val="00DE7325"/>
    <w:rsid w:val="00DE7ED5"/>
    <w:rsid w:val="00DF0418"/>
    <w:rsid w:val="00DF0DEF"/>
    <w:rsid w:val="00DF0FC4"/>
    <w:rsid w:val="00DF1236"/>
    <w:rsid w:val="00DF2485"/>
    <w:rsid w:val="00DF256E"/>
    <w:rsid w:val="00DF2DB3"/>
    <w:rsid w:val="00DF2EE8"/>
    <w:rsid w:val="00DF328F"/>
    <w:rsid w:val="00DF35E2"/>
    <w:rsid w:val="00DF3BC6"/>
    <w:rsid w:val="00DF4D46"/>
    <w:rsid w:val="00DF537F"/>
    <w:rsid w:val="00DF5896"/>
    <w:rsid w:val="00DF5A03"/>
    <w:rsid w:val="00DF622C"/>
    <w:rsid w:val="00DF6A53"/>
    <w:rsid w:val="00DF7170"/>
    <w:rsid w:val="00E002AD"/>
    <w:rsid w:val="00E005E3"/>
    <w:rsid w:val="00E03CA8"/>
    <w:rsid w:val="00E04B84"/>
    <w:rsid w:val="00E05335"/>
    <w:rsid w:val="00E05949"/>
    <w:rsid w:val="00E05BDF"/>
    <w:rsid w:val="00E06A37"/>
    <w:rsid w:val="00E06AE7"/>
    <w:rsid w:val="00E06CAE"/>
    <w:rsid w:val="00E070B5"/>
    <w:rsid w:val="00E077ED"/>
    <w:rsid w:val="00E10BB8"/>
    <w:rsid w:val="00E10EC4"/>
    <w:rsid w:val="00E11762"/>
    <w:rsid w:val="00E12B71"/>
    <w:rsid w:val="00E12F82"/>
    <w:rsid w:val="00E13CB7"/>
    <w:rsid w:val="00E13F7A"/>
    <w:rsid w:val="00E14C0D"/>
    <w:rsid w:val="00E15A18"/>
    <w:rsid w:val="00E169E8"/>
    <w:rsid w:val="00E17D4E"/>
    <w:rsid w:val="00E20020"/>
    <w:rsid w:val="00E210F2"/>
    <w:rsid w:val="00E22334"/>
    <w:rsid w:val="00E2361E"/>
    <w:rsid w:val="00E23872"/>
    <w:rsid w:val="00E244EE"/>
    <w:rsid w:val="00E2489E"/>
    <w:rsid w:val="00E251BC"/>
    <w:rsid w:val="00E255E8"/>
    <w:rsid w:val="00E26414"/>
    <w:rsid w:val="00E266E3"/>
    <w:rsid w:val="00E27F6B"/>
    <w:rsid w:val="00E309B7"/>
    <w:rsid w:val="00E30B3B"/>
    <w:rsid w:val="00E31814"/>
    <w:rsid w:val="00E31A38"/>
    <w:rsid w:val="00E31CD3"/>
    <w:rsid w:val="00E31D07"/>
    <w:rsid w:val="00E329F9"/>
    <w:rsid w:val="00E32AFD"/>
    <w:rsid w:val="00E33309"/>
    <w:rsid w:val="00E33607"/>
    <w:rsid w:val="00E35513"/>
    <w:rsid w:val="00E356E4"/>
    <w:rsid w:val="00E361D7"/>
    <w:rsid w:val="00E36CAC"/>
    <w:rsid w:val="00E405F2"/>
    <w:rsid w:val="00E40EC9"/>
    <w:rsid w:val="00E40F8E"/>
    <w:rsid w:val="00E40F99"/>
    <w:rsid w:val="00E45DBA"/>
    <w:rsid w:val="00E463E0"/>
    <w:rsid w:val="00E5031F"/>
    <w:rsid w:val="00E51493"/>
    <w:rsid w:val="00E52D10"/>
    <w:rsid w:val="00E533A1"/>
    <w:rsid w:val="00E53A41"/>
    <w:rsid w:val="00E53A5B"/>
    <w:rsid w:val="00E5434F"/>
    <w:rsid w:val="00E54809"/>
    <w:rsid w:val="00E54983"/>
    <w:rsid w:val="00E55B35"/>
    <w:rsid w:val="00E55FA1"/>
    <w:rsid w:val="00E5604B"/>
    <w:rsid w:val="00E560E6"/>
    <w:rsid w:val="00E579A6"/>
    <w:rsid w:val="00E60B3C"/>
    <w:rsid w:val="00E60ED2"/>
    <w:rsid w:val="00E61265"/>
    <w:rsid w:val="00E61B08"/>
    <w:rsid w:val="00E61DAA"/>
    <w:rsid w:val="00E62189"/>
    <w:rsid w:val="00E62AF2"/>
    <w:rsid w:val="00E6304F"/>
    <w:rsid w:val="00E6322A"/>
    <w:rsid w:val="00E6345E"/>
    <w:rsid w:val="00E6462D"/>
    <w:rsid w:val="00E65157"/>
    <w:rsid w:val="00E66D9F"/>
    <w:rsid w:val="00E6785B"/>
    <w:rsid w:val="00E67AD2"/>
    <w:rsid w:val="00E70FE3"/>
    <w:rsid w:val="00E7101C"/>
    <w:rsid w:val="00E71BB1"/>
    <w:rsid w:val="00E72256"/>
    <w:rsid w:val="00E722FE"/>
    <w:rsid w:val="00E72451"/>
    <w:rsid w:val="00E73265"/>
    <w:rsid w:val="00E74127"/>
    <w:rsid w:val="00E746CA"/>
    <w:rsid w:val="00E75028"/>
    <w:rsid w:val="00E75733"/>
    <w:rsid w:val="00E757EE"/>
    <w:rsid w:val="00E76230"/>
    <w:rsid w:val="00E7694D"/>
    <w:rsid w:val="00E7740A"/>
    <w:rsid w:val="00E77702"/>
    <w:rsid w:val="00E77D7B"/>
    <w:rsid w:val="00E77DA8"/>
    <w:rsid w:val="00E80753"/>
    <w:rsid w:val="00E808A6"/>
    <w:rsid w:val="00E80C4E"/>
    <w:rsid w:val="00E80ED1"/>
    <w:rsid w:val="00E816CE"/>
    <w:rsid w:val="00E824EB"/>
    <w:rsid w:val="00E82E9E"/>
    <w:rsid w:val="00E8339A"/>
    <w:rsid w:val="00E83A33"/>
    <w:rsid w:val="00E845F8"/>
    <w:rsid w:val="00E84C55"/>
    <w:rsid w:val="00E85E51"/>
    <w:rsid w:val="00E8668E"/>
    <w:rsid w:val="00E87728"/>
    <w:rsid w:val="00E87C41"/>
    <w:rsid w:val="00E87D53"/>
    <w:rsid w:val="00E9026F"/>
    <w:rsid w:val="00E913A1"/>
    <w:rsid w:val="00E91747"/>
    <w:rsid w:val="00E920D5"/>
    <w:rsid w:val="00E932E5"/>
    <w:rsid w:val="00E933CC"/>
    <w:rsid w:val="00E9506F"/>
    <w:rsid w:val="00E950B6"/>
    <w:rsid w:val="00E95CB1"/>
    <w:rsid w:val="00E97519"/>
    <w:rsid w:val="00E97851"/>
    <w:rsid w:val="00E97950"/>
    <w:rsid w:val="00EA017D"/>
    <w:rsid w:val="00EA0EBE"/>
    <w:rsid w:val="00EA236C"/>
    <w:rsid w:val="00EA2841"/>
    <w:rsid w:val="00EA31DB"/>
    <w:rsid w:val="00EA4FB1"/>
    <w:rsid w:val="00EA6379"/>
    <w:rsid w:val="00EA653E"/>
    <w:rsid w:val="00EA7146"/>
    <w:rsid w:val="00EA7C4F"/>
    <w:rsid w:val="00EA7D3F"/>
    <w:rsid w:val="00EB0FF8"/>
    <w:rsid w:val="00EB11F6"/>
    <w:rsid w:val="00EB123D"/>
    <w:rsid w:val="00EB1668"/>
    <w:rsid w:val="00EB2743"/>
    <w:rsid w:val="00EB47B2"/>
    <w:rsid w:val="00EB4D82"/>
    <w:rsid w:val="00EB519E"/>
    <w:rsid w:val="00EB56F0"/>
    <w:rsid w:val="00EB591A"/>
    <w:rsid w:val="00EB6393"/>
    <w:rsid w:val="00EB6C63"/>
    <w:rsid w:val="00EC17C2"/>
    <w:rsid w:val="00EC389E"/>
    <w:rsid w:val="00EC5094"/>
    <w:rsid w:val="00EC5431"/>
    <w:rsid w:val="00EC5C33"/>
    <w:rsid w:val="00EC5CB7"/>
    <w:rsid w:val="00EC6603"/>
    <w:rsid w:val="00EC6DB3"/>
    <w:rsid w:val="00EC7265"/>
    <w:rsid w:val="00EC7BDF"/>
    <w:rsid w:val="00ED0061"/>
    <w:rsid w:val="00ED02D2"/>
    <w:rsid w:val="00ED0B3A"/>
    <w:rsid w:val="00ED2A79"/>
    <w:rsid w:val="00ED2DD1"/>
    <w:rsid w:val="00ED3A97"/>
    <w:rsid w:val="00ED421A"/>
    <w:rsid w:val="00ED423F"/>
    <w:rsid w:val="00ED4C98"/>
    <w:rsid w:val="00ED57AC"/>
    <w:rsid w:val="00ED7417"/>
    <w:rsid w:val="00EE067A"/>
    <w:rsid w:val="00EE0A3C"/>
    <w:rsid w:val="00EE0A97"/>
    <w:rsid w:val="00EE2E67"/>
    <w:rsid w:val="00EE37FB"/>
    <w:rsid w:val="00EE45CD"/>
    <w:rsid w:val="00EE46B3"/>
    <w:rsid w:val="00EE537F"/>
    <w:rsid w:val="00EE5467"/>
    <w:rsid w:val="00EE760D"/>
    <w:rsid w:val="00EE7ECA"/>
    <w:rsid w:val="00EF04EA"/>
    <w:rsid w:val="00EF0985"/>
    <w:rsid w:val="00EF131B"/>
    <w:rsid w:val="00EF1AEC"/>
    <w:rsid w:val="00EF3C4E"/>
    <w:rsid w:val="00EF3D77"/>
    <w:rsid w:val="00EF3DAE"/>
    <w:rsid w:val="00EF4215"/>
    <w:rsid w:val="00EF4346"/>
    <w:rsid w:val="00EF45AC"/>
    <w:rsid w:val="00EF4978"/>
    <w:rsid w:val="00EF59ED"/>
    <w:rsid w:val="00EF5F5E"/>
    <w:rsid w:val="00EF612F"/>
    <w:rsid w:val="00EF619A"/>
    <w:rsid w:val="00EF6B34"/>
    <w:rsid w:val="00EF6BD9"/>
    <w:rsid w:val="00EF6D61"/>
    <w:rsid w:val="00EF7168"/>
    <w:rsid w:val="00F002E2"/>
    <w:rsid w:val="00F0034B"/>
    <w:rsid w:val="00F00504"/>
    <w:rsid w:val="00F008C9"/>
    <w:rsid w:val="00F00DE6"/>
    <w:rsid w:val="00F01151"/>
    <w:rsid w:val="00F014CE"/>
    <w:rsid w:val="00F01578"/>
    <w:rsid w:val="00F02C00"/>
    <w:rsid w:val="00F02F83"/>
    <w:rsid w:val="00F0331A"/>
    <w:rsid w:val="00F03D18"/>
    <w:rsid w:val="00F04273"/>
    <w:rsid w:val="00F04B47"/>
    <w:rsid w:val="00F053DB"/>
    <w:rsid w:val="00F055EC"/>
    <w:rsid w:val="00F05C4F"/>
    <w:rsid w:val="00F103C4"/>
    <w:rsid w:val="00F11314"/>
    <w:rsid w:val="00F11821"/>
    <w:rsid w:val="00F11FF4"/>
    <w:rsid w:val="00F12187"/>
    <w:rsid w:val="00F123B2"/>
    <w:rsid w:val="00F12437"/>
    <w:rsid w:val="00F125A4"/>
    <w:rsid w:val="00F126F3"/>
    <w:rsid w:val="00F12783"/>
    <w:rsid w:val="00F129A2"/>
    <w:rsid w:val="00F12A2E"/>
    <w:rsid w:val="00F14A12"/>
    <w:rsid w:val="00F14F21"/>
    <w:rsid w:val="00F1531A"/>
    <w:rsid w:val="00F15EC9"/>
    <w:rsid w:val="00F16D13"/>
    <w:rsid w:val="00F2049C"/>
    <w:rsid w:val="00F2057D"/>
    <w:rsid w:val="00F217A6"/>
    <w:rsid w:val="00F23B50"/>
    <w:rsid w:val="00F24013"/>
    <w:rsid w:val="00F25E57"/>
    <w:rsid w:val="00F26489"/>
    <w:rsid w:val="00F2652E"/>
    <w:rsid w:val="00F26B73"/>
    <w:rsid w:val="00F26C7B"/>
    <w:rsid w:val="00F26F51"/>
    <w:rsid w:val="00F27329"/>
    <w:rsid w:val="00F279EB"/>
    <w:rsid w:val="00F31231"/>
    <w:rsid w:val="00F3170B"/>
    <w:rsid w:val="00F31738"/>
    <w:rsid w:val="00F31ABE"/>
    <w:rsid w:val="00F31F22"/>
    <w:rsid w:val="00F32FB7"/>
    <w:rsid w:val="00F33945"/>
    <w:rsid w:val="00F33A78"/>
    <w:rsid w:val="00F33CB0"/>
    <w:rsid w:val="00F33D8C"/>
    <w:rsid w:val="00F34F52"/>
    <w:rsid w:val="00F35C33"/>
    <w:rsid w:val="00F36C35"/>
    <w:rsid w:val="00F36D7D"/>
    <w:rsid w:val="00F36F99"/>
    <w:rsid w:val="00F403C0"/>
    <w:rsid w:val="00F41BFA"/>
    <w:rsid w:val="00F42059"/>
    <w:rsid w:val="00F44A9F"/>
    <w:rsid w:val="00F468C9"/>
    <w:rsid w:val="00F46BF6"/>
    <w:rsid w:val="00F4717F"/>
    <w:rsid w:val="00F474BD"/>
    <w:rsid w:val="00F47555"/>
    <w:rsid w:val="00F47A04"/>
    <w:rsid w:val="00F47F2C"/>
    <w:rsid w:val="00F501DE"/>
    <w:rsid w:val="00F501F0"/>
    <w:rsid w:val="00F50635"/>
    <w:rsid w:val="00F5095C"/>
    <w:rsid w:val="00F50AC4"/>
    <w:rsid w:val="00F51401"/>
    <w:rsid w:val="00F5269F"/>
    <w:rsid w:val="00F527A9"/>
    <w:rsid w:val="00F52AE1"/>
    <w:rsid w:val="00F52FE2"/>
    <w:rsid w:val="00F53296"/>
    <w:rsid w:val="00F53517"/>
    <w:rsid w:val="00F5357D"/>
    <w:rsid w:val="00F53B60"/>
    <w:rsid w:val="00F540A8"/>
    <w:rsid w:val="00F544AE"/>
    <w:rsid w:val="00F5508A"/>
    <w:rsid w:val="00F556F3"/>
    <w:rsid w:val="00F55CDB"/>
    <w:rsid w:val="00F55E4B"/>
    <w:rsid w:val="00F56E6D"/>
    <w:rsid w:val="00F572A9"/>
    <w:rsid w:val="00F6174B"/>
    <w:rsid w:val="00F61BC1"/>
    <w:rsid w:val="00F61D90"/>
    <w:rsid w:val="00F61FD8"/>
    <w:rsid w:val="00F6351B"/>
    <w:rsid w:val="00F639E1"/>
    <w:rsid w:val="00F63FB5"/>
    <w:rsid w:val="00F63FB8"/>
    <w:rsid w:val="00F6472C"/>
    <w:rsid w:val="00F64904"/>
    <w:rsid w:val="00F65417"/>
    <w:rsid w:val="00F654B4"/>
    <w:rsid w:val="00F65581"/>
    <w:rsid w:val="00F6632E"/>
    <w:rsid w:val="00F667E7"/>
    <w:rsid w:val="00F672E1"/>
    <w:rsid w:val="00F67C97"/>
    <w:rsid w:val="00F70043"/>
    <w:rsid w:val="00F70384"/>
    <w:rsid w:val="00F72DCD"/>
    <w:rsid w:val="00F72F5A"/>
    <w:rsid w:val="00F7326C"/>
    <w:rsid w:val="00F737A3"/>
    <w:rsid w:val="00F73C27"/>
    <w:rsid w:val="00F73D50"/>
    <w:rsid w:val="00F74327"/>
    <w:rsid w:val="00F74F8F"/>
    <w:rsid w:val="00F770FE"/>
    <w:rsid w:val="00F7768E"/>
    <w:rsid w:val="00F77AF8"/>
    <w:rsid w:val="00F815CC"/>
    <w:rsid w:val="00F81CE6"/>
    <w:rsid w:val="00F8222B"/>
    <w:rsid w:val="00F8226A"/>
    <w:rsid w:val="00F823EA"/>
    <w:rsid w:val="00F82C6B"/>
    <w:rsid w:val="00F83405"/>
    <w:rsid w:val="00F84A35"/>
    <w:rsid w:val="00F85E11"/>
    <w:rsid w:val="00F864B6"/>
    <w:rsid w:val="00F869C3"/>
    <w:rsid w:val="00F8720A"/>
    <w:rsid w:val="00F875EF"/>
    <w:rsid w:val="00F9055B"/>
    <w:rsid w:val="00F90E57"/>
    <w:rsid w:val="00F9290E"/>
    <w:rsid w:val="00F92AF4"/>
    <w:rsid w:val="00F92F13"/>
    <w:rsid w:val="00F92F6F"/>
    <w:rsid w:val="00F938AA"/>
    <w:rsid w:val="00F94ABD"/>
    <w:rsid w:val="00F94EE2"/>
    <w:rsid w:val="00F96154"/>
    <w:rsid w:val="00F9625D"/>
    <w:rsid w:val="00F9665A"/>
    <w:rsid w:val="00F972B6"/>
    <w:rsid w:val="00F97A22"/>
    <w:rsid w:val="00FA02A5"/>
    <w:rsid w:val="00FA13A7"/>
    <w:rsid w:val="00FA1FB4"/>
    <w:rsid w:val="00FA20B0"/>
    <w:rsid w:val="00FA3F06"/>
    <w:rsid w:val="00FA4921"/>
    <w:rsid w:val="00FA4FF6"/>
    <w:rsid w:val="00FA60E9"/>
    <w:rsid w:val="00FA702D"/>
    <w:rsid w:val="00FA74B1"/>
    <w:rsid w:val="00FA74E2"/>
    <w:rsid w:val="00FB1475"/>
    <w:rsid w:val="00FB15FB"/>
    <w:rsid w:val="00FB29F5"/>
    <w:rsid w:val="00FB4447"/>
    <w:rsid w:val="00FB50B9"/>
    <w:rsid w:val="00FB56B4"/>
    <w:rsid w:val="00FB59F9"/>
    <w:rsid w:val="00FB6A04"/>
    <w:rsid w:val="00FB6B7C"/>
    <w:rsid w:val="00FB70E5"/>
    <w:rsid w:val="00FB731E"/>
    <w:rsid w:val="00FB751B"/>
    <w:rsid w:val="00FB798C"/>
    <w:rsid w:val="00FC2756"/>
    <w:rsid w:val="00FC293E"/>
    <w:rsid w:val="00FC30FE"/>
    <w:rsid w:val="00FC34E0"/>
    <w:rsid w:val="00FC36A8"/>
    <w:rsid w:val="00FC3832"/>
    <w:rsid w:val="00FC436C"/>
    <w:rsid w:val="00FC45AE"/>
    <w:rsid w:val="00FC632C"/>
    <w:rsid w:val="00FC650F"/>
    <w:rsid w:val="00FC6DE9"/>
    <w:rsid w:val="00FC7860"/>
    <w:rsid w:val="00FD191B"/>
    <w:rsid w:val="00FD1B4C"/>
    <w:rsid w:val="00FD3359"/>
    <w:rsid w:val="00FD4073"/>
    <w:rsid w:val="00FD4B0B"/>
    <w:rsid w:val="00FD4BFB"/>
    <w:rsid w:val="00FD6B89"/>
    <w:rsid w:val="00FE133E"/>
    <w:rsid w:val="00FE1700"/>
    <w:rsid w:val="00FE2461"/>
    <w:rsid w:val="00FE29C0"/>
    <w:rsid w:val="00FE4083"/>
    <w:rsid w:val="00FE4771"/>
    <w:rsid w:val="00FE63E0"/>
    <w:rsid w:val="00FE6D77"/>
    <w:rsid w:val="00FE7F41"/>
    <w:rsid w:val="00FF00B6"/>
    <w:rsid w:val="00FF02ED"/>
    <w:rsid w:val="00FF148B"/>
    <w:rsid w:val="00FF1CD6"/>
    <w:rsid w:val="00FF37EB"/>
    <w:rsid w:val="00FF3DD5"/>
    <w:rsid w:val="00FF3E64"/>
    <w:rsid w:val="00FF45C0"/>
    <w:rsid w:val="00FF45CB"/>
    <w:rsid w:val="00FF4B7D"/>
    <w:rsid w:val="00FF56B2"/>
    <w:rsid w:val="00FF5BEB"/>
    <w:rsid w:val="00FF5F3F"/>
    <w:rsid w:val="00FF7165"/>
    <w:rsid w:val="00FF727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A506D"/>
  <w15:chartTrackingRefBased/>
  <w15:docId w15:val="{17E573B6-2E7B-4169-B02A-A150EEFA2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531A"/>
    <w:pPr>
      <w:spacing w:before="200" w:after="0" w:line="480" w:lineRule="auto"/>
    </w:pPr>
    <w:rPr>
      <w:rFonts w:ascii="Arial" w:eastAsia="Times New Roman" w:hAnsi="Arial" w:cs="Times New Roman"/>
      <w:sz w:val="24"/>
      <w:lang w:eastAsia="zh-CN"/>
    </w:rPr>
  </w:style>
  <w:style w:type="paragraph" w:styleId="Heading1">
    <w:name w:val="heading 1"/>
    <w:basedOn w:val="Normal"/>
    <w:next w:val="Normal"/>
    <w:link w:val="Heading1Char"/>
    <w:uiPriority w:val="9"/>
    <w:qFormat/>
    <w:rsid w:val="00050333"/>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qFormat/>
    <w:rsid w:val="008E46F6"/>
    <w:pPr>
      <w:numPr>
        <w:numId w:val="0"/>
      </w:numPr>
      <w:spacing w:before="360"/>
      <w:outlineLvl w:val="1"/>
    </w:pPr>
    <w:rPr>
      <w:bCs w:val="0"/>
      <w:sz w:val="24"/>
      <w:szCs w:val="24"/>
      <w:lang w:eastAsia="en-GB"/>
    </w:rPr>
  </w:style>
  <w:style w:type="paragraph" w:styleId="Heading3">
    <w:name w:val="heading 3"/>
    <w:basedOn w:val="Heading1"/>
    <w:next w:val="Normal"/>
    <w:link w:val="Heading3Char"/>
    <w:uiPriority w:val="9"/>
    <w:qFormat/>
    <w:rsid w:val="008E46F6"/>
    <w:pPr>
      <w:numPr>
        <w:numId w:val="0"/>
      </w:numPr>
      <w:spacing w:before="360"/>
      <w:outlineLvl w:val="2"/>
    </w:pPr>
    <w:rPr>
      <w:bCs w:val="0"/>
      <w:sz w:val="22"/>
      <w:szCs w:val="26"/>
    </w:rPr>
  </w:style>
  <w:style w:type="paragraph" w:styleId="Heading4">
    <w:name w:val="heading 4"/>
    <w:basedOn w:val="Heading1"/>
    <w:next w:val="Normal"/>
    <w:link w:val="Heading4Char"/>
    <w:uiPriority w:val="9"/>
    <w:qFormat/>
    <w:rsid w:val="00BE6ACF"/>
    <w:pPr>
      <w:numPr>
        <w:numId w:val="0"/>
      </w:numPr>
      <w:outlineLvl w:val="3"/>
    </w:pPr>
    <w:rPr>
      <w:rFonts w:eastAsiaTheme="majorEastAsia" w:cstheme="majorBidi"/>
      <w:bCs w:val="0"/>
      <w:iCs/>
      <w:sz w:val="22"/>
      <w:szCs w:val="24"/>
    </w:rPr>
  </w:style>
  <w:style w:type="paragraph" w:styleId="Heading5">
    <w:name w:val="heading 5"/>
    <w:basedOn w:val="Heading1"/>
    <w:next w:val="Normal"/>
    <w:link w:val="Heading5Char"/>
    <w:uiPriority w:val="9"/>
    <w:qFormat/>
    <w:rsid w:val="00BE6ACF"/>
    <w:pPr>
      <w:numPr>
        <w:numId w:val="0"/>
      </w:numPr>
      <w:outlineLvl w:val="4"/>
    </w:pPr>
    <w:rPr>
      <w:rFonts w:eastAsiaTheme="majorEastAsia" w:cstheme="majorBidi"/>
      <w:sz w:val="22"/>
      <w:szCs w:val="24"/>
    </w:rPr>
  </w:style>
  <w:style w:type="paragraph" w:styleId="Heading6">
    <w:name w:val="heading 6"/>
    <w:basedOn w:val="Heading1"/>
    <w:next w:val="Normal"/>
    <w:link w:val="Heading6Char"/>
    <w:uiPriority w:val="9"/>
    <w:qFormat/>
    <w:rsid w:val="00050333"/>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uiPriority w:val="9"/>
    <w:qFormat/>
    <w:rsid w:val="00050333"/>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uiPriority w:val="9"/>
    <w:qFormat/>
    <w:rsid w:val="00050333"/>
    <w:pPr>
      <w:numPr>
        <w:ilvl w:val="7"/>
      </w:numPr>
      <w:outlineLvl w:val="7"/>
    </w:pPr>
    <w:rPr>
      <w:rFonts w:eastAsiaTheme="majorEastAsia" w:cstheme="majorBidi"/>
      <w:b w:val="0"/>
      <w:sz w:val="22"/>
    </w:rPr>
  </w:style>
  <w:style w:type="paragraph" w:styleId="Heading9">
    <w:name w:val="heading 9"/>
    <w:basedOn w:val="Heading1"/>
    <w:next w:val="Normal"/>
    <w:link w:val="Heading9Char"/>
    <w:uiPriority w:val="9"/>
    <w:qFormat/>
    <w:rsid w:val="00050333"/>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0333"/>
    <w:rPr>
      <w:rFonts w:ascii="Arial" w:eastAsia="Times New Roman" w:hAnsi="Arial" w:cs="Arial"/>
      <w:b/>
      <w:bCs/>
      <w:kern w:val="32"/>
      <w:sz w:val="36"/>
      <w:szCs w:val="32"/>
    </w:rPr>
  </w:style>
  <w:style w:type="character" w:customStyle="1" w:styleId="Heading2Char">
    <w:name w:val="Heading 2 Char"/>
    <w:basedOn w:val="DefaultParagraphFont"/>
    <w:link w:val="Heading2"/>
    <w:rsid w:val="00050333"/>
    <w:rPr>
      <w:rFonts w:ascii="Arial" w:eastAsia="Times New Roman" w:hAnsi="Arial" w:cs="Arial"/>
      <w:b/>
      <w:kern w:val="32"/>
      <w:sz w:val="24"/>
      <w:szCs w:val="24"/>
      <w:lang w:eastAsia="en-GB"/>
    </w:rPr>
  </w:style>
  <w:style w:type="character" w:customStyle="1" w:styleId="Heading3Char">
    <w:name w:val="Heading 3 Char"/>
    <w:basedOn w:val="DefaultParagraphFont"/>
    <w:link w:val="Heading3"/>
    <w:uiPriority w:val="9"/>
    <w:rsid w:val="00050333"/>
    <w:rPr>
      <w:rFonts w:ascii="Arial" w:eastAsia="Times New Roman" w:hAnsi="Arial" w:cs="Arial"/>
      <w:b/>
      <w:kern w:val="32"/>
      <w:szCs w:val="26"/>
    </w:rPr>
  </w:style>
  <w:style w:type="character" w:customStyle="1" w:styleId="Heading4Char">
    <w:name w:val="Heading 4 Char"/>
    <w:basedOn w:val="DefaultParagraphFont"/>
    <w:link w:val="Heading4"/>
    <w:uiPriority w:val="9"/>
    <w:rsid w:val="00050333"/>
    <w:rPr>
      <w:rFonts w:ascii="Arial" w:eastAsiaTheme="majorEastAsia" w:hAnsi="Arial" w:cstheme="majorBidi"/>
      <w:b/>
      <w:iCs/>
      <w:kern w:val="32"/>
      <w:szCs w:val="24"/>
    </w:rPr>
  </w:style>
  <w:style w:type="character" w:customStyle="1" w:styleId="Heading5Char">
    <w:name w:val="Heading 5 Char"/>
    <w:basedOn w:val="DefaultParagraphFont"/>
    <w:link w:val="Heading5"/>
    <w:uiPriority w:val="9"/>
    <w:rsid w:val="00050333"/>
    <w:rPr>
      <w:rFonts w:ascii="Arial" w:eastAsiaTheme="majorEastAsia" w:hAnsi="Arial" w:cstheme="majorBidi"/>
      <w:b/>
      <w:bCs/>
      <w:kern w:val="32"/>
      <w:szCs w:val="24"/>
    </w:rPr>
  </w:style>
  <w:style w:type="character" w:customStyle="1" w:styleId="Heading6Char">
    <w:name w:val="Heading 6 Char"/>
    <w:basedOn w:val="DefaultParagraphFont"/>
    <w:link w:val="Heading6"/>
    <w:uiPriority w:val="9"/>
    <w:rsid w:val="00050333"/>
    <w:rPr>
      <w:rFonts w:ascii="Arial" w:eastAsiaTheme="majorEastAsia" w:hAnsi="Arial" w:cstheme="majorBidi"/>
      <w:bCs/>
      <w:iCs/>
      <w:kern w:val="32"/>
      <w:szCs w:val="24"/>
    </w:rPr>
  </w:style>
  <w:style w:type="character" w:customStyle="1" w:styleId="Heading7Char">
    <w:name w:val="Heading 7 Char"/>
    <w:basedOn w:val="DefaultParagraphFont"/>
    <w:link w:val="Heading7"/>
    <w:uiPriority w:val="9"/>
    <w:rsid w:val="00050333"/>
    <w:rPr>
      <w:rFonts w:ascii="Arial" w:eastAsiaTheme="majorEastAsia" w:hAnsi="Arial" w:cstheme="majorBidi"/>
      <w:bCs/>
      <w:iCs/>
      <w:kern w:val="32"/>
      <w:szCs w:val="24"/>
    </w:rPr>
  </w:style>
  <w:style w:type="character" w:customStyle="1" w:styleId="Heading8Char">
    <w:name w:val="Heading 8 Char"/>
    <w:basedOn w:val="DefaultParagraphFont"/>
    <w:link w:val="Heading8"/>
    <w:uiPriority w:val="9"/>
    <w:rsid w:val="00050333"/>
    <w:rPr>
      <w:rFonts w:ascii="Arial" w:eastAsiaTheme="majorEastAsia" w:hAnsi="Arial" w:cstheme="majorBidi"/>
      <w:bCs/>
      <w:kern w:val="32"/>
      <w:szCs w:val="32"/>
    </w:rPr>
  </w:style>
  <w:style w:type="character" w:customStyle="1" w:styleId="Heading9Char">
    <w:name w:val="Heading 9 Char"/>
    <w:basedOn w:val="DefaultParagraphFont"/>
    <w:link w:val="Heading9"/>
    <w:uiPriority w:val="9"/>
    <w:rsid w:val="00050333"/>
    <w:rPr>
      <w:rFonts w:ascii="Arial" w:eastAsiaTheme="majorEastAsia" w:hAnsi="Arial" w:cstheme="majorBidi"/>
      <w:bCs/>
      <w:iCs/>
      <w:color w:val="000000" w:themeColor="text1"/>
      <w:kern w:val="32"/>
      <w:szCs w:val="32"/>
    </w:rPr>
  </w:style>
  <w:style w:type="character" w:styleId="Hyperlink">
    <w:name w:val="Hyperlink"/>
    <w:basedOn w:val="DefaultParagraphFont"/>
    <w:uiPriority w:val="99"/>
    <w:rsid w:val="00050333"/>
    <w:rPr>
      <w:rFonts w:ascii="Calibri" w:hAnsi="Calibri"/>
      <w:color w:val="0000FF"/>
      <w:sz w:val="22"/>
      <w:u w:val="single"/>
      <w:lang w:val="en-GB"/>
    </w:rPr>
  </w:style>
  <w:style w:type="paragraph" w:styleId="Title">
    <w:name w:val="Title"/>
    <w:basedOn w:val="Normal"/>
    <w:next w:val="Normal"/>
    <w:link w:val="TitleChar"/>
    <w:uiPriority w:val="10"/>
    <w:qFormat/>
    <w:rsid w:val="0014085E"/>
    <w:pPr>
      <w:spacing w:before="960" w:after="480"/>
      <w:contextualSpacing/>
      <w:jc w:val="center"/>
    </w:pPr>
    <w:rPr>
      <w:rFonts w:eastAsiaTheme="majorEastAsia" w:cstheme="majorBidi"/>
      <w:b/>
      <w:bCs/>
      <w:spacing w:val="-10"/>
      <w:kern w:val="28"/>
      <w:szCs w:val="24"/>
    </w:rPr>
  </w:style>
  <w:style w:type="character" w:customStyle="1" w:styleId="TitleChar">
    <w:name w:val="Title Char"/>
    <w:basedOn w:val="DefaultParagraphFont"/>
    <w:link w:val="Title"/>
    <w:uiPriority w:val="10"/>
    <w:rsid w:val="0014085E"/>
    <w:rPr>
      <w:rFonts w:ascii="Arial" w:eastAsiaTheme="majorEastAsia" w:hAnsi="Arial" w:cstheme="majorBidi"/>
      <w:b/>
      <w:bCs/>
      <w:spacing w:val="-10"/>
      <w:kern w:val="28"/>
      <w:sz w:val="24"/>
      <w:szCs w:val="24"/>
      <w:lang w:eastAsia="zh-CN"/>
    </w:rPr>
  </w:style>
  <w:style w:type="character" w:styleId="PlaceholderText">
    <w:name w:val="Placeholder Text"/>
    <w:basedOn w:val="DefaultParagraphFont"/>
    <w:uiPriority w:val="99"/>
    <w:semiHidden/>
    <w:rsid w:val="003D1961"/>
    <w:rPr>
      <w:color w:val="808080"/>
    </w:rPr>
  </w:style>
  <w:style w:type="paragraph" w:customStyle="1" w:styleId="EndNoteBibliographyTitle">
    <w:name w:val="EndNote Bibliography Title"/>
    <w:basedOn w:val="Normal"/>
    <w:link w:val="EndNoteBibliographyTitleChar"/>
    <w:rsid w:val="00AD17BE"/>
    <w:pPr>
      <w:jc w:val="center"/>
    </w:pPr>
    <w:rPr>
      <w:rFonts w:cs="Arial"/>
      <w:noProof/>
      <w:sz w:val="22"/>
    </w:rPr>
  </w:style>
  <w:style w:type="character" w:customStyle="1" w:styleId="EndNoteBibliographyTitleChar">
    <w:name w:val="EndNote Bibliography Title Char"/>
    <w:basedOn w:val="DefaultParagraphFont"/>
    <w:link w:val="EndNoteBibliographyTitle"/>
    <w:rsid w:val="00AD17BE"/>
    <w:rPr>
      <w:rFonts w:ascii="Arial" w:eastAsia="Times New Roman" w:hAnsi="Arial" w:cs="Arial"/>
      <w:noProof/>
      <w:lang w:eastAsia="zh-CN"/>
    </w:rPr>
  </w:style>
  <w:style w:type="paragraph" w:customStyle="1" w:styleId="EndNoteBibliography">
    <w:name w:val="EndNote Bibliography"/>
    <w:basedOn w:val="Normal"/>
    <w:link w:val="EndNoteBibliographyChar"/>
    <w:rsid w:val="00AD17BE"/>
    <w:rPr>
      <w:rFonts w:cs="Arial"/>
      <w:noProof/>
      <w:sz w:val="22"/>
    </w:rPr>
  </w:style>
  <w:style w:type="character" w:customStyle="1" w:styleId="EndNoteBibliographyChar">
    <w:name w:val="EndNote Bibliography Char"/>
    <w:basedOn w:val="DefaultParagraphFont"/>
    <w:link w:val="EndNoteBibliography"/>
    <w:rsid w:val="00AD17BE"/>
    <w:rPr>
      <w:rFonts w:ascii="Arial" w:eastAsia="Times New Roman" w:hAnsi="Arial" w:cs="Arial"/>
      <w:noProof/>
      <w:lang w:eastAsia="zh-CN"/>
    </w:rPr>
  </w:style>
  <w:style w:type="character" w:styleId="CommentReference">
    <w:name w:val="annotation reference"/>
    <w:basedOn w:val="DefaultParagraphFont"/>
    <w:uiPriority w:val="99"/>
    <w:semiHidden/>
    <w:unhideWhenUsed/>
    <w:rsid w:val="004F3E30"/>
    <w:rPr>
      <w:sz w:val="16"/>
      <w:szCs w:val="16"/>
    </w:rPr>
  </w:style>
  <w:style w:type="paragraph" w:styleId="CommentText">
    <w:name w:val="annotation text"/>
    <w:basedOn w:val="Normal"/>
    <w:link w:val="CommentTextChar"/>
    <w:uiPriority w:val="99"/>
    <w:unhideWhenUsed/>
    <w:rsid w:val="004F3E30"/>
    <w:pPr>
      <w:spacing w:line="240" w:lineRule="auto"/>
    </w:pPr>
    <w:rPr>
      <w:sz w:val="20"/>
      <w:szCs w:val="20"/>
    </w:rPr>
  </w:style>
  <w:style w:type="character" w:customStyle="1" w:styleId="CommentTextChar">
    <w:name w:val="Comment Text Char"/>
    <w:basedOn w:val="DefaultParagraphFont"/>
    <w:link w:val="CommentText"/>
    <w:uiPriority w:val="99"/>
    <w:rsid w:val="004F3E30"/>
    <w:rPr>
      <w:rFonts w:ascii="Arial" w:eastAsia="Times New Roman" w:hAnsi="Arial"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4F3E30"/>
    <w:rPr>
      <w:b/>
      <w:bCs/>
    </w:rPr>
  </w:style>
  <w:style w:type="character" w:customStyle="1" w:styleId="CommentSubjectChar">
    <w:name w:val="Comment Subject Char"/>
    <w:basedOn w:val="CommentTextChar"/>
    <w:link w:val="CommentSubject"/>
    <w:uiPriority w:val="99"/>
    <w:semiHidden/>
    <w:rsid w:val="004F3E30"/>
    <w:rPr>
      <w:rFonts w:ascii="Arial" w:eastAsia="Times New Roman" w:hAnsi="Arial" w:cs="Times New Roman"/>
      <w:b/>
      <w:bCs/>
      <w:sz w:val="20"/>
      <w:szCs w:val="20"/>
      <w:lang w:eastAsia="zh-CN"/>
    </w:rPr>
  </w:style>
  <w:style w:type="paragraph" w:styleId="Revision">
    <w:name w:val="Revision"/>
    <w:hidden/>
    <w:uiPriority w:val="99"/>
    <w:semiHidden/>
    <w:rsid w:val="004F3E30"/>
    <w:pPr>
      <w:spacing w:after="0" w:line="240" w:lineRule="auto"/>
    </w:pPr>
    <w:rPr>
      <w:rFonts w:ascii="Arial" w:eastAsia="Times New Roman" w:hAnsi="Arial" w:cs="Times New Roman"/>
      <w:lang w:eastAsia="zh-CN"/>
    </w:rPr>
  </w:style>
  <w:style w:type="paragraph" w:styleId="BalloonText">
    <w:name w:val="Balloon Text"/>
    <w:basedOn w:val="Normal"/>
    <w:link w:val="BalloonTextChar"/>
    <w:uiPriority w:val="99"/>
    <w:semiHidden/>
    <w:unhideWhenUsed/>
    <w:rsid w:val="004F3E30"/>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E30"/>
    <w:rPr>
      <w:rFonts w:ascii="Segoe UI" w:eastAsia="Times New Roman" w:hAnsi="Segoe UI" w:cs="Segoe UI"/>
      <w:sz w:val="18"/>
      <w:szCs w:val="18"/>
      <w:lang w:eastAsia="zh-CN"/>
    </w:rPr>
  </w:style>
  <w:style w:type="character" w:customStyle="1" w:styleId="UnresolvedMention1">
    <w:name w:val="Unresolved Mention1"/>
    <w:basedOn w:val="DefaultParagraphFont"/>
    <w:uiPriority w:val="99"/>
    <w:semiHidden/>
    <w:unhideWhenUsed/>
    <w:rsid w:val="000100C1"/>
    <w:rPr>
      <w:color w:val="605E5C"/>
      <w:shd w:val="clear" w:color="auto" w:fill="E1DFDD"/>
    </w:rPr>
  </w:style>
  <w:style w:type="table" w:styleId="TableGrid">
    <w:name w:val="Table Grid"/>
    <w:basedOn w:val="TableNormal"/>
    <w:uiPriority w:val="39"/>
    <w:rsid w:val="00F770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770F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F770FE"/>
    <w:pPr>
      <w:spacing w:before="0" w:after="200" w:line="240" w:lineRule="auto"/>
    </w:pPr>
    <w:rPr>
      <w:i/>
      <w:iCs/>
      <w:color w:val="44546A" w:themeColor="text2"/>
      <w:sz w:val="18"/>
      <w:szCs w:val="18"/>
    </w:rPr>
  </w:style>
  <w:style w:type="paragraph" w:styleId="ListParagraph">
    <w:name w:val="List Paragraph"/>
    <w:basedOn w:val="Normal"/>
    <w:uiPriority w:val="34"/>
    <w:qFormat/>
    <w:rsid w:val="00DD0A42"/>
    <w:pPr>
      <w:ind w:left="720"/>
      <w:contextualSpacing/>
    </w:pPr>
  </w:style>
  <w:style w:type="character" w:styleId="FollowedHyperlink">
    <w:name w:val="FollowedHyperlink"/>
    <w:basedOn w:val="DefaultParagraphFont"/>
    <w:uiPriority w:val="99"/>
    <w:semiHidden/>
    <w:unhideWhenUsed/>
    <w:rsid w:val="00A474B4"/>
    <w:rPr>
      <w:color w:val="954F72" w:themeColor="followedHyperlink"/>
      <w:u w:val="single"/>
    </w:rPr>
  </w:style>
  <w:style w:type="paragraph" w:styleId="NormalWeb">
    <w:name w:val="Normal (Web)"/>
    <w:basedOn w:val="Normal"/>
    <w:uiPriority w:val="99"/>
    <w:semiHidden/>
    <w:unhideWhenUsed/>
    <w:rsid w:val="002276B1"/>
    <w:pPr>
      <w:spacing w:before="100" w:beforeAutospacing="1" w:after="100" w:afterAutospacing="1" w:line="240" w:lineRule="auto"/>
    </w:pPr>
    <w:rPr>
      <w:rFonts w:ascii="Times New Roman" w:eastAsiaTheme="minorEastAsia" w:hAnsi="Times New Roman"/>
      <w:szCs w:val="24"/>
    </w:rPr>
  </w:style>
  <w:style w:type="character" w:customStyle="1" w:styleId="UnresolvedMention2">
    <w:name w:val="Unresolved Mention2"/>
    <w:basedOn w:val="DefaultParagraphFont"/>
    <w:uiPriority w:val="99"/>
    <w:semiHidden/>
    <w:unhideWhenUsed/>
    <w:rsid w:val="002E65BA"/>
    <w:rPr>
      <w:color w:val="605E5C"/>
      <w:shd w:val="clear" w:color="auto" w:fill="E1DFDD"/>
    </w:rPr>
  </w:style>
  <w:style w:type="paragraph" w:styleId="Header">
    <w:name w:val="header"/>
    <w:basedOn w:val="Normal"/>
    <w:link w:val="HeaderChar"/>
    <w:uiPriority w:val="99"/>
    <w:unhideWhenUsed/>
    <w:rsid w:val="003716C6"/>
    <w:pPr>
      <w:tabs>
        <w:tab w:val="center" w:pos="4513"/>
        <w:tab w:val="right" w:pos="9026"/>
      </w:tabs>
      <w:spacing w:before="0" w:line="240" w:lineRule="auto"/>
    </w:pPr>
  </w:style>
  <w:style w:type="character" w:customStyle="1" w:styleId="HeaderChar">
    <w:name w:val="Header Char"/>
    <w:basedOn w:val="DefaultParagraphFont"/>
    <w:link w:val="Header"/>
    <w:uiPriority w:val="99"/>
    <w:rsid w:val="003716C6"/>
    <w:rPr>
      <w:rFonts w:ascii="Arial" w:eastAsia="Times New Roman" w:hAnsi="Arial" w:cs="Times New Roman"/>
      <w:lang w:eastAsia="zh-CN"/>
    </w:rPr>
  </w:style>
  <w:style w:type="paragraph" w:styleId="Footer">
    <w:name w:val="footer"/>
    <w:basedOn w:val="Normal"/>
    <w:link w:val="FooterChar"/>
    <w:uiPriority w:val="99"/>
    <w:unhideWhenUsed/>
    <w:rsid w:val="003716C6"/>
    <w:pPr>
      <w:tabs>
        <w:tab w:val="center" w:pos="4513"/>
        <w:tab w:val="right" w:pos="9026"/>
      </w:tabs>
      <w:spacing w:before="0" w:line="240" w:lineRule="auto"/>
    </w:pPr>
  </w:style>
  <w:style w:type="character" w:customStyle="1" w:styleId="FooterChar">
    <w:name w:val="Footer Char"/>
    <w:basedOn w:val="DefaultParagraphFont"/>
    <w:link w:val="Footer"/>
    <w:uiPriority w:val="99"/>
    <w:rsid w:val="003716C6"/>
    <w:rPr>
      <w:rFonts w:ascii="Arial" w:eastAsia="Times New Roman" w:hAnsi="Arial" w:cs="Times New Roman"/>
      <w:lang w:eastAsia="zh-CN"/>
    </w:rPr>
  </w:style>
  <w:style w:type="paragraph" w:styleId="Subtitle">
    <w:name w:val="Subtitle"/>
    <w:basedOn w:val="Title"/>
    <w:next w:val="Normal"/>
    <w:link w:val="SubtitleChar"/>
    <w:uiPriority w:val="11"/>
    <w:qFormat/>
    <w:rsid w:val="00F1531A"/>
    <w:pPr>
      <w:spacing w:before="0"/>
    </w:pPr>
    <w:rPr>
      <w:b w:val="0"/>
      <w:bCs w:val="0"/>
    </w:rPr>
  </w:style>
  <w:style w:type="character" w:customStyle="1" w:styleId="SubtitleChar">
    <w:name w:val="Subtitle Char"/>
    <w:basedOn w:val="DefaultParagraphFont"/>
    <w:link w:val="Subtitle"/>
    <w:uiPriority w:val="11"/>
    <w:rsid w:val="00F1531A"/>
    <w:rPr>
      <w:rFonts w:ascii="Arial" w:eastAsiaTheme="majorEastAsia" w:hAnsi="Arial" w:cstheme="majorBidi"/>
      <w:spacing w:val="-10"/>
      <w:kern w:val="28"/>
      <w:sz w:val="24"/>
      <w:szCs w:val="56"/>
      <w:lang w:eastAsia="zh-CN"/>
    </w:rPr>
  </w:style>
  <w:style w:type="character" w:customStyle="1" w:styleId="UnresolvedMention3">
    <w:name w:val="Unresolved Mention3"/>
    <w:basedOn w:val="DefaultParagraphFont"/>
    <w:uiPriority w:val="99"/>
    <w:semiHidden/>
    <w:unhideWhenUsed/>
    <w:rsid w:val="00CA1FE5"/>
    <w:rPr>
      <w:color w:val="605E5C"/>
      <w:shd w:val="clear" w:color="auto" w:fill="E1DFDD"/>
    </w:rPr>
  </w:style>
  <w:style w:type="character" w:customStyle="1" w:styleId="UnresolvedMention4">
    <w:name w:val="Unresolved Mention4"/>
    <w:basedOn w:val="DefaultParagraphFont"/>
    <w:uiPriority w:val="99"/>
    <w:semiHidden/>
    <w:unhideWhenUsed/>
    <w:rsid w:val="00A96A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18555">
      <w:bodyDiv w:val="1"/>
      <w:marLeft w:val="0"/>
      <w:marRight w:val="0"/>
      <w:marTop w:val="0"/>
      <w:marBottom w:val="0"/>
      <w:divBdr>
        <w:top w:val="none" w:sz="0" w:space="0" w:color="auto"/>
        <w:left w:val="none" w:sz="0" w:space="0" w:color="auto"/>
        <w:bottom w:val="none" w:sz="0" w:space="0" w:color="auto"/>
        <w:right w:val="none" w:sz="0" w:space="0" w:color="auto"/>
      </w:divBdr>
    </w:div>
    <w:div w:id="392235676">
      <w:bodyDiv w:val="1"/>
      <w:marLeft w:val="0"/>
      <w:marRight w:val="0"/>
      <w:marTop w:val="0"/>
      <w:marBottom w:val="0"/>
      <w:divBdr>
        <w:top w:val="none" w:sz="0" w:space="0" w:color="auto"/>
        <w:left w:val="none" w:sz="0" w:space="0" w:color="auto"/>
        <w:bottom w:val="none" w:sz="0" w:space="0" w:color="auto"/>
        <w:right w:val="none" w:sz="0" w:space="0" w:color="auto"/>
      </w:divBdr>
    </w:div>
    <w:div w:id="637807345">
      <w:bodyDiv w:val="1"/>
      <w:marLeft w:val="0"/>
      <w:marRight w:val="0"/>
      <w:marTop w:val="0"/>
      <w:marBottom w:val="0"/>
      <w:divBdr>
        <w:top w:val="none" w:sz="0" w:space="0" w:color="auto"/>
        <w:left w:val="none" w:sz="0" w:space="0" w:color="auto"/>
        <w:bottom w:val="none" w:sz="0" w:space="0" w:color="auto"/>
        <w:right w:val="none" w:sz="0" w:space="0" w:color="auto"/>
      </w:divBdr>
    </w:div>
    <w:div w:id="726874179">
      <w:bodyDiv w:val="1"/>
      <w:marLeft w:val="0"/>
      <w:marRight w:val="0"/>
      <w:marTop w:val="0"/>
      <w:marBottom w:val="0"/>
      <w:divBdr>
        <w:top w:val="none" w:sz="0" w:space="0" w:color="auto"/>
        <w:left w:val="none" w:sz="0" w:space="0" w:color="auto"/>
        <w:bottom w:val="none" w:sz="0" w:space="0" w:color="auto"/>
        <w:right w:val="none" w:sz="0" w:space="0" w:color="auto"/>
      </w:divBdr>
      <w:divsChild>
        <w:div w:id="1202597529">
          <w:marLeft w:val="0"/>
          <w:marRight w:val="0"/>
          <w:marTop w:val="0"/>
          <w:marBottom w:val="0"/>
          <w:divBdr>
            <w:top w:val="none" w:sz="0" w:space="0" w:color="auto"/>
            <w:left w:val="none" w:sz="0" w:space="0" w:color="auto"/>
            <w:bottom w:val="none" w:sz="0" w:space="0" w:color="auto"/>
            <w:right w:val="none" w:sz="0" w:space="0" w:color="auto"/>
          </w:divBdr>
        </w:div>
      </w:divsChild>
    </w:div>
    <w:div w:id="1274705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18" Type="http://schemas.openxmlformats.org/officeDocument/2006/relationships/hyperlink" Target="https://www.bbc.co.uk/news/uk-47637377"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hyperlink" Target="https://www.nhs.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https://www.ehlers-danlos.org/"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Sheet1!$A$2:$A$9</c:f>
              <c:strCache>
                <c:ptCount val="8"/>
                <c:pt idx="0">
                  <c:v>PainBytes</c:v>
                </c:pt>
                <c:pt idx="1">
                  <c:v>Uses a different online resource</c:v>
                </c:pt>
                <c:pt idx="2">
                  <c:v>Twitter</c:v>
                </c:pt>
                <c:pt idx="3">
                  <c:v>Instagram</c:v>
                </c:pt>
                <c:pt idx="4">
                  <c:v>YouTube</c:v>
                </c:pt>
                <c:pt idx="5">
                  <c:v>Does not use online resources for this purpose</c:v>
                </c:pt>
                <c:pt idx="6">
                  <c:v>Online Forum</c:v>
                </c:pt>
                <c:pt idx="7">
                  <c:v>Facebook</c:v>
                </c:pt>
              </c:strCache>
            </c:strRef>
          </c:cat>
          <c:val>
            <c:numRef>
              <c:f>Sheet1!$B$2:$B$9</c:f>
              <c:numCache>
                <c:formatCode>###0.0%</c:formatCode>
                <c:ptCount val="8"/>
                <c:pt idx="0">
                  <c:v>2.7027027027027025E-2</c:v>
                </c:pt>
                <c:pt idx="1">
                  <c:v>8.1081081081081086E-2</c:v>
                </c:pt>
                <c:pt idx="2">
                  <c:v>0.1081081081081081</c:v>
                </c:pt>
                <c:pt idx="3">
                  <c:v>0.16216216216216217</c:v>
                </c:pt>
                <c:pt idx="4">
                  <c:v>0.2162162162162162</c:v>
                </c:pt>
                <c:pt idx="5">
                  <c:v>0.2162162162162162</c:v>
                </c:pt>
                <c:pt idx="6">
                  <c:v>0.3783783783783784</c:v>
                </c:pt>
                <c:pt idx="7">
                  <c:v>0.45945945945945948</c:v>
                </c:pt>
              </c:numCache>
            </c:numRef>
          </c:val>
          <c:extLst>
            <c:ext xmlns:c16="http://schemas.microsoft.com/office/drawing/2014/chart" uri="{C3380CC4-5D6E-409C-BE32-E72D297353CC}">
              <c16:uniqueId val="{00000000-4C96-4E25-B232-5E3A4A989298}"/>
            </c:ext>
          </c:extLst>
        </c:ser>
        <c:dLbls>
          <c:showLegendKey val="0"/>
          <c:showVal val="0"/>
          <c:showCatName val="0"/>
          <c:showSerName val="0"/>
          <c:showPercent val="0"/>
          <c:showBubbleSize val="0"/>
        </c:dLbls>
        <c:gapWidth val="219"/>
        <c:overlap val="-27"/>
        <c:axId val="271214280"/>
        <c:axId val="271212712"/>
      </c:barChart>
      <c:catAx>
        <c:axId val="271214280"/>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Online</a:t>
                </a:r>
                <a:r>
                  <a:rPr lang="en-GB" baseline="0"/>
                  <a:t> resourc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71212712"/>
        <c:crosses val="autoZero"/>
        <c:auto val="1"/>
        <c:lblAlgn val="ctr"/>
        <c:lblOffset val="100"/>
        <c:noMultiLvlLbl val="0"/>
      </c:catAx>
      <c:valAx>
        <c:axId val="271212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 of pare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71214280"/>
        <c:crosses val="max"/>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1D7738C22222E46A33A2A9E5036E2DA" ma:contentTypeVersion="13" ma:contentTypeDescription="Create a new document." ma:contentTypeScope="" ma:versionID="e836139cb09a5c721cb57a9daccfa28b">
  <xsd:schema xmlns:xsd="http://www.w3.org/2001/XMLSchema" xmlns:xs="http://www.w3.org/2001/XMLSchema" xmlns:p="http://schemas.microsoft.com/office/2006/metadata/properties" xmlns:ns3="befc9cc8-b4f1-4547-94c4-f5825f007969" xmlns:ns4="1a73532d-c3ff-4a70-97d6-3429c325e6de" targetNamespace="http://schemas.microsoft.com/office/2006/metadata/properties" ma:root="true" ma:fieldsID="4b490286ddad094f44c984ddfb85a64e" ns3:_="" ns4:_="">
    <xsd:import namespace="befc9cc8-b4f1-4547-94c4-f5825f007969"/>
    <xsd:import namespace="1a73532d-c3ff-4a70-97d6-3429c325e6d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fc9cc8-b4f1-4547-94c4-f5825f0079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a73532d-c3ff-4a70-97d6-3429c325e6d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57D49-D795-4E88-83C2-284830EE11A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E4879AA-5372-40E0-9ABB-A5F84BE82EFF}">
  <ds:schemaRefs>
    <ds:schemaRef ds:uri="http://schemas.microsoft.com/sharepoint/v3/contenttype/forms"/>
  </ds:schemaRefs>
</ds:datastoreItem>
</file>

<file path=customXml/itemProps3.xml><?xml version="1.0" encoding="utf-8"?>
<ds:datastoreItem xmlns:ds="http://schemas.openxmlformats.org/officeDocument/2006/customXml" ds:itemID="{2A3A2B1B-CCD6-4DE1-862D-444194FBD6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fc9cc8-b4f1-4547-94c4-f5825f007969"/>
    <ds:schemaRef ds:uri="1a73532d-c3ff-4a70-97d6-3429c325e6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C592F5-FD9F-4AC6-B593-CC6A492D5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5768</Words>
  <Characters>89878</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rley-Wallace A.</dc:creator>
  <cp:keywords/>
  <dc:description/>
  <cp:lastModifiedBy>Timothy Wright</cp:lastModifiedBy>
  <cp:revision>2</cp:revision>
  <cp:lastPrinted>2019-11-20T09:37:00Z</cp:lastPrinted>
  <dcterms:created xsi:type="dcterms:W3CDTF">2020-06-25T08:39:00Z</dcterms:created>
  <dcterms:modified xsi:type="dcterms:W3CDTF">2020-06-25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D7738C22222E46A33A2A9E5036E2DA</vt:lpwstr>
  </property>
</Properties>
</file>